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EA347" w14:textId="77777777" w:rsidR="00151300" w:rsidRDefault="00151300" w:rsidP="00151300">
      <w:pPr>
        <w:pStyle w:val="Chapterheading"/>
      </w:pPr>
    </w:p>
    <w:p w14:paraId="6AFAC603" w14:textId="77777777" w:rsidR="00151300" w:rsidRDefault="00151300" w:rsidP="00151300">
      <w:pPr>
        <w:pStyle w:val="Chapterheading"/>
        <w:jc w:val="center"/>
      </w:pPr>
      <w:r>
        <w:rPr>
          <w:noProof/>
          <w:lang w:eastAsia="en-IE"/>
        </w:rPr>
        <w:drawing>
          <wp:inline distT="0" distB="0" distL="0" distR="0" wp14:anchorId="30E31F40" wp14:editId="1432B5AA">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318B5E99" w14:textId="77777777" w:rsidR="00151300" w:rsidRDefault="00151300" w:rsidP="00151300">
      <w:pPr>
        <w:pStyle w:val="Chapterheading"/>
      </w:pPr>
    </w:p>
    <w:p w14:paraId="4AB8D0A6" w14:textId="77777777" w:rsidR="00151300" w:rsidRDefault="00151300" w:rsidP="00151300">
      <w:pPr>
        <w:pStyle w:val="Chapterheading"/>
      </w:pPr>
    </w:p>
    <w:p w14:paraId="2F294B92" w14:textId="48F95EA2" w:rsidR="00151300" w:rsidRPr="00F04348" w:rsidRDefault="00F04348" w:rsidP="00151300">
      <w:pPr>
        <w:pStyle w:val="Chapterheading"/>
        <w:jc w:val="center"/>
        <w:rPr>
          <w:sz w:val="48"/>
        </w:rPr>
      </w:pPr>
      <w:r w:rsidRPr="00F04348">
        <w:rPr>
          <w:sz w:val="48"/>
        </w:rPr>
        <w:t>Navigation Assistant: An Investigation into Obstacle Avoidance for the Visually Impaired using Raspberry Pi</w:t>
      </w:r>
    </w:p>
    <w:p w14:paraId="5E44DCA8" w14:textId="77777777" w:rsidR="00151300" w:rsidRDefault="00151300" w:rsidP="00151300">
      <w:pPr>
        <w:pStyle w:val="Chapterheading"/>
        <w:jc w:val="center"/>
        <w:rPr>
          <w:sz w:val="48"/>
        </w:rPr>
      </w:pPr>
      <w:r>
        <w:rPr>
          <w:sz w:val="48"/>
        </w:rPr>
        <w:t>Final Project Report</w:t>
      </w:r>
    </w:p>
    <w:p w14:paraId="12D1F0DA" w14:textId="77777777" w:rsidR="00151300" w:rsidRDefault="00151300" w:rsidP="00151300">
      <w:pPr>
        <w:pStyle w:val="Chapterheading"/>
        <w:jc w:val="center"/>
        <w:rPr>
          <w:sz w:val="48"/>
        </w:rPr>
      </w:pPr>
    </w:p>
    <w:p w14:paraId="1B118A2E" w14:textId="77777777" w:rsidR="00151300" w:rsidRDefault="00151300" w:rsidP="00151300">
      <w:pPr>
        <w:pStyle w:val="Chapterheading"/>
        <w:jc w:val="center"/>
        <w:rPr>
          <w:sz w:val="48"/>
        </w:rPr>
      </w:pPr>
    </w:p>
    <w:p w14:paraId="0AEEB5EB" w14:textId="74F68543" w:rsidR="00151300" w:rsidRDefault="00151300" w:rsidP="00151300">
      <w:pPr>
        <w:pStyle w:val="Chapterheading"/>
        <w:jc w:val="center"/>
        <w:rPr>
          <w:sz w:val="36"/>
        </w:rPr>
      </w:pPr>
      <w:r>
        <w:rPr>
          <w:sz w:val="36"/>
        </w:rPr>
        <w:t>DT</w:t>
      </w:r>
      <w:r w:rsidR="00F04348" w:rsidRPr="00F04348">
        <w:rPr>
          <w:sz w:val="36"/>
        </w:rPr>
        <w:t>282</w:t>
      </w:r>
      <w:r>
        <w:rPr>
          <w:sz w:val="36"/>
        </w:rPr>
        <w:t xml:space="preserve"> </w:t>
      </w:r>
    </w:p>
    <w:p w14:paraId="02C5BC7C" w14:textId="5AA819D2" w:rsidR="00151300" w:rsidRPr="00F04348" w:rsidRDefault="00151300" w:rsidP="00151300">
      <w:pPr>
        <w:pStyle w:val="Chapterheading"/>
        <w:jc w:val="center"/>
        <w:rPr>
          <w:sz w:val="36"/>
        </w:rPr>
      </w:pPr>
      <w:r>
        <w:rPr>
          <w:sz w:val="36"/>
        </w:rPr>
        <w:t xml:space="preserve">BSc in </w:t>
      </w:r>
      <w:r w:rsidR="00F04348" w:rsidRPr="00F04348">
        <w:rPr>
          <w:sz w:val="36"/>
        </w:rPr>
        <w:t>Computer Science (International)</w:t>
      </w:r>
    </w:p>
    <w:p w14:paraId="76DC98CA" w14:textId="77777777" w:rsidR="00151300" w:rsidRPr="00F04348" w:rsidRDefault="00151300" w:rsidP="00151300">
      <w:pPr>
        <w:pStyle w:val="Chapterheading"/>
        <w:jc w:val="center"/>
        <w:rPr>
          <w:sz w:val="36"/>
        </w:rPr>
      </w:pPr>
    </w:p>
    <w:p w14:paraId="07DE82FC" w14:textId="77777777" w:rsidR="00151300" w:rsidRPr="00F04348" w:rsidRDefault="00151300" w:rsidP="00151300">
      <w:pPr>
        <w:jc w:val="center"/>
        <w:rPr>
          <w:b/>
          <w:bCs/>
        </w:rPr>
      </w:pPr>
    </w:p>
    <w:p w14:paraId="7E53C2DA" w14:textId="75D59D22" w:rsidR="00151300" w:rsidRPr="00F04348" w:rsidRDefault="00F04348" w:rsidP="00151300">
      <w:pPr>
        <w:jc w:val="center"/>
        <w:rPr>
          <w:b/>
          <w:bCs/>
          <w:sz w:val="32"/>
          <w:szCs w:val="32"/>
        </w:rPr>
      </w:pPr>
      <w:r w:rsidRPr="00F04348">
        <w:rPr>
          <w:b/>
          <w:bCs/>
          <w:sz w:val="32"/>
          <w:szCs w:val="32"/>
        </w:rPr>
        <w:t>Jennifer Nolan</w:t>
      </w:r>
    </w:p>
    <w:p w14:paraId="6E672612" w14:textId="5E82E83B" w:rsidR="007A7F1C" w:rsidRPr="00F04348" w:rsidRDefault="00F04348" w:rsidP="00151300">
      <w:pPr>
        <w:jc w:val="center"/>
        <w:rPr>
          <w:b/>
          <w:bCs/>
          <w:sz w:val="32"/>
          <w:szCs w:val="32"/>
        </w:rPr>
      </w:pPr>
      <w:r w:rsidRPr="00F04348">
        <w:rPr>
          <w:b/>
          <w:bCs/>
          <w:sz w:val="32"/>
          <w:szCs w:val="32"/>
        </w:rPr>
        <w:t>C16517636</w:t>
      </w:r>
    </w:p>
    <w:p w14:paraId="062C6A91" w14:textId="77777777" w:rsidR="007A7F1C" w:rsidRPr="00F04348" w:rsidRDefault="007A7F1C" w:rsidP="00151300">
      <w:pPr>
        <w:jc w:val="center"/>
        <w:rPr>
          <w:b/>
          <w:bCs/>
          <w:sz w:val="32"/>
          <w:szCs w:val="32"/>
        </w:rPr>
      </w:pPr>
    </w:p>
    <w:p w14:paraId="7100F10C" w14:textId="5DEF9347" w:rsidR="00151300" w:rsidRPr="00F04348" w:rsidRDefault="00F04348" w:rsidP="00151300">
      <w:pPr>
        <w:jc w:val="center"/>
        <w:rPr>
          <w:b/>
          <w:bCs/>
          <w:sz w:val="28"/>
          <w:szCs w:val="32"/>
        </w:rPr>
      </w:pPr>
      <w:r w:rsidRPr="00F04348">
        <w:rPr>
          <w:b/>
          <w:bCs/>
          <w:sz w:val="28"/>
          <w:szCs w:val="32"/>
        </w:rPr>
        <w:t>Bianca Schoen-Phelan</w:t>
      </w:r>
    </w:p>
    <w:p w14:paraId="4C2C584A" w14:textId="77777777" w:rsidR="00151300" w:rsidRDefault="00151300" w:rsidP="00151300">
      <w:pPr>
        <w:jc w:val="center"/>
        <w:rPr>
          <w:b/>
          <w:bCs/>
          <w:szCs w:val="32"/>
        </w:rPr>
      </w:pPr>
    </w:p>
    <w:p w14:paraId="5C43DD55" w14:textId="77777777" w:rsidR="00151300" w:rsidRPr="00063EE0" w:rsidRDefault="00151300" w:rsidP="00151300">
      <w:pPr>
        <w:jc w:val="center"/>
        <w:rPr>
          <w:b/>
          <w:bCs/>
          <w:szCs w:val="32"/>
        </w:rPr>
      </w:pPr>
    </w:p>
    <w:p w14:paraId="328EE68A" w14:textId="77777777" w:rsidR="00151300" w:rsidRPr="007F3450" w:rsidRDefault="007F3450" w:rsidP="00151300">
      <w:pPr>
        <w:jc w:val="center"/>
        <w:rPr>
          <w:bCs/>
          <w:sz w:val="28"/>
        </w:rPr>
      </w:pPr>
      <w:r>
        <w:rPr>
          <w:bCs/>
          <w:sz w:val="28"/>
        </w:rPr>
        <w:t>School of Computer Science</w:t>
      </w:r>
    </w:p>
    <w:p w14:paraId="2F2EFBC0" w14:textId="77777777" w:rsidR="00151300" w:rsidRPr="007F3450" w:rsidRDefault="007F3450" w:rsidP="00151300">
      <w:pPr>
        <w:jc w:val="center"/>
        <w:rPr>
          <w:bCs/>
          <w:sz w:val="28"/>
        </w:rPr>
      </w:pPr>
      <w:r>
        <w:rPr>
          <w:bCs/>
          <w:sz w:val="28"/>
        </w:rPr>
        <w:t>Technological University, Dublin</w:t>
      </w:r>
    </w:p>
    <w:p w14:paraId="387CB065" w14:textId="77777777" w:rsidR="00151300" w:rsidRPr="003067FA" w:rsidRDefault="00151300" w:rsidP="00151300">
      <w:pPr>
        <w:rPr>
          <w:bCs/>
        </w:rPr>
      </w:pPr>
    </w:p>
    <w:p w14:paraId="4C84AF45" w14:textId="62171607" w:rsidR="00151300" w:rsidRPr="00F04348" w:rsidRDefault="00F04348" w:rsidP="00F04348">
      <w:pPr>
        <w:jc w:val="center"/>
        <w:rPr>
          <w:b/>
          <w:bCs/>
          <w:sz w:val="28"/>
        </w:rPr>
        <w:sectPr w:rsidR="00151300" w:rsidRPr="00F04348">
          <w:footerReference w:type="even" r:id="rId9"/>
          <w:footerReference w:type="default" r:id="rId10"/>
          <w:pgSz w:w="11906" w:h="16838"/>
          <w:pgMar w:top="1440" w:right="1800" w:bottom="1440" w:left="1800" w:header="708" w:footer="708" w:gutter="0"/>
          <w:pgNumType w:fmt="lowerRoman"/>
          <w:cols w:space="708"/>
          <w:titlePg/>
          <w:docGrid w:linePitch="360"/>
        </w:sectPr>
      </w:pPr>
      <w:r w:rsidRPr="00F04348">
        <w:rPr>
          <w:b/>
          <w:bCs/>
          <w:sz w:val="28"/>
        </w:rPr>
        <w:t>02 April 2020</w:t>
      </w:r>
    </w:p>
    <w:p w14:paraId="1944C781" w14:textId="77777777" w:rsidR="00151300" w:rsidRDefault="00151300" w:rsidP="00151300">
      <w:pPr>
        <w:pStyle w:val="Chapterheading"/>
      </w:pPr>
      <w:r>
        <w:lastRenderedPageBreak/>
        <w:t>Abstract</w:t>
      </w:r>
    </w:p>
    <w:p w14:paraId="7EA666BE" w14:textId="77777777" w:rsidR="00151300" w:rsidRDefault="00151300" w:rsidP="00151300">
      <w:pPr>
        <w:pStyle w:val="Chapterheading"/>
      </w:pPr>
    </w:p>
    <w:p w14:paraId="136DB747" w14:textId="77777777" w:rsidR="00F04348" w:rsidRPr="00CC09F8"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The number of people with visual impairments or blindness is rising. On average 1 in 30 Europeans experience some form of sight loss </w:t>
      </w:r>
      <w:r w:rsidRPr="00CC09F8">
        <w:rPr>
          <w:b w:val="0"/>
          <w:bCs w:val="0"/>
          <w:sz w:val="22"/>
          <w:szCs w:val="22"/>
        </w:rPr>
        <w:fldChar w:fldCharType="begin"/>
      </w:r>
      <w:r w:rsidRPr="00CC09F8">
        <w:rPr>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This means there is an estimated 30 million blind and partially sighted people in Europe. In 2016, there were 54,810 people who were blind or visually impaired in Ireland </w:t>
      </w:r>
      <w:r w:rsidRPr="00CC09F8">
        <w:rPr>
          <w:b w:val="0"/>
          <w:bCs w:val="0"/>
          <w:sz w:val="22"/>
          <w:szCs w:val="22"/>
        </w:rPr>
        <w:fldChar w:fldCharType="begin"/>
      </w:r>
      <w:r w:rsidRPr="00CC09F8">
        <w:rPr>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2)</w:t>
      </w:r>
      <w:r w:rsidRPr="00CC09F8">
        <w:rPr>
          <w:b w:val="0"/>
          <w:bCs w:val="0"/>
          <w:sz w:val="22"/>
          <w:szCs w:val="22"/>
        </w:rPr>
        <w:fldChar w:fldCharType="end"/>
      </w:r>
      <w:r w:rsidRPr="00CC09F8">
        <w:rPr>
          <w:b w:val="0"/>
          <w:bCs w:val="0"/>
          <w:sz w:val="22"/>
          <w:szCs w:val="22"/>
        </w:rPr>
        <w:t xml:space="preserve">. According to 2019 records, there are 2.2 billion people globally with some form of visual impairment or blindness </w:t>
      </w:r>
      <w:r w:rsidRPr="00CC09F8">
        <w:rPr>
          <w:b w:val="0"/>
          <w:bCs w:val="0"/>
          <w:sz w:val="22"/>
          <w:szCs w:val="22"/>
        </w:rPr>
        <w:fldChar w:fldCharType="begin"/>
      </w:r>
      <w:r w:rsidRPr="00CC09F8">
        <w:rPr>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3)</w:t>
      </w:r>
      <w:r w:rsidRPr="00CC09F8">
        <w:rPr>
          <w:b w:val="0"/>
          <w:bCs w:val="0"/>
          <w:sz w:val="22"/>
          <w:szCs w:val="22"/>
        </w:rPr>
        <w:fldChar w:fldCharType="end"/>
      </w:r>
      <w:r w:rsidRPr="00CC09F8">
        <w:rPr>
          <w:b w:val="0"/>
          <w:bCs w:val="0"/>
          <w:sz w:val="22"/>
          <w:szCs w:val="22"/>
        </w:rPr>
        <w:t xml:space="preserve">. These statistics include the various eye conditions like diabetic retinopathy. </w:t>
      </w:r>
    </w:p>
    <w:p w14:paraId="731CEB11"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3772E7EF" w14:textId="3605D0C1" w:rsidR="00F04348" w:rsidRPr="00043D62"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A common misconception is that the blind cannot see anything. While this may be true for some, others can see light and shadow, blurs, have tunnel vision or lack central vision </w:t>
      </w:r>
      <w:r w:rsidRPr="00CC09F8">
        <w:rPr>
          <w:b w:val="0"/>
          <w:bCs w:val="0"/>
          <w:sz w:val="22"/>
          <w:szCs w:val="22"/>
        </w:rPr>
        <w:fldChar w:fldCharType="begin"/>
      </w:r>
      <w:r w:rsidRPr="00CC09F8">
        <w:rPr>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w:t>
      </w:r>
      <w:r w:rsidRPr="00043D62">
        <w:rPr>
          <w:b w:val="0"/>
          <w:bCs w:val="0"/>
          <w:sz w:val="22"/>
          <w:szCs w:val="22"/>
        </w:rPr>
        <w:t>The goal of this project is to introduce a new technology for the visually impaired and blind, that will act as an additional aid to traditional aids like guide dogs and white canes, to help them navigate both the inside and outside world independently. The project will be called Navigation Assistant. It will be a program run on the Raspberry Pi, as it is a lightweight and portable medium for the problem being solved. The system, which can be attached to the user using a belt or Velcro, will involve real-time processing to support the user’s real-time navigation and obstacle avoidance needs.</w:t>
      </w:r>
    </w:p>
    <w:p w14:paraId="4E387FEF"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6890D1EF" w14:textId="77777777" w:rsidR="00F04348" w:rsidRPr="00F04348" w:rsidRDefault="00F04348" w:rsidP="00F04348">
      <w:pPr>
        <w:spacing w:line="360" w:lineRule="auto"/>
        <w:rPr>
          <w:rFonts w:ascii="Times New Roman" w:hAnsi="Times New Roman" w:cs="Times New Roman"/>
        </w:rPr>
      </w:pPr>
      <w:r w:rsidRPr="00043D62">
        <w:rPr>
          <w:rFonts w:ascii="Times New Roman" w:hAnsi="Times New Roman" w:cs="Times New Roman"/>
        </w:rPr>
        <w:t xml:space="preserve">Existing research and projects show that there are many benefits to this type of assistive technology for visually impaired and blind people including allowing them to navigate independently </w:t>
      </w:r>
      <w:r w:rsidRPr="00043D62">
        <w:rPr>
          <w:rFonts w:ascii="Times New Roman" w:hAnsi="Times New Roman" w:cs="Times New Roman"/>
        </w:rPr>
        <w:fldChar w:fldCharType="begin"/>
      </w:r>
      <w:r w:rsidRPr="00043D62">
        <w:rPr>
          <w:rFonts w:ascii="Times New Roman" w:hAnsi="Times New Roman" w:cs="Times New Roman"/>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Pr="00043D62">
        <w:rPr>
          <w:rFonts w:ascii="Times New Roman" w:hAnsi="Times New Roman" w:cs="Times New Roman"/>
        </w:rPr>
        <w:fldChar w:fldCharType="separate"/>
      </w:r>
      <w:r w:rsidRPr="00043D62">
        <w:rPr>
          <w:rFonts w:ascii="Times New Roman" w:hAnsi="Times New Roman" w:cs="Times New Roman"/>
          <w:szCs w:val="24"/>
        </w:rPr>
        <w:t>(4)</w:t>
      </w:r>
      <w:r w:rsidRPr="00043D62">
        <w:rPr>
          <w:rFonts w:ascii="Times New Roman" w:hAnsi="Times New Roman" w:cs="Times New Roman"/>
        </w:rPr>
        <w:fldChar w:fldCharType="end"/>
      </w:r>
      <w:r w:rsidRPr="00043D62">
        <w:rPr>
          <w:rFonts w:ascii="Times New Roman" w:hAnsi="Times New Roman" w:cs="Times New Roman"/>
        </w:rPr>
        <w:t>. Navigation Assistant will be an additional aid to more traditional aids like the white cane or guide dog.</w:t>
      </w:r>
    </w:p>
    <w:p w14:paraId="50C080C8" w14:textId="77777777" w:rsidR="00151300" w:rsidRDefault="00151300" w:rsidP="00151300">
      <w:pPr>
        <w:pStyle w:val="Chapterheading"/>
      </w:pPr>
    </w:p>
    <w:p w14:paraId="041958F1" w14:textId="77777777" w:rsidR="00151300" w:rsidRDefault="00151300" w:rsidP="00151300">
      <w:pPr>
        <w:pStyle w:val="Chapterheading"/>
      </w:pPr>
      <w:r>
        <w:br w:type="page"/>
      </w:r>
      <w:r>
        <w:lastRenderedPageBreak/>
        <w:t>Declaration</w:t>
      </w:r>
    </w:p>
    <w:p w14:paraId="5B75D8AF" w14:textId="77777777" w:rsidR="00151300" w:rsidRDefault="00151300" w:rsidP="00151300">
      <w:pPr>
        <w:pStyle w:val="BodyText"/>
        <w:rPr>
          <w:lang w:val="en-IE"/>
        </w:rPr>
      </w:pPr>
    </w:p>
    <w:p w14:paraId="5306A82F" w14:textId="77777777" w:rsidR="00151300" w:rsidRDefault="00151300" w:rsidP="00151300">
      <w:pPr>
        <w:pStyle w:val="BodyText"/>
        <w:rPr>
          <w:lang w:val="en-IE"/>
        </w:rPr>
      </w:pPr>
    </w:p>
    <w:p w14:paraId="416F0185"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5A9A1B1D" w14:textId="77777777" w:rsidR="00151300" w:rsidRDefault="00151300" w:rsidP="00151300">
      <w:pPr>
        <w:pStyle w:val="BodyText"/>
        <w:rPr>
          <w:lang w:val="en-US"/>
        </w:rPr>
      </w:pPr>
    </w:p>
    <w:p w14:paraId="650F1288" w14:textId="77777777" w:rsidR="00151300" w:rsidRDefault="00151300" w:rsidP="00151300">
      <w:pPr>
        <w:pStyle w:val="BodyText"/>
        <w:rPr>
          <w:lang w:val="en-US"/>
        </w:rPr>
      </w:pPr>
    </w:p>
    <w:p w14:paraId="0E46D3EF" w14:textId="1AC2C969" w:rsidR="00151300" w:rsidRDefault="00151300" w:rsidP="00151300">
      <w:pPr>
        <w:pStyle w:val="BodyText"/>
        <w:rPr>
          <w:lang w:val="en-US"/>
        </w:rPr>
      </w:pPr>
      <w:r>
        <w:rPr>
          <w:lang w:val="en-US"/>
        </w:rPr>
        <w:t>Signed:</w:t>
      </w:r>
    </w:p>
    <w:p w14:paraId="4E3D3A36" w14:textId="493FA16B" w:rsidR="00151300" w:rsidRDefault="00F04348" w:rsidP="00151300">
      <w:pPr>
        <w:pStyle w:val="BodyText"/>
        <w:rPr>
          <w:lang w:val="en-US"/>
        </w:rPr>
      </w:pPr>
      <w:r w:rsidRPr="001A4B97">
        <w:rPr>
          <w:rFonts w:asciiTheme="minorHAnsi" w:hAnsiTheme="minorHAnsi" w:cstheme="minorHAnsi"/>
          <w:b/>
          <w:bCs/>
          <w:noProof/>
        </w:rPr>
        <w:drawing>
          <wp:inline distT="0" distB="0" distL="0" distR="0" wp14:anchorId="69329EE2" wp14:editId="560620F0">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1DEF00E9" w14:textId="77777777" w:rsidR="00151300" w:rsidRDefault="00151300" w:rsidP="00151300">
      <w:pPr>
        <w:pStyle w:val="BodyText"/>
        <w:rPr>
          <w:lang w:val="en-US"/>
        </w:rPr>
      </w:pPr>
      <w:r>
        <w:t>_________________________</w:t>
      </w:r>
    </w:p>
    <w:p w14:paraId="7502B592" w14:textId="04E74D85" w:rsidR="00151300" w:rsidRPr="00F04348" w:rsidRDefault="00F04348" w:rsidP="00151300">
      <w:pPr>
        <w:pStyle w:val="BodyText"/>
      </w:pPr>
      <w:r w:rsidRPr="00F04348">
        <w:t>Jennifer Nolan</w:t>
      </w:r>
    </w:p>
    <w:p w14:paraId="03FC9475" w14:textId="77777777" w:rsidR="00151300" w:rsidRPr="00F04348" w:rsidRDefault="00151300" w:rsidP="00151300">
      <w:pPr>
        <w:pStyle w:val="BodyText"/>
      </w:pPr>
    </w:p>
    <w:p w14:paraId="0BD80E12" w14:textId="63932F53" w:rsidR="00151300" w:rsidRPr="00F04348" w:rsidRDefault="00F04348" w:rsidP="00151300">
      <w:pPr>
        <w:pStyle w:val="BodyText"/>
        <w:rPr>
          <w:lang w:val="en-US"/>
        </w:rPr>
      </w:pPr>
      <w:r w:rsidRPr="00F04348">
        <w:t>02 April 2020</w:t>
      </w:r>
    </w:p>
    <w:p w14:paraId="7AA0798A" w14:textId="77777777" w:rsidR="00151300" w:rsidRDefault="00151300" w:rsidP="00151300">
      <w:pPr>
        <w:pStyle w:val="BodyText"/>
        <w:rPr>
          <w:lang w:val="en-US"/>
        </w:rPr>
      </w:pPr>
    </w:p>
    <w:p w14:paraId="79639B64" w14:textId="77777777" w:rsidR="00151300" w:rsidRDefault="00151300" w:rsidP="00151300">
      <w:pPr>
        <w:rPr>
          <w:sz w:val="20"/>
          <w:szCs w:val="20"/>
          <w:lang w:val="en-US"/>
        </w:rPr>
      </w:pPr>
    </w:p>
    <w:p w14:paraId="7D4D39B2" w14:textId="77777777" w:rsidR="00151300" w:rsidRDefault="00151300" w:rsidP="00151300">
      <w:pPr>
        <w:rPr>
          <w:sz w:val="20"/>
          <w:szCs w:val="20"/>
          <w:lang w:val="en-US"/>
        </w:rPr>
      </w:pPr>
    </w:p>
    <w:p w14:paraId="16AB50EF" w14:textId="77777777" w:rsidR="00151300" w:rsidRDefault="00151300" w:rsidP="00151300">
      <w:pPr>
        <w:pStyle w:val="Chapterheading"/>
        <w:spacing w:line="360" w:lineRule="auto"/>
        <w:jc w:val="both"/>
        <w:rPr>
          <w:b w:val="0"/>
          <w:bCs w:val="0"/>
          <w:sz w:val="24"/>
        </w:rPr>
      </w:pPr>
    </w:p>
    <w:p w14:paraId="454CB09F" w14:textId="77777777" w:rsidR="00151300" w:rsidRDefault="00151300" w:rsidP="00151300">
      <w:pPr>
        <w:pStyle w:val="Chapterheading"/>
        <w:spacing w:line="360" w:lineRule="auto"/>
        <w:jc w:val="both"/>
        <w:rPr>
          <w:b w:val="0"/>
          <w:bCs w:val="0"/>
          <w:sz w:val="24"/>
        </w:rPr>
      </w:pPr>
    </w:p>
    <w:p w14:paraId="2A20AEC3" w14:textId="77777777" w:rsidR="00151300" w:rsidRDefault="00151300" w:rsidP="00151300">
      <w:pPr>
        <w:pStyle w:val="Chapterheading"/>
        <w:spacing w:line="360" w:lineRule="auto"/>
        <w:jc w:val="both"/>
        <w:rPr>
          <w:b w:val="0"/>
          <w:bCs w:val="0"/>
          <w:sz w:val="24"/>
        </w:rPr>
      </w:pPr>
    </w:p>
    <w:p w14:paraId="42DD3100" w14:textId="77777777" w:rsidR="00151300" w:rsidRDefault="00151300" w:rsidP="00151300">
      <w:pPr>
        <w:pStyle w:val="Chapterheading"/>
        <w:spacing w:line="360" w:lineRule="auto"/>
        <w:jc w:val="both"/>
        <w:rPr>
          <w:b w:val="0"/>
          <w:bCs w:val="0"/>
          <w:sz w:val="24"/>
        </w:rPr>
      </w:pPr>
    </w:p>
    <w:p w14:paraId="3AADB5C0" w14:textId="77777777" w:rsidR="00151300" w:rsidRDefault="00151300" w:rsidP="00151300">
      <w:pPr>
        <w:rPr>
          <w:b/>
          <w:bCs/>
          <w:sz w:val="40"/>
        </w:rPr>
      </w:pPr>
      <w:r>
        <w:br w:type="page"/>
      </w:r>
    </w:p>
    <w:p w14:paraId="35225E0B" w14:textId="77777777" w:rsidR="00151300" w:rsidRDefault="00151300" w:rsidP="00151300">
      <w:pPr>
        <w:pStyle w:val="Chapterheading"/>
      </w:pPr>
      <w:r>
        <w:lastRenderedPageBreak/>
        <w:t>Acknowledgements</w:t>
      </w:r>
    </w:p>
    <w:p w14:paraId="027E96EE" w14:textId="77777777" w:rsidR="00151300" w:rsidRDefault="00151300" w:rsidP="00151300">
      <w:pPr>
        <w:pStyle w:val="Chapterheading"/>
      </w:pPr>
    </w:p>
    <w:p w14:paraId="4D70CE26" w14:textId="77777777" w:rsidR="00151300" w:rsidRDefault="00151300" w:rsidP="00151300">
      <w:pPr>
        <w:pStyle w:val="BodyText"/>
      </w:pPr>
      <w:r w:rsidRPr="006678C1">
        <w:rPr>
          <w:color w:val="FF0000"/>
          <w:highlight w:val="yellow"/>
        </w:rPr>
        <w:t>Body text</w:t>
      </w:r>
      <w:bookmarkStart w:id="0" w:name="_GoBack"/>
      <w:bookmarkEnd w:id="0"/>
    </w:p>
    <w:p w14:paraId="7BA16FA8" w14:textId="77777777" w:rsidR="00151300" w:rsidRDefault="00151300" w:rsidP="00151300">
      <w:pPr>
        <w:pStyle w:val="BodyText"/>
      </w:pPr>
    </w:p>
    <w:p w14:paraId="7B45676E" w14:textId="77777777" w:rsidR="00151300" w:rsidRDefault="00151300" w:rsidP="00151300">
      <w:pPr>
        <w:pStyle w:val="BodyText"/>
      </w:pPr>
    </w:p>
    <w:p w14:paraId="309DDA47"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32CB9E40" w14:textId="77777777" w:rsidR="009B697E" w:rsidRDefault="009B697E">
          <w:pPr>
            <w:pStyle w:val="TOCHeading"/>
          </w:pPr>
          <w:r>
            <w:t>Table of Contents</w:t>
          </w:r>
        </w:p>
        <w:p w14:paraId="17DBE4FA" w14:textId="3013564E" w:rsidR="002178CA"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33510298" w:history="1">
            <w:r w:rsidR="002178CA" w:rsidRPr="00741C30">
              <w:rPr>
                <w:rStyle w:val="Hyperlink"/>
                <w:noProof/>
              </w:rPr>
              <w:t>1. Introduction</w:t>
            </w:r>
            <w:r w:rsidR="002178CA">
              <w:rPr>
                <w:noProof/>
                <w:webHidden/>
              </w:rPr>
              <w:tab/>
            </w:r>
            <w:r w:rsidR="002178CA">
              <w:rPr>
                <w:noProof/>
                <w:webHidden/>
              </w:rPr>
              <w:fldChar w:fldCharType="begin"/>
            </w:r>
            <w:r w:rsidR="002178CA">
              <w:rPr>
                <w:noProof/>
                <w:webHidden/>
              </w:rPr>
              <w:instrText xml:space="preserve"> PAGEREF _Toc33510298 \h </w:instrText>
            </w:r>
            <w:r w:rsidR="002178CA">
              <w:rPr>
                <w:noProof/>
                <w:webHidden/>
              </w:rPr>
            </w:r>
            <w:r w:rsidR="002178CA">
              <w:rPr>
                <w:noProof/>
                <w:webHidden/>
              </w:rPr>
              <w:fldChar w:fldCharType="separate"/>
            </w:r>
            <w:r w:rsidR="00FC53BD">
              <w:rPr>
                <w:noProof/>
                <w:webHidden/>
              </w:rPr>
              <w:t>8</w:t>
            </w:r>
            <w:r w:rsidR="002178CA">
              <w:rPr>
                <w:noProof/>
                <w:webHidden/>
              </w:rPr>
              <w:fldChar w:fldCharType="end"/>
            </w:r>
          </w:hyperlink>
        </w:p>
        <w:p w14:paraId="69EBFFCB" w14:textId="63D4F617" w:rsidR="002178CA" w:rsidRDefault="000C1FF5">
          <w:pPr>
            <w:pStyle w:val="TOC2"/>
            <w:tabs>
              <w:tab w:val="left" w:pos="880"/>
              <w:tab w:val="right" w:leader="dot" w:pos="9016"/>
            </w:tabs>
            <w:rPr>
              <w:rFonts w:eastAsiaTheme="minorEastAsia"/>
              <w:noProof/>
              <w:lang w:eastAsia="en-IE"/>
            </w:rPr>
          </w:pPr>
          <w:hyperlink w:anchor="_Toc33510299" w:history="1">
            <w:r w:rsidR="002178CA" w:rsidRPr="00741C30">
              <w:rPr>
                <w:rStyle w:val="Hyperlink"/>
                <w:noProof/>
              </w:rPr>
              <w:t>1.1.</w:t>
            </w:r>
            <w:r w:rsidR="0054161E">
              <w:rPr>
                <w:rFonts w:eastAsiaTheme="minorEastAsia"/>
                <w:noProof/>
                <w:lang w:eastAsia="en-IE"/>
              </w:rPr>
              <w:t xml:space="preserve"> </w:t>
            </w:r>
            <w:r w:rsidR="002178CA" w:rsidRPr="00741C30">
              <w:rPr>
                <w:rStyle w:val="Hyperlink"/>
                <w:noProof/>
              </w:rPr>
              <w:t>Project Background</w:t>
            </w:r>
            <w:r w:rsidR="002178CA">
              <w:rPr>
                <w:noProof/>
                <w:webHidden/>
              </w:rPr>
              <w:tab/>
            </w:r>
            <w:r w:rsidR="002178CA">
              <w:rPr>
                <w:noProof/>
                <w:webHidden/>
              </w:rPr>
              <w:fldChar w:fldCharType="begin"/>
            </w:r>
            <w:r w:rsidR="002178CA">
              <w:rPr>
                <w:noProof/>
                <w:webHidden/>
              </w:rPr>
              <w:instrText xml:space="preserve"> PAGEREF _Toc33510299 \h </w:instrText>
            </w:r>
            <w:r w:rsidR="002178CA">
              <w:rPr>
                <w:noProof/>
                <w:webHidden/>
              </w:rPr>
            </w:r>
            <w:r w:rsidR="002178CA">
              <w:rPr>
                <w:noProof/>
                <w:webHidden/>
              </w:rPr>
              <w:fldChar w:fldCharType="separate"/>
            </w:r>
            <w:r w:rsidR="00FC53BD">
              <w:rPr>
                <w:noProof/>
                <w:webHidden/>
              </w:rPr>
              <w:t>8</w:t>
            </w:r>
            <w:r w:rsidR="002178CA">
              <w:rPr>
                <w:noProof/>
                <w:webHidden/>
              </w:rPr>
              <w:fldChar w:fldCharType="end"/>
            </w:r>
          </w:hyperlink>
        </w:p>
        <w:p w14:paraId="1DC0F8B2" w14:textId="66472294" w:rsidR="002178CA" w:rsidRDefault="000C1FF5">
          <w:pPr>
            <w:pStyle w:val="TOC2"/>
            <w:tabs>
              <w:tab w:val="left" w:pos="880"/>
              <w:tab w:val="right" w:leader="dot" w:pos="9016"/>
            </w:tabs>
            <w:rPr>
              <w:rFonts w:eastAsiaTheme="minorEastAsia"/>
              <w:noProof/>
              <w:lang w:eastAsia="en-IE"/>
            </w:rPr>
          </w:pPr>
          <w:hyperlink w:anchor="_Toc33510300" w:history="1">
            <w:r w:rsidR="002178CA" w:rsidRPr="00741C30">
              <w:rPr>
                <w:rStyle w:val="Hyperlink"/>
                <w:noProof/>
              </w:rPr>
              <w:t>1.2.</w:t>
            </w:r>
            <w:r w:rsidR="0054161E">
              <w:rPr>
                <w:rFonts w:eastAsiaTheme="minorEastAsia"/>
                <w:noProof/>
                <w:lang w:eastAsia="en-IE"/>
              </w:rPr>
              <w:t xml:space="preserve"> </w:t>
            </w:r>
            <w:r w:rsidR="002178CA" w:rsidRPr="00741C30">
              <w:rPr>
                <w:rStyle w:val="Hyperlink"/>
                <w:noProof/>
              </w:rPr>
              <w:t>Project Description</w:t>
            </w:r>
            <w:r w:rsidR="002178CA">
              <w:rPr>
                <w:noProof/>
                <w:webHidden/>
              </w:rPr>
              <w:tab/>
            </w:r>
            <w:r w:rsidR="002178CA">
              <w:rPr>
                <w:noProof/>
                <w:webHidden/>
              </w:rPr>
              <w:fldChar w:fldCharType="begin"/>
            </w:r>
            <w:r w:rsidR="002178CA">
              <w:rPr>
                <w:noProof/>
                <w:webHidden/>
              </w:rPr>
              <w:instrText xml:space="preserve"> PAGEREF _Toc33510300 \h </w:instrText>
            </w:r>
            <w:r w:rsidR="002178CA">
              <w:rPr>
                <w:noProof/>
                <w:webHidden/>
              </w:rPr>
            </w:r>
            <w:r w:rsidR="002178CA">
              <w:rPr>
                <w:noProof/>
                <w:webHidden/>
              </w:rPr>
              <w:fldChar w:fldCharType="separate"/>
            </w:r>
            <w:r w:rsidR="00FC53BD">
              <w:rPr>
                <w:noProof/>
                <w:webHidden/>
              </w:rPr>
              <w:t>9</w:t>
            </w:r>
            <w:r w:rsidR="002178CA">
              <w:rPr>
                <w:noProof/>
                <w:webHidden/>
              </w:rPr>
              <w:fldChar w:fldCharType="end"/>
            </w:r>
          </w:hyperlink>
        </w:p>
        <w:p w14:paraId="0F11985D" w14:textId="4FBDD52A" w:rsidR="002178CA" w:rsidRDefault="000C1FF5">
          <w:pPr>
            <w:pStyle w:val="TOC2"/>
            <w:tabs>
              <w:tab w:val="left" w:pos="880"/>
              <w:tab w:val="right" w:leader="dot" w:pos="9016"/>
            </w:tabs>
            <w:rPr>
              <w:rFonts w:eastAsiaTheme="minorEastAsia"/>
              <w:noProof/>
              <w:lang w:eastAsia="en-IE"/>
            </w:rPr>
          </w:pPr>
          <w:hyperlink w:anchor="_Toc33510301" w:history="1">
            <w:r w:rsidR="002178CA" w:rsidRPr="00741C30">
              <w:rPr>
                <w:rStyle w:val="Hyperlink"/>
                <w:noProof/>
              </w:rPr>
              <w:t>1.3.</w:t>
            </w:r>
            <w:r w:rsidR="0054161E">
              <w:rPr>
                <w:rFonts w:eastAsiaTheme="minorEastAsia"/>
                <w:noProof/>
                <w:lang w:eastAsia="en-IE"/>
              </w:rPr>
              <w:t xml:space="preserve"> </w:t>
            </w:r>
            <w:r w:rsidR="002178CA" w:rsidRPr="00741C30">
              <w:rPr>
                <w:rStyle w:val="Hyperlink"/>
                <w:noProof/>
              </w:rPr>
              <w:t>Project Objectives</w:t>
            </w:r>
            <w:r w:rsidR="002178CA">
              <w:rPr>
                <w:noProof/>
                <w:webHidden/>
              </w:rPr>
              <w:tab/>
            </w:r>
            <w:r w:rsidR="002178CA">
              <w:rPr>
                <w:noProof/>
                <w:webHidden/>
              </w:rPr>
              <w:fldChar w:fldCharType="begin"/>
            </w:r>
            <w:r w:rsidR="002178CA">
              <w:rPr>
                <w:noProof/>
                <w:webHidden/>
              </w:rPr>
              <w:instrText xml:space="preserve"> PAGEREF _Toc33510301 \h </w:instrText>
            </w:r>
            <w:r w:rsidR="002178CA">
              <w:rPr>
                <w:noProof/>
                <w:webHidden/>
              </w:rPr>
            </w:r>
            <w:r w:rsidR="002178CA">
              <w:rPr>
                <w:noProof/>
                <w:webHidden/>
              </w:rPr>
              <w:fldChar w:fldCharType="separate"/>
            </w:r>
            <w:r w:rsidR="00FC53BD">
              <w:rPr>
                <w:noProof/>
                <w:webHidden/>
              </w:rPr>
              <w:t>10</w:t>
            </w:r>
            <w:r w:rsidR="002178CA">
              <w:rPr>
                <w:noProof/>
                <w:webHidden/>
              </w:rPr>
              <w:fldChar w:fldCharType="end"/>
            </w:r>
          </w:hyperlink>
        </w:p>
        <w:p w14:paraId="310ED724" w14:textId="75E1E75B" w:rsidR="002178CA" w:rsidRDefault="000C1FF5">
          <w:pPr>
            <w:pStyle w:val="TOC2"/>
            <w:tabs>
              <w:tab w:val="left" w:pos="880"/>
              <w:tab w:val="right" w:leader="dot" w:pos="9016"/>
            </w:tabs>
            <w:rPr>
              <w:rFonts w:eastAsiaTheme="minorEastAsia"/>
              <w:noProof/>
              <w:lang w:eastAsia="en-IE"/>
            </w:rPr>
          </w:pPr>
          <w:hyperlink w:anchor="_Toc33510302" w:history="1">
            <w:r w:rsidR="002178CA" w:rsidRPr="00741C30">
              <w:rPr>
                <w:rStyle w:val="Hyperlink"/>
                <w:noProof/>
              </w:rPr>
              <w:t>1.4.</w:t>
            </w:r>
            <w:r w:rsidR="0054161E">
              <w:rPr>
                <w:rFonts w:eastAsiaTheme="minorEastAsia"/>
                <w:noProof/>
                <w:lang w:eastAsia="en-IE"/>
              </w:rPr>
              <w:t xml:space="preserve"> </w:t>
            </w:r>
            <w:r w:rsidR="002178CA" w:rsidRPr="00741C30">
              <w:rPr>
                <w:rStyle w:val="Hyperlink"/>
                <w:noProof/>
              </w:rPr>
              <w:t>Project Challenges</w:t>
            </w:r>
            <w:r w:rsidR="002178CA">
              <w:rPr>
                <w:noProof/>
                <w:webHidden/>
              </w:rPr>
              <w:tab/>
            </w:r>
            <w:r w:rsidR="002178CA">
              <w:rPr>
                <w:noProof/>
                <w:webHidden/>
              </w:rPr>
              <w:fldChar w:fldCharType="begin"/>
            </w:r>
            <w:r w:rsidR="002178CA">
              <w:rPr>
                <w:noProof/>
                <w:webHidden/>
              </w:rPr>
              <w:instrText xml:space="preserve"> PAGEREF _Toc33510302 \h </w:instrText>
            </w:r>
            <w:r w:rsidR="002178CA">
              <w:rPr>
                <w:noProof/>
                <w:webHidden/>
              </w:rPr>
            </w:r>
            <w:r w:rsidR="002178CA">
              <w:rPr>
                <w:noProof/>
                <w:webHidden/>
              </w:rPr>
              <w:fldChar w:fldCharType="separate"/>
            </w:r>
            <w:r w:rsidR="00FC53BD">
              <w:rPr>
                <w:noProof/>
                <w:webHidden/>
              </w:rPr>
              <w:t>11</w:t>
            </w:r>
            <w:r w:rsidR="002178CA">
              <w:rPr>
                <w:noProof/>
                <w:webHidden/>
              </w:rPr>
              <w:fldChar w:fldCharType="end"/>
            </w:r>
          </w:hyperlink>
        </w:p>
        <w:p w14:paraId="31F3B022" w14:textId="50A5967A" w:rsidR="002178CA" w:rsidRDefault="000C1FF5">
          <w:pPr>
            <w:pStyle w:val="TOC2"/>
            <w:tabs>
              <w:tab w:val="left" w:pos="880"/>
              <w:tab w:val="right" w:leader="dot" w:pos="9016"/>
            </w:tabs>
            <w:rPr>
              <w:rFonts w:eastAsiaTheme="minorEastAsia"/>
              <w:noProof/>
              <w:lang w:eastAsia="en-IE"/>
            </w:rPr>
          </w:pPr>
          <w:hyperlink w:anchor="_Toc33510309" w:history="1">
            <w:r w:rsidR="002178CA" w:rsidRPr="00741C30">
              <w:rPr>
                <w:rStyle w:val="Hyperlink"/>
                <w:noProof/>
              </w:rPr>
              <w:t>1.5.Report Structure</w:t>
            </w:r>
            <w:r w:rsidR="002178CA">
              <w:rPr>
                <w:noProof/>
                <w:webHidden/>
              </w:rPr>
              <w:tab/>
            </w:r>
            <w:r w:rsidR="002178CA">
              <w:rPr>
                <w:noProof/>
                <w:webHidden/>
              </w:rPr>
              <w:fldChar w:fldCharType="begin"/>
            </w:r>
            <w:r w:rsidR="002178CA">
              <w:rPr>
                <w:noProof/>
                <w:webHidden/>
              </w:rPr>
              <w:instrText xml:space="preserve"> PAGEREF _Toc33510309 \h </w:instrText>
            </w:r>
            <w:r w:rsidR="002178CA">
              <w:rPr>
                <w:noProof/>
                <w:webHidden/>
              </w:rPr>
            </w:r>
            <w:r w:rsidR="002178CA">
              <w:rPr>
                <w:noProof/>
                <w:webHidden/>
              </w:rPr>
              <w:fldChar w:fldCharType="separate"/>
            </w:r>
            <w:r w:rsidR="00FC53BD">
              <w:rPr>
                <w:noProof/>
                <w:webHidden/>
              </w:rPr>
              <w:t>13</w:t>
            </w:r>
            <w:r w:rsidR="002178CA">
              <w:rPr>
                <w:noProof/>
                <w:webHidden/>
              </w:rPr>
              <w:fldChar w:fldCharType="end"/>
            </w:r>
          </w:hyperlink>
        </w:p>
        <w:p w14:paraId="11FA464D" w14:textId="633F8543" w:rsidR="002178CA" w:rsidRDefault="000C1FF5">
          <w:pPr>
            <w:pStyle w:val="TOC1"/>
            <w:tabs>
              <w:tab w:val="right" w:leader="dot" w:pos="9016"/>
            </w:tabs>
            <w:rPr>
              <w:rFonts w:eastAsiaTheme="minorEastAsia"/>
              <w:noProof/>
              <w:lang w:eastAsia="en-IE"/>
            </w:rPr>
          </w:pPr>
          <w:hyperlink w:anchor="_Toc33510316" w:history="1">
            <w:r w:rsidR="002178CA" w:rsidRPr="00741C30">
              <w:rPr>
                <w:rStyle w:val="Hyperlink"/>
                <w:noProof/>
              </w:rPr>
              <w:t>2. Research</w:t>
            </w:r>
            <w:r w:rsidR="002178CA">
              <w:rPr>
                <w:noProof/>
                <w:webHidden/>
              </w:rPr>
              <w:tab/>
            </w:r>
            <w:r w:rsidR="002178CA">
              <w:rPr>
                <w:noProof/>
                <w:webHidden/>
              </w:rPr>
              <w:fldChar w:fldCharType="begin"/>
            </w:r>
            <w:r w:rsidR="002178CA">
              <w:rPr>
                <w:noProof/>
                <w:webHidden/>
              </w:rPr>
              <w:instrText xml:space="preserve"> PAGEREF _Toc33510316 \h </w:instrText>
            </w:r>
            <w:r w:rsidR="002178CA">
              <w:rPr>
                <w:noProof/>
                <w:webHidden/>
              </w:rPr>
            </w:r>
            <w:r w:rsidR="002178CA">
              <w:rPr>
                <w:noProof/>
                <w:webHidden/>
              </w:rPr>
              <w:fldChar w:fldCharType="separate"/>
            </w:r>
            <w:r w:rsidR="00FC53BD">
              <w:rPr>
                <w:noProof/>
                <w:webHidden/>
              </w:rPr>
              <w:t>15</w:t>
            </w:r>
            <w:r w:rsidR="002178CA">
              <w:rPr>
                <w:noProof/>
                <w:webHidden/>
              </w:rPr>
              <w:fldChar w:fldCharType="end"/>
            </w:r>
          </w:hyperlink>
        </w:p>
        <w:p w14:paraId="4967B424" w14:textId="09E80653" w:rsidR="002178CA" w:rsidRDefault="000C1FF5">
          <w:pPr>
            <w:pStyle w:val="TOC2"/>
            <w:tabs>
              <w:tab w:val="right" w:leader="dot" w:pos="9016"/>
            </w:tabs>
            <w:rPr>
              <w:rFonts w:eastAsiaTheme="minorEastAsia"/>
              <w:noProof/>
              <w:lang w:eastAsia="en-IE"/>
            </w:rPr>
          </w:pPr>
          <w:hyperlink w:anchor="_Toc33510317" w:history="1">
            <w:r w:rsidR="002178CA" w:rsidRPr="00741C30">
              <w:rPr>
                <w:rStyle w:val="Hyperlink"/>
                <w:noProof/>
              </w:rPr>
              <w:t>2.1. Introduction</w:t>
            </w:r>
            <w:r w:rsidR="002178CA">
              <w:rPr>
                <w:noProof/>
                <w:webHidden/>
              </w:rPr>
              <w:tab/>
            </w:r>
            <w:r w:rsidR="002178CA">
              <w:rPr>
                <w:noProof/>
                <w:webHidden/>
              </w:rPr>
              <w:fldChar w:fldCharType="begin"/>
            </w:r>
            <w:r w:rsidR="002178CA">
              <w:rPr>
                <w:noProof/>
                <w:webHidden/>
              </w:rPr>
              <w:instrText xml:space="preserve"> PAGEREF _Toc33510317 \h </w:instrText>
            </w:r>
            <w:r w:rsidR="002178CA">
              <w:rPr>
                <w:noProof/>
                <w:webHidden/>
              </w:rPr>
            </w:r>
            <w:r w:rsidR="002178CA">
              <w:rPr>
                <w:noProof/>
                <w:webHidden/>
              </w:rPr>
              <w:fldChar w:fldCharType="separate"/>
            </w:r>
            <w:r w:rsidR="00FC53BD">
              <w:rPr>
                <w:noProof/>
                <w:webHidden/>
              </w:rPr>
              <w:t>15</w:t>
            </w:r>
            <w:r w:rsidR="002178CA">
              <w:rPr>
                <w:noProof/>
                <w:webHidden/>
              </w:rPr>
              <w:fldChar w:fldCharType="end"/>
            </w:r>
          </w:hyperlink>
        </w:p>
        <w:p w14:paraId="2A769D73" w14:textId="13742FE0" w:rsidR="002178CA" w:rsidRDefault="000C1FF5">
          <w:pPr>
            <w:pStyle w:val="TOC2"/>
            <w:tabs>
              <w:tab w:val="right" w:leader="dot" w:pos="9016"/>
            </w:tabs>
            <w:rPr>
              <w:rFonts w:eastAsiaTheme="minorEastAsia"/>
              <w:noProof/>
              <w:lang w:eastAsia="en-IE"/>
            </w:rPr>
          </w:pPr>
          <w:hyperlink w:anchor="_Toc33510318" w:history="1">
            <w:r w:rsidR="002178CA" w:rsidRPr="00741C30">
              <w:rPr>
                <w:rStyle w:val="Hyperlink"/>
                <w:noProof/>
              </w:rPr>
              <w:t>2.2. Research Topic 1</w:t>
            </w:r>
            <w:r w:rsidR="002178CA">
              <w:rPr>
                <w:noProof/>
                <w:webHidden/>
              </w:rPr>
              <w:tab/>
            </w:r>
            <w:r w:rsidR="002178CA">
              <w:rPr>
                <w:noProof/>
                <w:webHidden/>
              </w:rPr>
              <w:fldChar w:fldCharType="begin"/>
            </w:r>
            <w:r w:rsidR="002178CA">
              <w:rPr>
                <w:noProof/>
                <w:webHidden/>
              </w:rPr>
              <w:instrText xml:space="preserve"> PAGEREF _Toc33510318 \h </w:instrText>
            </w:r>
            <w:r w:rsidR="002178CA">
              <w:rPr>
                <w:noProof/>
                <w:webHidden/>
              </w:rPr>
            </w:r>
            <w:r w:rsidR="002178CA">
              <w:rPr>
                <w:noProof/>
                <w:webHidden/>
              </w:rPr>
              <w:fldChar w:fldCharType="separate"/>
            </w:r>
            <w:r w:rsidR="00FC53BD">
              <w:rPr>
                <w:noProof/>
                <w:webHidden/>
              </w:rPr>
              <w:t>15</w:t>
            </w:r>
            <w:r w:rsidR="002178CA">
              <w:rPr>
                <w:noProof/>
                <w:webHidden/>
              </w:rPr>
              <w:fldChar w:fldCharType="end"/>
            </w:r>
          </w:hyperlink>
        </w:p>
        <w:p w14:paraId="23830C7C" w14:textId="08DA550A" w:rsidR="002178CA" w:rsidRDefault="000C1FF5">
          <w:pPr>
            <w:pStyle w:val="TOC2"/>
            <w:tabs>
              <w:tab w:val="right" w:leader="dot" w:pos="9016"/>
            </w:tabs>
            <w:rPr>
              <w:rFonts w:eastAsiaTheme="minorEastAsia"/>
              <w:noProof/>
              <w:lang w:eastAsia="en-IE"/>
            </w:rPr>
          </w:pPr>
          <w:hyperlink w:anchor="_Toc33510319" w:history="1">
            <w:r w:rsidR="002178CA" w:rsidRPr="00741C30">
              <w:rPr>
                <w:rStyle w:val="Hyperlink"/>
                <w:noProof/>
              </w:rPr>
              <w:t>2.3. Research Topic 2</w:t>
            </w:r>
            <w:r w:rsidR="002178CA">
              <w:rPr>
                <w:noProof/>
                <w:webHidden/>
              </w:rPr>
              <w:tab/>
            </w:r>
            <w:r w:rsidR="002178CA">
              <w:rPr>
                <w:noProof/>
                <w:webHidden/>
              </w:rPr>
              <w:fldChar w:fldCharType="begin"/>
            </w:r>
            <w:r w:rsidR="002178CA">
              <w:rPr>
                <w:noProof/>
                <w:webHidden/>
              </w:rPr>
              <w:instrText xml:space="preserve"> PAGEREF _Toc33510319 \h </w:instrText>
            </w:r>
            <w:r w:rsidR="002178CA">
              <w:rPr>
                <w:noProof/>
                <w:webHidden/>
              </w:rPr>
            </w:r>
            <w:r w:rsidR="002178CA">
              <w:rPr>
                <w:noProof/>
                <w:webHidden/>
              </w:rPr>
              <w:fldChar w:fldCharType="separate"/>
            </w:r>
            <w:r w:rsidR="00FC53BD">
              <w:rPr>
                <w:noProof/>
                <w:webHidden/>
              </w:rPr>
              <w:t>24</w:t>
            </w:r>
            <w:r w:rsidR="002178CA">
              <w:rPr>
                <w:noProof/>
                <w:webHidden/>
              </w:rPr>
              <w:fldChar w:fldCharType="end"/>
            </w:r>
          </w:hyperlink>
        </w:p>
        <w:p w14:paraId="7582C45D" w14:textId="30A01324" w:rsidR="002178CA" w:rsidRDefault="000C1FF5">
          <w:pPr>
            <w:pStyle w:val="TOC2"/>
            <w:tabs>
              <w:tab w:val="right" w:leader="dot" w:pos="9016"/>
            </w:tabs>
            <w:rPr>
              <w:rFonts w:eastAsiaTheme="minorEastAsia"/>
              <w:noProof/>
              <w:lang w:eastAsia="en-IE"/>
            </w:rPr>
          </w:pPr>
          <w:hyperlink w:anchor="_Toc33510320" w:history="1">
            <w:r w:rsidR="002178CA" w:rsidRPr="00741C30">
              <w:rPr>
                <w:rStyle w:val="Hyperlink"/>
                <w:noProof/>
              </w:rPr>
              <w:t>2.4. Alternative Existing Solutions to Your Problem</w:t>
            </w:r>
            <w:r w:rsidR="002178CA">
              <w:rPr>
                <w:noProof/>
                <w:webHidden/>
              </w:rPr>
              <w:tab/>
            </w:r>
            <w:r w:rsidR="002178CA">
              <w:rPr>
                <w:noProof/>
                <w:webHidden/>
              </w:rPr>
              <w:fldChar w:fldCharType="begin"/>
            </w:r>
            <w:r w:rsidR="002178CA">
              <w:rPr>
                <w:noProof/>
                <w:webHidden/>
              </w:rPr>
              <w:instrText xml:space="preserve"> PAGEREF _Toc33510320 \h </w:instrText>
            </w:r>
            <w:r w:rsidR="002178CA">
              <w:rPr>
                <w:noProof/>
                <w:webHidden/>
              </w:rPr>
            </w:r>
            <w:r w:rsidR="002178CA">
              <w:rPr>
                <w:noProof/>
                <w:webHidden/>
              </w:rPr>
              <w:fldChar w:fldCharType="separate"/>
            </w:r>
            <w:r w:rsidR="00FC53BD">
              <w:rPr>
                <w:noProof/>
                <w:webHidden/>
              </w:rPr>
              <w:t>29</w:t>
            </w:r>
            <w:r w:rsidR="002178CA">
              <w:rPr>
                <w:noProof/>
                <w:webHidden/>
              </w:rPr>
              <w:fldChar w:fldCharType="end"/>
            </w:r>
          </w:hyperlink>
        </w:p>
        <w:p w14:paraId="34B42364" w14:textId="390905BF" w:rsidR="002178CA" w:rsidRDefault="000C1FF5">
          <w:pPr>
            <w:pStyle w:val="TOC2"/>
            <w:tabs>
              <w:tab w:val="right" w:leader="dot" w:pos="9016"/>
            </w:tabs>
            <w:rPr>
              <w:rFonts w:eastAsiaTheme="minorEastAsia"/>
              <w:noProof/>
              <w:lang w:eastAsia="en-IE"/>
            </w:rPr>
          </w:pPr>
          <w:hyperlink w:anchor="_Toc33510321" w:history="1">
            <w:r w:rsidR="002178CA" w:rsidRPr="00741C30">
              <w:rPr>
                <w:rStyle w:val="Hyperlink"/>
                <w:noProof/>
              </w:rPr>
              <w:t>2.5. Existing Final Year Projects</w:t>
            </w:r>
            <w:r w:rsidR="002178CA">
              <w:rPr>
                <w:noProof/>
                <w:webHidden/>
              </w:rPr>
              <w:tab/>
            </w:r>
            <w:r w:rsidR="002178CA">
              <w:rPr>
                <w:noProof/>
                <w:webHidden/>
              </w:rPr>
              <w:fldChar w:fldCharType="begin"/>
            </w:r>
            <w:r w:rsidR="002178CA">
              <w:rPr>
                <w:noProof/>
                <w:webHidden/>
              </w:rPr>
              <w:instrText xml:space="preserve"> PAGEREF _Toc33510321 \h </w:instrText>
            </w:r>
            <w:r w:rsidR="002178CA">
              <w:rPr>
                <w:noProof/>
                <w:webHidden/>
              </w:rPr>
            </w:r>
            <w:r w:rsidR="002178CA">
              <w:rPr>
                <w:noProof/>
                <w:webHidden/>
              </w:rPr>
              <w:fldChar w:fldCharType="separate"/>
            </w:r>
            <w:r w:rsidR="00FC53BD">
              <w:rPr>
                <w:noProof/>
                <w:webHidden/>
              </w:rPr>
              <w:t>33</w:t>
            </w:r>
            <w:r w:rsidR="002178CA">
              <w:rPr>
                <w:noProof/>
                <w:webHidden/>
              </w:rPr>
              <w:fldChar w:fldCharType="end"/>
            </w:r>
          </w:hyperlink>
        </w:p>
        <w:p w14:paraId="7DBE73B0" w14:textId="2E3E8F29" w:rsidR="002178CA" w:rsidRDefault="000C1FF5">
          <w:pPr>
            <w:pStyle w:val="TOC2"/>
            <w:tabs>
              <w:tab w:val="right" w:leader="dot" w:pos="9016"/>
            </w:tabs>
            <w:rPr>
              <w:rFonts w:eastAsiaTheme="minorEastAsia"/>
              <w:noProof/>
              <w:lang w:eastAsia="en-IE"/>
            </w:rPr>
          </w:pPr>
          <w:hyperlink w:anchor="_Toc33510322" w:history="1">
            <w:r w:rsidR="002178CA" w:rsidRPr="00741C30">
              <w:rPr>
                <w:rStyle w:val="Hyperlink"/>
                <w:noProof/>
              </w:rPr>
              <w:t>2.6. Conclusions</w:t>
            </w:r>
            <w:r w:rsidR="002178CA">
              <w:rPr>
                <w:noProof/>
                <w:webHidden/>
              </w:rPr>
              <w:tab/>
            </w:r>
            <w:r w:rsidR="002178CA">
              <w:rPr>
                <w:noProof/>
                <w:webHidden/>
              </w:rPr>
              <w:fldChar w:fldCharType="begin"/>
            </w:r>
            <w:r w:rsidR="002178CA">
              <w:rPr>
                <w:noProof/>
                <w:webHidden/>
              </w:rPr>
              <w:instrText xml:space="preserve"> PAGEREF _Toc33510322 \h </w:instrText>
            </w:r>
            <w:r w:rsidR="002178CA">
              <w:rPr>
                <w:noProof/>
                <w:webHidden/>
              </w:rPr>
            </w:r>
            <w:r w:rsidR="002178CA">
              <w:rPr>
                <w:noProof/>
                <w:webHidden/>
              </w:rPr>
              <w:fldChar w:fldCharType="separate"/>
            </w:r>
            <w:r w:rsidR="00FC53BD">
              <w:rPr>
                <w:noProof/>
                <w:webHidden/>
              </w:rPr>
              <w:t>35</w:t>
            </w:r>
            <w:r w:rsidR="002178CA">
              <w:rPr>
                <w:noProof/>
                <w:webHidden/>
              </w:rPr>
              <w:fldChar w:fldCharType="end"/>
            </w:r>
          </w:hyperlink>
        </w:p>
        <w:p w14:paraId="0E692844" w14:textId="76305C2F" w:rsidR="002178CA" w:rsidRDefault="000C1FF5">
          <w:pPr>
            <w:pStyle w:val="TOC1"/>
            <w:tabs>
              <w:tab w:val="right" w:leader="dot" w:pos="9016"/>
            </w:tabs>
            <w:rPr>
              <w:rFonts w:eastAsiaTheme="minorEastAsia"/>
              <w:noProof/>
              <w:lang w:eastAsia="en-IE"/>
            </w:rPr>
          </w:pPr>
          <w:hyperlink w:anchor="_Toc33510323" w:history="1">
            <w:r w:rsidR="002178CA" w:rsidRPr="00741C30">
              <w:rPr>
                <w:rStyle w:val="Hyperlink"/>
                <w:noProof/>
              </w:rPr>
              <w:t>3. Design</w:t>
            </w:r>
            <w:r w:rsidR="002178CA">
              <w:rPr>
                <w:noProof/>
                <w:webHidden/>
              </w:rPr>
              <w:tab/>
            </w:r>
            <w:r w:rsidR="002178CA">
              <w:rPr>
                <w:noProof/>
                <w:webHidden/>
              </w:rPr>
              <w:fldChar w:fldCharType="begin"/>
            </w:r>
            <w:r w:rsidR="002178CA">
              <w:rPr>
                <w:noProof/>
                <w:webHidden/>
              </w:rPr>
              <w:instrText xml:space="preserve"> PAGEREF _Toc33510323 \h </w:instrText>
            </w:r>
            <w:r w:rsidR="002178CA">
              <w:rPr>
                <w:noProof/>
                <w:webHidden/>
              </w:rPr>
            </w:r>
            <w:r w:rsidR="002178CA">
              <w:rPr>
                <w:noProof/>
                <w:webHidden/>
              </w:rPr>
              <w:fldChar w:fldCharType="separate"/>
            </w:r>
            <w:r w:rsidR="00FC53BD">
              <w:rPr>
                <w:noProof/>
                <w:webHidden/>
              </w:rPr>
              <w:t>36</w:t>
            </w:r>
            <w:r w:rsidR="002178CA">
              <w:rPr>
                <w:noProof/>
                <w:webHidden/>
              </w:rPr>
              <w:fldChar w:fldCharType="end"/>
            </w:r>
          </w:hyperlink>
        </w:p>
        <w:p w14:paraId="733A7FF5" w14:textId="177A46BB" w:rsidR="002178CA" w:rsidRDefault="000C1FF5">
          <w:pPr>
            <w:pStyle w:val="TOC2"/>
            <w:tabs>
              <w:tab w:val="right" w:leader="dot" w:pos="9016"/>
            </w:tabs>
            <w:rPr>
              <w:rFonts w:eastAsiaTheme="minorEastAsia"/>
              <w:noProof/>
              <w:lang w:eastAsia="en-IE"/>
            </w:rPr>
          </w:pPr>
          <w:hyperlink w:anchor="_Toc33510324" w:history="1">
            <w:r w:rsidR="002178CA" w:rsidRPr="00741C30">
              <w:rPr>
                <w:rStyle w:val="Hyperlink"/>
                <w:noProof/>
              </w:rPr>
              <w:t>3.1 Introduction</w:t>
            </w:r>
            <w:r w:rsidR="002178CA">
              <w:rPr>
                <w:noProof/>
                <w:webHidden/>
              </w:rPr>
              <w:tab/>
            </w:r>
            <w:r w:rsidR="002178CA">
              <w:rPr>
                <w:noProof/>
                <w:webHidden/>
              </w:rPr>
              <w:fldChar w:fldCharType="begin"/>
            </w:r>
            <w:r w:rsidR="002178CA">
              <w:rPr>
                <w:noProof/>
                <w:webHidden/>
              </w:rPr>
              <w:instrText xml:space="preserve"> PAGEREF _Toc33510324 \h </w:instrText>
            </w:r>
            <w:r w:rsidR="002178CA">
              <w:rPr>
                <w:noProof/>
                <w:webHidden/>
              </w:rPr>
            </w:r>
            <w:r w:rsidR="002178CA">
              <w:rPr>
                <w:noProof/>
                <w:webHidden/>
              </w:rPr>
              <w:fldChar w:fldCharType="separate"/>
            </w:r>
            <w:r w:rsidR="00FC53BD">
              <w:rPr>
                <w:noProof/>
                <w:webHidden/>
              </w:rPr>
              <w:t>36</w:t>
            </w:r>
            <w:r w:rsidR="002178CA">
              <w:rPr>
                <w:noProof/>
                <w:webHidden/>
              </w:rPr>
              <w:fldChar w:fldCharType="end"/>
            </w:r>
          </w:hyperlink>
        </w:p>
        <w:p w14:paraId="4580A647" w14:textId="6D8E2F88" w:rsidR="002178CA" w:rsidRDefault="000C1FF5" w:rsidP="002178CA">
          <w:pPr>
            <w:pStyle w:val="TOC2"/>
            <w:tabs>
              <w:tab w:val="right" w:leader="dot" w:pos="9016"/>
            </w:tabs>
            <w:rPr>
              <w:rFonts w:eastAsiaTheme="minorEastAsia"/>
              <w:noProof/>
              <w:lang w:eastAsia="en-IE"/>
            </w:rPr>
          </w:pPr>
          <w:hyperlink w:anchor="_Toc33510325" w:history="1">
            <w:r w:rsidR="002178CA" w:rsidRPr="00741C30">
              <w:rPr>
                <w:rStyle w:val="Hyperlink"/>
                <w:noProof/>
              </w:rPr>
              <w:t>3.2. Methodology</w:t>
            </w:r>
            <w:r w:rsidR="002178CA">
              <w:rPr>
                <w:noProof/>
                <w:webHidden/>
              </w:rPr>
              <w:tab/>
            </w:r>
            <w:r w:rsidR="002178CA">
              <w:rPr>
                <w:noProof/>
                <w:webHidden/>
              </w:rPr>
              <w:fldChar w:fldCharType="begin"/>
            </w:r>
            <w:r w:rsidR="002178CA">
              <w:rPr>
                <w:noProof/>
                <w:webHidden/>
              </w:rPr>
              <w:instrText xml:space="preserve"> PAGEREF _Toc33510325 \h </w:instrText>
            </w:r>
            <w:r w:rsidR="002178CA">
              <w:rPr>
                <w:noProof/>
                <w:webHidden/>
              </w:rPr>
            </w:r>
            <w:r w:rsidR="002178CA">
              <w:rPr>
                <w:noProof/>
                <w:webHidden/>
              </w:rPr>
              <w:fldChar w:fldCharType="separate"/>
            </w:r>
            <w:r w:rsidR="00FC53BD">
              <w:rPr>
                <w:noProof/>
                <w:webHidden/>
              </w:rPr>
              <w:t>36</w:t>
            </w:r>
            <w:r w:rsidR="002178CA">
              <w:rPr>
                <w:noProof/>
                <w:webHidden/>
              </w:rPr>
              <w:fldChar w:fldCharType="end"/>
            </w:r>
          </w:hyperlink>
        </w:p>
        <w:p w14:paraId="3AFDB020" w14:textId="77E45129" w:rsidR="002178CA" w:rsidRDefault="000C1FF5" w:rsidP="002178CA">
          <w:pPr>
            <w:pStyle w:val="TOC2"/>
            <w:tabs>
              <w:tab w:val="right" w:leader="dot" w:pos="9016"/>
            </w:tabs>
            <w:rPr>
              <w:rFonts w:eastAsiaTheme="minorEastAsia"/>
              <w:noProof/>
              <w:lang w:eastAsia="en-IE"/>
            </w:rPr>
          </w:pPr>
          <w:hyperlink w:anchor="_Toc33510327" w:history="1">
            <w:r w:rsidR="002178CA" w:rsidRPr="00741C30">
              <w:rPr>
                <w:rStyle w:val="Hyperlink"/>
                <w:noProof/>
              </w:rPr>
              <w:t>3.3. Software Design</w:t>
            </w:r>
            <w:r w:rsidR="002178CA">
              <w:rPr>
                <w:noProof/>
                <w:webHidden/>
              </w:rPr>
              <w:tab/>
            </w:r>
            <w:r w:rsidR="002178CA">
              <w:rPr>
                <w:noProof/>
                <w:webHidden/>
              </w:rPr>
              <w:fldChar w:fldCharType="begin"/>
            </w:r>
            <w:r w:rsidR="002178CA">
              <w:rPr>
                <w:noProof/>
                <w:webHidden/>
              </w:rPr>
              <w:instrText xml:space="preserve"> PAGEREF _Toc33510327 \h </w:instrText>
            </w:r>
            <w:r w:rsidR="002178CA">
              <w:rPr>
                <w:noProof/>
                <w:webHidden/>
              </w:rPr>
            </w:r>
            <w:r w:rsidR="002178CA">
              <w:rPr>
                <w:noProof/>
                <w:webHidden/>
              </w:rPr>
              <w:fldChar w:fldCharType="separate"/>
            </w:r>
            <w:r w:rsidR="00FC53BD">
              <w:rPr>
                <w:noProof/>
                <w:webHidden/>
              </w:rPr>
              <w:t>42</w:t>
            </w:r>
            <w:r w:rsidR="002178CA">
              <w:rPr>
                <w:noProof/>
                <w:webHidden/>
              </w:rPr>
              <w:fldChar w:fldCharType="end"/>
            </w:r>
          </w:hyperlink>
        </w:p>
        <w:p w14:paraId="315A8295" w14:textId="68E4BA55" w:rsidR="002178CA" w:rsidRDefault="000C1FF5">
          <w:pPr>
            <w:pStyle w:val="TOC2"/>
            <w:tabs>
              <w:tab w:val="right" w:leader="dot" w:pos="9016"/>
            </w:tabs>
            <w:rPr>
              <w:rFonts w:eastAsiaTheme="minorEastAsia"/>
              <w:noProof/>
              <w:lang w:eastAsia="en-IE"/>
            </w:rPr>
          </w:pPr>
          <w:hyperlink w:anchor="_Toc33510331" w:history="1">
            <w:r w:rsidR="002178CA" w:rsidRPr="00741C30">
              <w:rPr>
                <w:rStyle w:val="Hyperlink"/>
                <w:noProof/>
              </w:rPr>
              <w:t>3.4. Software Test Plan</w:t>
            </w:r>
            <w:r w:rsidR="002178CA">
              <w:rPr>
                <w:noProof/>
                <w:webHidden/>
              </w:rPr>
              <w:tab/>
            </w:r>
            <w:r w:rsidR="002178CA">
              <w:rPr>
                <w:noProof/>
                <w:webHidden/>
              </w:rPr>
              <w:fldChar w:fldCharType="begin"/>
            </w:r>
            <w:r w:rsidR="002178CA">
              <w:rPr>
                <w:noProof/>
                <w:webHidden/>
              </w:rPr>
              <w:instrText xml:space="preserve"> PAGEREF _Toc33510331 \h </w:instrText>
            </w:r>
            <w:r w:rsidR="002178CA">
              <w:rPr>
                <w:noProof/>
                <w:webHidden/>
              </w:rPr>
            </w:r>
            <w:r w:rsidR="002178CA">
              <w:rPr>
                <w:noProof/>
                <w:webHidden/>
              </w:rPr>
              <w:fldChar w:fldCharType="separate"/>
            </w:r>
            <w:r w:rsidR="00FC53BD">
              <w:rPr>
                <w:noProof/>
                <w:webHidden/>
              </w:rPr>
              <w:t>58</w:t>
            </w:r>
            <w:r w:rsidR="002178CA">
              <w:rPr>
                <w:noProof/>
                <w:webHidden/>
              </w:rPr>
              <w:fldChar w:fldCharType="end"/>
            </w:r>
          </w:hyperlink>
        </w:p>
        <w:p w14:paraId="7850687D" w14:textId="7C2B872A" w:rsidR="002178CA" w:rsidRDefault="000C1FF5">
          <w:pPr>
            <w:pStyle w:val="TOC2"/>
            <w:tabs>
              <w:tab w:val="right" w:leader="dot" w:pos="9016"/>
            </w:tabs>
            <w:rPr>
              <w:rFonts w:eastAsiaTheme="minorEastAsia"/>
              <w:noProof/>
              <w:lang w:eastAsia="en-IE"/>
            </w:rPr>
          </w:pPr>
          <w:hyperlink w:anchor="_Toc33510332" w:history="1">
            <w:r w:rsidR="002178CA" w:rsidRPr="00741C30">
              <w:rPr>
                <w:rStyle w:val="Hyperlink"/>
                <w:noProof/>
              </w:rPr>
              <w:t>3.5. Front-End</w:t>
            </w:r>
            <w:r w:rsidR="002178CA">
              <w:rPr>
                <w:noProof/>
                <w:webHidden/>
              </w:rPr>
              <w:tab/>
            </w:r>
            <w:r w:rsidR="002178CA">
              <w:rPr>
                <w:noProof/>
                <w:webHidden/>
              </w:rPr>
              <w:fldChar w:fldCharType="begin"/>
            </w:r>
            <w:r w:rsidR="002178CA">
              <w:rPr>
                <w:noProof/>
                <w:webHidden/>
              </w:rPr>
              <w:instrText xml:space="preserve"> PAGEREF _Toc33510332 \h </w:instrText>
            </w:r>
            <w:r w:rsidR="002178CA">
              <w:rPr>
                <w:noProof/>
                <w:webHidden/>
              </w:rPr>
            </w:r>
            <w:r w:rsidR="002178CA">
              <w:rPr>
                <w:noProof/>
                <w:webHidden/>
              </w:rPr>
              <w:fldChar w:fldCharType="separate"/>
            </w:r>
            <w:r w:rsidR="00FC53BD">
              <w:rPr>
                <w:noProof/>
                <w:webHidden/>
              </w:rPr>
              <w:t>59</w:t>
            </w:r>
            <w:r w:rsidR="002178CA">
              <w:rPr>
                <w:noProof/>
                <w:webHidden/>
              </w:rPr>
              <w:fldChar w:fldCharType="end"/>
            </w:r>
          </w:hyperlink>
        </w:p>
        <w:p w14:paraId="3FC585DC" w14:textId="2D81E987" w:rsidR="002178CA" w:rsidRDefault="000C1FF5">
          <w:pPr>
            <w:pStyle w:val="TOC2"/>
            <w:tabs>
              <w:tab w:val="right" w:leader="dot" w:pos="9016"/>
            </w:tabs>
            <w:rPr>
              <w:rFonts w:eastAsiaTheme="minorEastAsia"/>
              <w:noProof/>
              <w:lang w:eastAsia="en-IE"/>
            </w:rPr>
          </w:pPr>
          <w:hyperlink w:anchor="_Toc33510333" w:history="1">
            <w:r w:rsidR="002178CA" w:rsidRPr="00741C30">
              <w:rPr>
                <w:rStyle w:val="Hyperlink"/>
                <w:noProof/>
              </w:rPr>
              <w:t>3.6. Middle-Tier</w:t>
            </w:r>
            <w:r w:rsidR="002178CA">
              <w:rPr>
                <w:noProof/>
                <w:webHidden/>
              </w:rPr>
              <w:tab/>
            </w:r>
            <w:r w:rsidR="002178CA">
              <w:rPr>
                <w:noProof/>
                <w:webHidden/>
              </w:rPr>
              <w:fldChar w:fldCharType="begin"/>
            </w:r>
            <w:r w:rsidR="002178CA">
              <w:rPr>
                <w:noProof/>
                <w:webHidden/>
              </w:rPr>
              <w:instrText xml:space="preserve"> PAGEREF _Toc33510333 \h </w:instrText>
            </w:r>
            <w:r w:rsidR="002178CA">
              <w:rPr>
                <w:noProof/>
                <w:webHidden/>
              </w:rPr>
            </w:r>
            <w:r w:rsidR="002178CA">
              <w:rPr>
                <w:noProof/>
                <w:webHidden/>
              </w:rPr>
              <w:fldChar w:fldCharType="separate"/>
            </w:r>
            <w:r w:rsidR="00FC53BD">
              <w:rPr>
                <w:noProof/>
                <w:webHidden/>
              </w:rPr>
              <w:t>60</w:t>
            </w:r>
            <w:r w:rsidR="002178CA">
              <w:rPr>
                <w:noProof/>
                <w:webHidden/>
              </w:rPr>
              <w:fldChar w:fldCharType="end"/>
            </w:r>
          </w:hyperlink>
        </w:p>
        <w:p w14:paraId="17AD2BE8" w14:textId="068C6059" w:rsidR="002178CA" w:rsidRDefault="000C1FF5">
          <w:pPr>
            <w:pStyle w:val="TOC2"/>
            <w:tabs>
              <w:tab w:val="right" w:leader="dot" w:pos="9016"/>
            </w:tabs>
            <w:rPr>
              <w:rFonts w:eastAsiaTheme="minorEastAsia"/>
              <w:noProof/>
              <w:lang w:eastAsia="en-IE"/>
            </w:rPr>
          </w:pPr>
          <w:hyperlink w:anchor="_Toc33510334" w:history="1">
            <w:r w:rsidR="002178CA" w:rsidRPr="00741C30">
              <w:rPr>
                <w:rStyle w:val="Hyperlink"/>
                <w:noProof/>
              </w:rPr>
              <w:t>3.7. Back-End</w:t>
            </w:r>
            <w:r w:rsidR="002178CA">
              <w:rPr>
                <w:noProof/>
                <w:webHidden/>
              </w:rPr>
              <w:tab/>
            </w:r>
            <w:r w:rsidR="002178CA">
              <w:rPr>
                <w:noProof/>
                <w:webHidden/>
              </w:rPr>
              <w:fldChar w:fldCharType="begin"/>
            </w:r>
            <w:r w:rsidR="002178CA">
              <w:rPr>
                <w:noProof/>
                <w:webHidden/>
              </w:rPr>
              <w:instrText xml:space="preserve"> PAGEREF _Toc33510334 \h </w:instrText>
            </w:r>
            <w:r w:rsidR="002178CA">
              <w:rPr>
                <w:noProof/>
                <w:webHidden/>
              </w:rPr>
            </w:r>
            <w:r w:rsidR="002178CA">
              <w:rPr>
                <w:noProof/>
                <w:webHidden/>
              </w:rPr>
              <w:fldChar w:fldCharType="separate"/>
            </w:r>
            <w:r w:rsidR="00FC53BD">
              <w:rPr>
                <w:noProof/>
                <w:webHidden/>
              </w:rPr>
              <w:t>61</w:t>
            </w:r>
            <w:r w:rsidR="002178CA">
              <w:rPr>
                <w:noProof/>
                <w:webHidden/>
              </w:rPr>
              <w:fldChar w:fldCharType="end"/>
            </w:r>
          </w:hyperlink>
        </w:p>
        <w:p w14:paraId="697A14BB" w14:textId="306C8983" w:rsidR="002178CA" w:rsidRDefault="000C1FF5">
          <w:pPr>
            <w:pStyle w:val="TOC2"/>
            <w:tabs>
              <w:tab w:val="right" w:leader="dot" w:pos="9016"/>
            </w:tabs>
            <w:rPr>
              <w:rFonts w:eastAsiaTheme="minorEastAsia"/>
              <w:noProof/>
              <w:lang w:eastAsia="en-IE"/>
            </w:rPr>
          </w:pPr>
          <w:hyperlink w:anchor="_Toc33510335" w:history="1">
            <w:r w:rsidR="002178CA" w:rsidRPr="00741C30">
              <w:rPr>
                <w:rStyle w:val="Hyperlink"/>
                <w:noProof/>
              </w:rPr>
              <w:t>3.8. Conclusions</w:t>
            </w:r>
            <w:r w:rsidR="002178CA">
              <w:rPr>
                <w:noProof/>
                <w:webHidden/>
              </w:rPr>
              <w:tab/>
            </w:r>
            <w:r w:rsidR="002178CA">
              <w:rPr>
                <w:noProof/>
                <w:webHidden/>
              </w:rPr>
              <w:fldChar w:fldCharType="begin"/>
            </w:r>
            <w:r w:rsidR="002178CA">
              <w:rPr>
                <w:noProof/>
                <w:webHidden/>
              </w:rPr>
              <w:instrText xml:space="preserve"> PAGEREF _Toc33510335 \h </w:instrText>
            </w:r>
            <w:r w:rsidR="002178CA">
              <w:rPr>
                <w:noProof/>
                <w:webHidden/>
              </w:rPr>
            </w:r>
            <w:r w:rsidR="002178CA">
              <w:rPr>
                <w:noProof/>
                <w:webHidden/>
              </w:rPr>
              <w:fldChar w:fldCharType="separate"/>
            </w:r>
            <w:r w:rsidR="00FC53BD">
              <w:rPr>
                <w:noProof/>
                <w:webHidden/>
              </w:rPr>
              <w:t>62</w:t>
            </w:r>
            <w:r w:rsidR="002178CA">
              <w:rPr>
                <w:noProof/>
                <w:webHidden/>
              </w:rPr>
              <w:fldChar w:fldCharType="end"/>
            </w:r>
          </w:hyperlink>
        </w:p>
        <w:p w14:paraId="0B7A45A5" w14:textId="16AC2ABD" w:rsidR="002178CA" w:rsidRDefault="000C1FF5">
          <w:pPr>
            <w:pStyle w:val="TOC1"/>
            <w:tabs>
              <w:tab w:val="right" w:leader="dot" w:pos="9016"/>
            </w:tabs>
            <w:rPr>
              <w:rFonts w:eastAsiaTheme="minorEastAsia"/>
              <w:noProof/>
              <w:lang w:eastAsia="en-IE"/>
            </w:rPr>
          </w:pPr>
          <w:hyperlink w:anchor="_Toc33510336" w:history="1">
            <w:r w:rsidR="002178CA" w:rsidRPr="00741C30">
              <w:rPr>
                <w:rStyle w:val="Hyperlink"/>
                <w:noProof/>
              </w:rPr>
              <w:t>4. Development</w:t>
            </w:r>
            <w:r w:rsidR="002178CA">
              <w:rPr>
                <w:noProof/>
                <w:webHidden/>
              </w:rPr>
              <w:tab/>
            </w:r>
            <w:r w:rsidR="002178CA">
              <w:rPr>
                <w:noProof/>
                <w:webHidden/>
              </w:rPr>
              <w:fldChar w:fldCharType="begin"/>
            </w:r>
            <w:r w:rsidR="002178CA">
              <w:rPr>
                <w:noProof/>
                <w:webHidden/>
              </w:rPr>
              <w:instrText xml:space="preserve"> PAGEREF _Toc33510336 \h </w:instrText>
            </w:r>
            <w:r w:rsidR="002178CA">
              <w:rPr>
                <w:noProof/>
                <w:webHidden/>
              </w:rPr>
            </w:r>
            <w:r w:rsidR="002178CA">
              <w:rPr>
                <w:noProof/>
                <w:webHidden/>
              </w:rPr>
              <w:fldChar w:fldCharType="separate"/>
            </w:r>
            <w:r w:rsidR="00FC53BD">
              <w:rPr>
                <w:noProof/>
                <w:webHidden/>
              </w:rPr>
              <w:t>63</w:t>
            </w:r>
            <w:r w:rsidR="002178CA">
              <w:rPr>
                <w:noProof/>
                <w:webHidden/>
              </w:rPr>
              <w:fldChar w:fldCharType="end"/>
            </w:r>
          </w:hyperlink>
        </w:p>
        <w:p w14:paraId="6CCE7A25" w14:textId="7ED691CE" w:rsidR="002178CA" w:rsidRDefault="000C1FF5">
          <w:pPr>
            <w:pStyle w:val="TOC2"/>
            <w:tabs>
              <w:tab w:val="right" w:leader="dot" w:pos="9016"/>
            </w:tabs>
            <w:rPr>
              <w:rFonts w:eastAsiaTheme="minorEastAsia"/>
              <w:noProof/>
              <w:lang w:eastAsia="en-IE"/>
            </w:rPr>
          </w:pPr>
          <w:hyperlink w:anchor="_Toc33510337" w:history="1">
            <w:r w:rsidR="002178CA" w:rsidRPr="00741C30">
              <w:rPr>
                <w:rStyle w:val="Hyperlink"/>
                <w:noProof/>
              </w:rPr>
              <w:t>4.1. Introduction</w:t>
            </w:r>
            <w:r w:rsidR="002178CA">
              <w:rPr>
                <w:noProof/>
                <w:webHidden/>
              </w:rPr>
              <w:tab/>
            </w:r>
            <w:r w:rsidR="002178CA">
              <w:rPr>
                <w:noProof/>
                <w:webHidden/>
              </w:rPr>
              <w:fldChar w:fldCharType="begin"/>
            </w:r>
            <w:r w:rsidR="002178CA">
              <w:rPr>
                <w:noProof/>
                <w:webHidden/>
              </w:rPr>
              <w:instrText xml:space="preserve"> PAGEREF _Toc33510337 \h </w:instrText>
            </w:r>
            <w:r w:rsidR="002178CA">
              <w:rPr>
                <w:noProof/>
                <w:webHidden/>
              </w:rPr>
            </w:r>
            <w:r w:rsidR="002178CA">
              <w:rPr>
                <w:noProof/>
                <w:webHidden/>
              </w:rPr>
              <w:fldChar w:fldCharType="separate"/>
            </w:r>
            <w:r w:rsidR="00FC53BD">
              <w:rPr>
                <w:noProof/>
                <w:webHidden/>
              </w:rPr>
              <w:t>63</w:t>
            </w:r>
            <w:r w:rsidR="002178CA">
              <w:rPr>
                <w:noProof/>
                <w:webHidden/>
              </w:rPr>
              <w:fldChar w:fldCharType="end"/>
            </w:r>
          </w:hyperlink>
        </w:p>
        <w:p w14:paraId="4830C7EA" w14:textId="202559D3" w:rsidR="002178CA" w:rsidRDefault="000C1FF5">
          <w:pPr>
            <w:pStyle w:val="TOC2"/>
            <w:tabs>
              <w:tab w:val="right" w:leader="dot" w:pos="9016"/>
            </w:tabs>
            <w:rPr>
              <w:rFonts w:eastAsiaTheme="minorEastAsia"/>
              <w:noProof/>
              <w:lang w:eastAsia="en-IE"/>
            </w:rPr>
          </w:pPr>
          <w:hyperlink w:anchor="_Toc33510338" w:history="1">
            <w:r w:rsidR="002178CA" w:rsidRPr="00741C30">
              <w:rPr>
                <w:rStyle w:val="Hyperlink"/>
                <w:noProof/>
              </w:rPr>
              <w:t>4.2. Software Development</w:t>
            </w:r>
            <w:r w:rsidR="002178CA">
              <w:rPr>
                <w:noProof/>
                <w:webHidden/>
              </w:rPr>
              <w:tab/>
            </w:r>
            <w:r w:rsidR="002178CA">
              <w:rPr>
                <w:noProof/>
                <w:webHidden/>
              </w:rPr>
              <w:fldChar w:fldCharType="begin"/>
            </w:r>
            <w:r w:rsidR="002178CA">
              <w:rPr>
                <w:noProof/>
                <w:webHidden/>
              </w:rPr>
              <w:instrText xml:space="preserve"> PAGEREF _Toc33510338 \h </w:instrText>
            </w:r>
            <w:r w:rsidR="002178CA">
              <w:rPr>
                <w:noProof/>
                <w:webHidden/>
              </w:rPr>
            </w:r>
            <w:r w:rsidR="002178CA">
              <w:rPr>
                <w:noProof/>
                <w:webHidden/>
              </w:rPr>
              <w:fldChar w:fldCharType="separate"/>
            </w:r>
            <w:r w:rsidR="00FC53BD">
              <w:rPr>
                <w:noProof/>
                <w:webHidden/>
              </w:rPr>
              <w:t>63</w:t>
            </w:r>
            <w:r w:rsidR="002178CA">
              <w:rPr>
                <w:noProof/>
                <w:webHidden/>
              </w:rPr>
              <w:fldChar w:fldCharType="end"/>
            </w:r>
          </w:hyperlink>
        </w:p>
        <w:p w14:paraId="12723A32" w14:textId="2FDB71DB" w:rsidR="002178CA" w:rsidRDefault="000C1FF5">
          <w:pPr>
            <w:pStyle w:val="TOC2"/>
            <w:tabs>
              <w:tab w:val="right" w:leader="dot" w:pos="9016"/>
            </w:tabs>
            <w:rPr>
              <w:rFonts w:eastAsiaTheme="minorEastAsia"/>
              <w:noProof/>
              <w:lang w:eastAsia="en-IE"/>
            </w:rPr>
          </w:pPr>
          <w:hyperlink w:anchor="_Toc33510339" w:history="1">
            <w:r w:rsidR="002178CA" w:rsidRPr="00741C30">
              <w:rPr>
                <w:rStyle w:val="Hyperlink"/>
                <w:noProof/>
              </w:rPr>
              <w:t>4.3. Front-End</w:t>
            </w:r>
            <w:r w:rsidR="002178CA">
              <w:rPr>
                <w:noProof/>
                <w:webHidden/>
              </w:rPr>
              <w:tab/>
            </w:r>
            <w:r w:rsidR="002178CA">
              <w:rPr>
                <w:noProof/>
                <w:webHidden/>
              </w:rPr>
              <w:fldChar w:fldCharType="begin"/>
            </w:r>
            <w:r w:rsidR="002178CA">
              <w:rPr>
                <w:noProof/>
                <w:webHidden/>
              </w:rPr>
              <w:instrText xml:space="preserve"> PAGEREF _Toc33510339 \h </w:instrText>
            </w:r>
            <w:r w:rsidR="002178CA">
              <w:rPr>
                <w:noProof/>
                <w:webHidden/>
              </w:rPr>
            </w:r>
            <w:r w:rsidR="002178CA">
              <w:rPr>
                <w:noProof/>
                <w:webHidden/>
              </w:rPr>
              <w:fldChar w:fldCharType="separate"/>
            </w:r>
            <w:r w:rsidR="00FC53BD">
              <w:rPr>
                <w:noProof/>
                <w:webHidden/>
              </w:rPr>
              <w:t>63</w:t>
            </w:r>
            <w:r w:rsidR="002178CA">
              <w:rPr>
                <w:noProof/>
                <w:webHidden/>
              </w:rPr>
              <w:fldChar w:fldCharType="end"/>
            </w:r>
          </w:hyperlink>
        </w:p>
        <w:p w14:paraId="432F5001" w14:textId="792B8139" w:rsidR="002178CA" w:rsidRDefault="000C1FF5">
          <w:pPr>
            <w:pStyle w:val="TOC2"/>
            <w:tabs>
              <w:tab w:val="right" w:leader="dot" w:pos="9016"/>
            </w:tabs>
            <w:rPr>
              <w:rFonts w:eastAsiaTheme="minorEastAsia"/>
              <w:noProof/>
              <w:lang w:eastAsia="en-IE"/>
            </w:rPr>
          </w:pPr>
          <w:hyperlink w:anchor="_Toc33510340" w:history="1">
            <w:r w:rsidR="002178CA" w:rsidRPr="00741C30">
              <w:rPr>
                <w:rStyle w:val="Hyperlink"/>
                <w:noProof/>
              </w:rPr>
              <w:t>4.4. Middle-Tier</w:t>
            </w:r>
            <w:r w:rsidR="002178CA">
              <w:rPr>
                <w:noProof/>
                <w:webHidden/>
              </w:rPr>
              <w:tab/>
            </w:r>
            <w:r w:rsidR="002178CA">
              <w:rPr>
                <w:noProof/>
                <w:webHidden/>
              </w:rPr>
              <w:fldChar w:fldCharType="begin"/>
            </w:r>
            <w:r w:rsidR="002178CA">
              <w:rPr>
                <w:noProof/>
                <w:webHidden/>
              </w:rPr>
              <w:instrText xml:space="preserve"> PAGEREF _Toc33510340 \h </w:instrText>
            </w:r>
            <w:r w:rsidR="002178CA">
              <w:rPr>
                <w:noProof/>
                <w:webHidden/>
              </w:rPr>
            </w:r>
            <w:r w:rsidR="002178CA">
              <w:rPr>
                <w:noProof/>
                <w:webHidden/>
              </w:rPr>
              <w:fldChar w:fldCharType="separate"/>
            </w:r>
            <w:r w:rsidR="00FC53BD">
              <w:rPr>
                <w:noProof/>
                <w:webHidden/>
              </w:rPr>
              <w:t>63</w:t>
            </w:r>
            <w:r w:rsidR="002178CA">
              <w:rPr>
                <w:noProof/>
                <w:webHidden/>
              </w:rPr>
              <w:fldChar w:fldCharType="end"/>
            </w:r>
          </w:hyperlink>
        </w:p>
        <w:p w14:paraId="091D06EA" w14:textId="1B8341F5" w:rsidR="002178CA" w:rsidRDefault="000C1FF5">
          <w:pPr>
            <w:pStyle w:val="TOC2"/>
            <w:tabs>
              <w:tab w:val="right" w:leader="dot" w:pos="9016"/>
            </w:tabs>
            <w:rPr>
              <w:rFonts w:eastAsiaTheme="minorEastAsia"/>
              <w:noProof/>
              <w:lang w:eastAsia="en-IE"/>
            </w:rPr>
          </w:pPr>
          <w:hyperlink w:anchor="_Toc33510341" w:history="1">
            <w:r w:rsidR="002178CA" w:rsidRPr="00741C30">
              <w:rPr>
                <w:rStyle w:val="Hyperlink"/>
                <w:noProof/>
              </w:rPr>
              <w:t>4.5. Back-End Tier / Model Tier</w:t>
            </w:r>
            <w:r w:rsidR="002178CA">
              <w:rPr>
                <w:noProof/>
                <w:webHidden/>
              </w:rPr>
              <w:tab/>
            </w:r>
            <w:r w:rsidR="002178CA">
              <w:rPr>
                <w:noProof/>
                <w:webHidden/>
              </w:rPr>
              <w:fldChar w:fldCharType="begin"/>
            </w:r>
            <w:r w:rsidR="002178CA">
              <w:rPr>
                <w:noProof/>
                <w:webHidden/>
              </w:rPr>
              <w:instrText xml:space="preserve"> PAGEREF _Toc33510341 \h </w:instrText>
            </w:r>
            <w:r w:rsidR="002178CA">
              <w:rPr>
                <w:noProof/>
                <w:webHidden/>
              </w:rPr>
            </w:r>
            <w:r w:rsidR="002178CA">
              <w:rPr>
                <w:noProof/>
                <w:webHidden/>
              </w:rPr>
              <w:fldChar w:fldCharType="separate"/>
            </w:r>
            <w:r w:rsidR="00FC53BD">
              <w:rPr>
                <w:noProof/>
                <w:webHidden/>
              </w:rPr>
              <w:t>65</w:t>
            </w:r>
            <w:r w:rsidR="002178CA">
              <w:rPr>
                <w:noProof/>
                <w:webHidden/>
              </w:rPr>
              <w:fldChar w:fldCharType="end"/>
            </w:r>
          </w:hyperlink>
        </w:p>
        <w:p w14:paraId="399EFC99" w14:textId="138FA1D4" w:rsidR="002178CA" w:rsidRDefault="000C1FF5">
          <w:pPr>
            <w:pStyle w:val="TOC2"/>
            <w:tabs>
              <w:tab w:val="right" w:leader="dot" w:pos="9016"/>
            </w:tabs>
            <w:rPr>
              <w:rFonts w:eastAsiaTheme="minorEastAsia"/>
              <w:noProof/>
              <w:lang w:eastAsia="en-IE"/>
            </w:rPr>
          </w:pPr>
          <w:hyperlink w:anchor="_Toc33510342" w:history="1">
            <w:r w:rsidR="002178CA" w:rsidRPr="00741C30">
              <w:rPr>
                <w:rStyle w:val="Hyperlink"/>
                <w:noProof/>
              </w:rPr>
              <w:t>4.6. Conclusions</w:t>
            </w:r>
            <w:r w:rsidR="002178CA">
              <w:rPr>
                <w:noProof/>
                <w:webHidden/>
              </w:rPr>
              <w:tab/>
            </w:r>
            <w:r w:rsidR="002178CA">
              <w:rPr>
                <w:noProof/>
                <w:webHidden/>
              </w:rPr>
              <w:fldChar w:fldCharType="begin"/>
            </w:r>
            <w:r w:rsidR="002178CA">
              <w:rPr>
                <w:noProof/>
                <w:webHidden/>
              </w:rPr>
              <w:instrText xml:space="preserve"> PAGEREF _Toc33510342 \h </w:instrText>
            </w:r>
            <w:r w:rsidR="002178CA">
              <w:rPr>
                <w:noProof/>
                <w:webHidden/>
              </w:rPr>
            </w:r>
            <w:r w:rsidR="002178CA">
              <w:rPr>
                <w:noProof/>
                <w:webHidden/>
              </w:rPr>
              <w:fldChar w:fldCharType="separate"/>
            </w:r>
            <w:r w:rsidR="00FC53BD">
              <w:rPr>
                <w:noProof/>
                <w:webHidden/>
              </w:rPr>
              <w:t>66</w:t>
            </w:r>
            <w:r w:rsidR="002178CA">
              <w:rPr>
                <w:noProof/>
                <w:webHidden/>
              </w:rPr>
              <w:fldChar w:fldCharType="end"/>
            </w:r>
          </w:hyperlink>
        </w:p>
        <w:p w14:paraId="234D5F43" w14:textId="6BB035A4" w:rsidR="002178CA" w:rsidRDefault="000C1FF5">
          <w:pPr>
            <w:pStyle w:val="TOC1"/>
            <w:tabs>
              <w:tab w:val="right" w:leader="dot" w:pos="9016"/>
            </w:tabs>
            <w:rPr>
              <w:rFonts w:eastAsiaTheme="minorEastAsia"/>
              <w:noProof/>
              <w:lang w:eastAsia="en-IE"/>
            </w:rPr>
          </w:pPr>
          <w:hyperlink w:anchor="_Toc33510343" w:history="1">
            <w:r w:rsidR="002178CA" w:rsidRPr="00741C30">
              <w:rPr>
                <w:rStyle w:val="Hyperlink"/>
                <w:noProof/>
              </w:rPr>
              <w:t>5. System Validation</w:t>
            </w:r>
            <w:r w:rsidR="002178CA">
              <w:rPr>
                <w:noProof/>
                <w:webHidden/>
              </w:rPr>
              <w:tab/>
            </w:r>
            <w:r w:rsidR="002178CA">
              <w:rPr>
                <w:noProof/>
                <w:webHidden/>
              </w:rPr>
              <w:fldChar w:fldCharType="begin"/>
            </w:r>
            <w:r w:rsidR="002178CA">
              <w:rPr>
                <w:noProof/>
                <w:webHidden/>
              </w:rPr>
              <w:instrText xml:space="preserve"> PAGEREF _Toc33510343 \h </w:instrText>
            </w:r>
            <w:r w:rsidR="002178CA">
              <w:rPr>
                <w:noProof/>
                <w:webHidden/>
              </w:rPr>
            </w:r>
            <w:r w:rsidR="002178CA">
              <w:rPr>
                <w:noProof/>
                <w:webHidden/>
              </w:rPr>
              <w:fldChar w:fldCharType="separate"/>
            </w:r>
            <w:r w:rsidR="00FC53BD">
              <w:rPr>
                <w:noProof/>
                <w:webHidden/>
              </w:rPr>
              <w:t>67</w:t>
            </w:r>
            <w:r w:rsidR="002178CA">
              <w:rPr>
                <w:noProof/>
                <w:webHidden/>
              </w:rPr>
              <w:fldChar w:fldCharType="end"/>
            </w:r>
          </w:hyperlink>
        </w:p>
        <w:p w14:paraId="0D2B2366" w14:textId="6C5A1EDB" w:rsidR="002178CA" w:rsidRDefault="000C1FF5" w:rsidP="002178CA">
          <w:pPr>
            <w:pStyle w:val="TOC2"/>
            <w:tabs>
              <w:tab w:val="right" w:leader="dot" w:pos="9016"/>
            </w:tabs>
            <w:rPr>
              <w:rFonts w:eastAsiaTheme="minorEastAsia"/>
              <w:noProof/>
              <w:lang w:eastAsia="en-IE"/>
            </w:rPr>
          </w:pPr>
          <w:hyperlink w:anchor="_Toc33510344" w:history="1">
            <w:r w:rsidR="002178CA" w:rsidRPr="00741C30">
              <w:rPr>
                <w:rStyle w:val="Hyperlink"/>
                <w:noProof/>
              </w:rPr>
              <w:t>5.1. Introduction</w:t>
            </w:r>
            <w:r w:rsidR="002178CA">
              <w:rPr>
                <w:noProof/>
                <w:webHidden/>
              </w:rPr>
              <w:tab/>
            </w:r>
            <w:r w:rsidR="002178CA">
              <w:rPr>
                <w:noProof/>
                <w:webHidden/>
              </w:rPr>
              <w:fldChar w:fldCharType="begin"/>
            </w:r>
            <w:r w:rsidR="002178CA">
              <w:rPr>
                <w:noProof/>
                <w:webHidden/>
              </w:rPr>
              <w:instrText xml:space="preserve"> PAGEREF _Toc33510344 \h </w:instrText>
            </w:r>
            <w:r w:rsidR="002178CA">
              <w:rPr>
                <w:noProof/>
                <w:webHidden/>
              </w:rPr>
            </w:r>
            <w:r w:rsidR="002178CA">
              <w:rPr>
                <w:noProof/>
                <w:webHidden/>
              </w:rPr>
              <w:fldChar w:fldCharType="separate"/>
            </w:r>
            <w:r w:rsidR="00FC53BD">
              <w:rPr>
                <w:noProof/>
                <w:webHidden/>
              </w:rPr>
              <w:t>67</w:t>
            </w:r>
            <w:r w:rsidR="002178CA">
              <w:rPr>
                <w:noProof/>
                <w:webHidden/>
              </w:rPr>
              <w:fldChar w:fldCharType="end"/>
            </w:r>
          </w:hyperlink>
        </w:p>
        <w:p w14:paraId="4AF9BCBF" w14:textId="56440449" w:rsidR="002178CA" w:rsidRDefault="000C1FF5">
          <w:pPr>
            <w:pStyle w:val="TOC2"/>
            <w:tabs>
              <w:tab w:val="right" w:leader="dot" w:pos="9016"/>
            </w:tabs>
            <w:rPr>
              <w:rFonts w:eastAsiaTheme="minorEastAsia"/>
              <w:noProof/>
              <w:lang w:eastAsia="en-IE"/>
            </w:rPr>
          </w:pPr>
          <w:hyperlink w:anchor="_Toc33510346" w:history="1">
            <w:r w:rsidR="002178CA" w:rsidRPr="00741C30">
              <w:rPr>
                <w:rStyle w:val="Hyperlink"/>
                <w:noProof/>
              </w:rPr>
              <w:t>5.2. Software Evaluation</w:t>
            </w:r>
            <w:r w:rsidR="002178CA">
              <w:rPr>
                <w:noProof/>
                <w:webHidden/>
              </w:rPr>
              <w:tab/>
            </w:r>
            <w:r w:rsidR="002178CA">
              <w:rPr>
                <w:noProof/>
                <w:webHidden/>
              </w:rPr>
              <w:fldChar w:fldCharType="begin"/>
            </w:r>
            <w:r w:rsidR="002178CA">
              <w:rPr>
                <w:noProof/>
                <w:webHidden/>
              </w:rPr>
              <w:instrText xml:space="preserve"> PAGEREF _Toc33510346 \h </w:instrText>
            </w:r>
            <w:r w:rsidR="002178CA">
              <w:rPr>
                <w:noProof/>
                <w:webHidden/>
              </w:rPr>
            </w:r>
            <w:r w:rsidR="002178CA">
              <w:rPr>
                <w:noProof/>
                <w:webHidden/>
              </w:rPr>
              <w:fldChar w:fldCharType="separate"/>
            </w:r>
            <w:r w:rsidR="00FC53BD">
              <w:rPr>
                <w:noProof/>
                <w:webHidden/>
              </w:rPr>
              <w:t>67</w:t>
            </w:r>
            <w:r w:rsidR="002178CA">
              <w:rPr>
                <w:noProof/>
                <w:webHidden/>
              </w:rPr>
              <w:fldChar w:fldCharType="end"/>
            </w:r>
          </w:hyperlink>
        </w:p>
        <w:p w14:paraId="69CACA2B" w14:textId="0A911447" w:rsidR="002178CA" w:rsidRDefault="000C1FF5">
          <w:pPr>
            <w:pStyle w:val="TOC2"/>
            <w:tabs>
              <w:tab w:val="right" w:leader="dot" w:pos="9016"/>
            </w:tabs>
            <w:rPr>
              <w:rFonts w:eastAsiaTheme="minorEastAsia"/>
              <w:noProof/>
              <w:lang w:eastAsia="en-IE"/>
            </w:rPr>
          </w:pPr>
          <w:hyperlink w:anchor="_Toc33510347" w:history="1">
            <w:r w:rsidR="002178CA" w:rsidRPr="00741C30">
              <w:rPr>
                <w:rStyle w:val="Hyperlink"/>
                <w:noProof/>
              </w:rPr>
              <w:t>5.3. Specific Evaluation</w:t>
            </w:r>
            <w:r w:rsidR="002178CA">
              <w:rPr>
                <w:noProof/>
                <w:webHidden/>
              </w:rPr>
              <w:tab/>
            </w:r>
            <w:r w:rsidR="002178CA">
              <w:rPr>
                <w:noProof/>
                <w:webHidden/>
              </w:rPr>
              <w:fldChar w:fldCharType="begin"/>
            </w:r>
            <w:r w:rsidR="002178CA">
              <w:rPr>
                <w:noProof/>
                <w:webHidden/>
              </w:rPr>
              <w:instrText xml:space="preserve"> PAGEREF _Toc33510347 \h </w:instrText>
            </w:r>
            <w:r w:rsidR="002178CA">
              <w:rPr>
                <w:noProof/>
                <w:webHidden/>
              </w:rPr>
            </w:r>
            <w:r w:rsidR="002178CA">
              <w:rPr>
                <w:noProof/>
                <w:webHidden/>
              </w:rPr>
              <w:fldChar w:fldCharType="separate"/>
            </w:r>
            <w:r w:rsidR="00FC53BD">
              <w:rPr>
                <w:noProof/>
                <w:webHidden/>
              </w:rPr>
              <w:t>67</w:t>
            </w:r>
            <w:r w:rsidR="002178CA">
              <w:rPr>
                <w:noProof/>
                <w:webHidden/>
              </w:rPr>
              <w:fldChar w:fldCharType="end"/>
            </w:r>
          </w:hyperlink>
        </w:p>
        <w:p w14:paraId="23BACB35" w14:textId="44565DD5" w:rsidR="002178CA" w:rsidRDefault="000C1FF5">
          <w:pPr>
            <w:pStyle w:val="TOC2"/>
            <w:tabs>
              <w:tab w:val="right" w:leader="dot" w:pos="9016"/>
            </w:tabs>
            <w:rPr>
              <w:rFonts w:eastAsiaTheme="minorEastAsia"/>
              <w:noProof/>
              <w:lang w:eastAsia="en-IE"/>
            </w:rPr>
          </w:pPr>
          <w:hyperlink w:anchor="_Toc33510348" w:history="1">
            <w:r w:rsidR="002178CA" w:rsidRPr="00741C30">
              <w:rPr>
                <w:rStyle w:val="Hyperlink"/>
                <w:noProof/>
              </w:rPr>
              <w:t>5.4. Questionnaires and Interviews Evaluation</w:t>
            </w:r>
            <w:r w:rsidR="002178CA">
              <w:rPr>
                <w:noProof/>
                <w:webHidden/>
              </w:rPr>
              <w:tab/>
            </w:r>
            <w:r w:rsidR="002178CA">
              <w:rPr>
                <w:noProof/>
                <w:webHidden/>
              </w:rPr>
              <w:fldChar w:fldCharType="begin"/>
            </w:r>
            <w:r w:rsidR="002178CA">
              <w:rPr>
                <w:noProof/>
                <w:webHidden/>
              </w:rPr>
              <w:instrText xml:space="preserve"> PAGEREF _Toc33510348 \h </w:instrText>
            </w:r>
            <w:r w:rsidR="002178CA">
              <w:rPr>
                <w:noProof/>
                <w:webHidden/>
              </w:rPr>
            </w:r>
            <w:r w:rsidR="002178CA">
              <w:rPr>
                <w:noProof/>
                <w:webHidden/>
              </w:rPr>
              <w:fldChar w:fldCharType="separate"/>
            </w:r>
            <w:r w:rsidR="00FC53BD">
              <w:rPr>
                <w:noProof/>
                <w:webHidden/>
              </w:rPr>
              <w:t>68</w:t>
            </w:r>
            <w:r w:rsidR="002178CA">
              <w:rPr>
                <w:noProof/>
                <w:webHidden/>
              </w:rPr>
              <w:fldChar w:fldCharType="end"/>
            </w:r>
          </w:hyperlink>
        </w:p>
        <w:p w14:paraId="50128632" w14:textId="5BA4A295" w:rsidR="002178CA" w:rsidRDefault="000C1FF5">
          <w:pPr>
            <w:pStyle w:val="TOC2"/>
            <w:tabs>
              <w:tab w:val="right" w:leader="dot" w:pos="9016"/>
            </w:tabs>
            <w:rPr>
              <w:rFonts w:eastAsiaTheme="minorEastAsia"/>
              <w:noProof/>
              <w:lang w:eastAsia="en-IE"/>
            </w:rPr>
          </w:pPr>
          <w:hyperlink w:anchor="_Toc33510349" w:history="1">
            <w:r w:rsidR="002178CA" w:rsidRPr="00741C30">
              <w:rPr>
                <w:rStyle w:val="Hyperlink"/>
                <w:noProof/>
              </w:rPr>
              <w:t>5.5. Conclusions</w:t>
            </w:r>
            <w:r w:rsidR="002178CA">
              <w:rPr>
                <w:noProof/>
                <w:webHidden/>
              </w:rPr>
              <w:tab/>
            </w:r>
            <w:r w:rsidR="002178CA">
              <w:rPr>
                <w:noProof/>
                <w:webHidden/>
              </w:rPr>
              <w:fldChar w:fldCharType="begin"/>
            </w:r>
            <w:r w:rsidR="002178CA">
              <w:rPr>
                <w:noProof/>
                <w:webHidden/>
              </w:rPr>
              <w:instrText xml:space="preserve"> PAGEREF _Toc33510349 \h </w:instrText>
            </w:r>
            <w:r w:rsidR="002178CA">
              <w:rPr>
                <w:noProof/>
                <w:webHidden/>
              </w:rPr>
            </w:r>
            <w:r w:rsidR="002178CA">
              <w:rPr>
                <w:noProof/>
                <w:webHidden/>
              </w:rPr>
              <w:fldChar w:fldCharType="separate"/>
            </w:r>
            <w:r w:rsidR="00FC53BD">
              <w:rPr>
                <w:noProof/>
                <w:webHidden/>
              </w:rPr>
              <w:t>69</w:t>
            </w:r>
            <w:r w:rsidR="002178CA">
              <w:rPr>
                <w:noProof/>
                <w:webHidden/>
              </w:rPr>
              <w:fldChar w:fldCharType="end"/>
            </w:r>
          </w:hyperlink>
        </w:p>
        <w:p w14:paraId="71B3131D" w14:textId="0E68643A" w:rsidR="002178CA" w:rsidRDefault="000C1FF5">
          <w:pPr>
            <w:pStyle w:val="TOC1"/>
            <w:tabs>
              <w:tab w:val="right" w:leader="dot" w:pos="9016"/>
            </w:tabs>
            <w:rPr>
              <w:rFonts w:eastAsiaTheme="minorEastAsia"/>
              <w:noProof/>
              <w:lang w:eastAsia="en-IE"/>
            </w:rPr>
          </w:pPr>
          <w:hyperlink w:anchor="_Toc33510350" w:history="1">
            <w:r w:rsidR="002178CA" w:rsidRPr="00741C30">
              <w:rPr>
                <w:rStyle w:val="Hyperlink"/>
                <w:noProof/>
              </w:rPr>
              <w:t>6. Project Plan</w:t>
            </w:r>
            <w:r w:rsidR="002178CA">
              <w:rPr>
                <w:noProof/>
                <w:webHidden/>
              </w:rPr>
              <w:tab/>
            </w:r>
            <w:r w:rsidR="002178CA">
              <w:rPr>
                <w:noProof/>
                <w:webHidden/>
              </w:rPr>
              <w:fldChar w:fldCharType="begin"/>
            </w:r>
            <w:r w:rsidR="002178CA">
              <w:rPr>
                <w:noProof/>
                <w:webHidden/>
              </w:rPr>
              <w:instrText xml:space="preserve"> PAGEREF _Toc33510350 \h </w:instrText>
            </w:r>
            <w:r w:rsidR="002178CA">
              <w:rPr>
                <w:noProof/>
                <w:webHidden/>
              </w:rPr>
            </w:r>
            <w:r w:rsidR="002178CA">
              <w:rPr>
                <w:noProof/>
                <w:webHidden/>
              </w:rPr>
              <w:fldChar w:fldCharType="separate"/>
            </w:r>
            <w:r w:rsidR="00FC53BD">
              <w:rPr>
                <w:noProof/>
                <w:webHidden/>
              </w:rPr>
              <w:t>70</w:t>
            </w:r>
            <w:r w:rsidR="002178CA">
              <w:rPr>
                <w:noProof/>
                <w:webHidden/>
              </w:rPr>
              <w:fldChar w:fldCharType="end"/>
            </w:r>
          </w:hyperlink>
        </w:p>
        <w:p w14:paraId="7DF12F66" w14:textId="6D0F5DE1" w:rsidR="002178CA" w:rsidRDefault="000C1FF5">
          <w:pPr>
            <w:pStyle w:val="TOC2"/>
            <w:tabs>
              <w:tab w:val="right" w:leader="dot" w:pos="9016"/>
            </w:tabs>
            <w:rPr>
              <w:rFonts w:eastAsiaTheme="minorEastAsia"/>
              <w:noProof/>
              <w:lang w:eastAsia="en-IE"/>
            </w:rPr>
          </w:pPr>
          <w:hyperlink w:anchor="_Toc33510351" w:history="1">
            <w:r w:rsidR="002178CA" w:rsidRPr="00741C30">
              <w:rPr>
                <w:rStyle w:val="Hyperlink"/>
                <w:noProof/>
              </w:rPr>
              <w:t>6.1. Introduction</w:t>
            </w:r>
            <w:r w:rsidR="002178CA">
              <w:rPr>
                <w:noProof/>
                <w:webHidden/>
              </w:rPr>
              <w:tab/>
            </w:r>
            <w:r w:rsidR="002178CA">
              <w:rPr>
                <w:noProof/>
                <w:webHidden/>
              </w:rPr>
              <w:fldChar w:fldCharType="begin"/>
            </w:r>
            <w:r w:rsidR="002178CA">
              <w:rPr>
                <w:noProof/>
                <w:webHidden/>
              </w:rPr>
              <w:instrText xml:space="preserve"> PAGEREF _Toc33510351 \h </w:instrText>
            </w:r>
            <w:r w:rsidR="002178CA">
              <w:rPr>
                <w:noProof/>
                <w:webHidden/>
              </w:rPr>
            </w:r>
            <w:r w:rsidR="002178CA">
              <w:rPr>
                <w:noProof/>
                <w:webHidden/>
              </w:rPr>
              <w:fldChar w:fldCharType="separate"/>
            </w:r>
            <w:r w:rsidR="00FC53BD">
              <w:rPr>
                <w:noProof/>
                <w:webHidden/>
              </w:rPr>
              <w:t>70</w:t>
            </w:r>
            <w:r w:rsidR="002178CA">
              <w:rPr>
                <w:noProof/>
                <w:webHidden/>
              </w:rPr>
              <w:fldChar w:fldCharType="end"/>
            </w:r>
          </w:hyperlink>
        </w:p>
        <w:p w14:paraId="28B4639A" w14:textId="23B8B54D" w:rsidR="002178CA" w:rsidRDefault="000C1FF5">
          <w:pPr>
            <w:pStyle w:val="TOC2"/>
            <w:tabs>
              <w:tab w:val="right" w:leader="dot" w:pos="9016"/>
            </w:tabs>
            <w:rPr>
              <w:rFonts w:eastAsiaTheme="minorEastAsia"/>
              <w:noProof/>
              <w:lang w:eastAsia="en-IE"/>
            </w:rPr>
          </w:pPr>
          <w:hyperlink w:anchor="_Toc33510352" w:history="1">
            <w:r w:rsidR="002178CA" w:rsidRPr="00741C30">
              <w:rPr>
                <w:rStyle w:val="Hyperlink"/>
                <w:noProof/>
              </w:rPr>
              <w:t>6.2. Project Plan</w:t>
            </w:r>
            <w:r w:rsidR="002178CA">
              <w:rPr>
                <w:noProof/>
                <w:webHidden/>
              </w:rPr>
              <w:tab/>
            </w:r>
            <w:r w:rsidR="002178CA">
              <w:rPr>
                <w:noProof/>
                <w:webHidden/>
              </w:rPr>
              <w:fldChar w:fldCharType="begin"/>
            </w:r>
            <w:r w:rsidR="002178CA">
              <w:rPr>
                <w:noProof/>
                <w:webHidden/>
              </w:rPr>
              <w:instrText xml:space="preserve"> PAGEREF _Toc33510352 \h </w:instrText>
            </w:r>
            <w:r w:rsidR="002178CA">
              <w:rPr>
                <w:noProof/>
                <w:webHidden/>
              </w:rPr>
            </w:r>
            <w:r w:rsidR="002178CA">
              <w:rPr>
                <w:noProof/>
                <w:webHidden/>
              </w:rPr>
              <w:fldChar w:fldCharType="separate"/>
            </w:r>
            <w:r w:rsidR="00FC53BD">
              <w:rPr>
                <w:noProof/>
                <w:webHidden/>
              </w:rPr>
              <w:t>70</w:t>
            </w:r>
            <w:r w:rsidR="002178CA">
              <w:rPr>
                <w:noProof/>
                <w:webHidden/>
              </w:rPr>
              <w:fldChar w:fldCharType="end"/>
            </w:r>
          </w:hyperlink>
        </w:p>
        <w:p w14:paraId="2B5DD50D" w14:textId="21D76024" w:rsidR="002178CA" w:rsidRDefault="000C1FF5">
          <w:pPr>
            <w:pStyle w:val="TOC2"/>
            <w:tabs>
              <w:tab w:val="right" w:leader="dot" w:pos="9016"/>
            </w:tabs>
            <w:rPr>
              <w:rFonts w:eastAsiaTheme="minorEastAsia"/>
              <w:noProof/>
              <w:lang w:eastAsia="en-IE"/>
            </w:rPr>
          </w:pPr>
          <w:hyperlink w:anchor="_Toc33510353" w:history="1">
            <w:r w:rsidR="002178CA" w:rsidRPr="00741C30">
              <w:rPr>
                <w:rStyle w:val="Hyperlink"/>
                <w:noProof/>
              </w:rPr>
              <w:t>6.3. Future Work</w:t>
            </w:r>
            <w:r w:rsidR="002178CA">
              <w:rPr>
                <w:noProof/>
                <w:webHidden/>
              </w:rPr>
              <w:tab/>
            </w:r>
            <w:r w:rsidR="002178CA">
              <w:rPr>
                <w:noProof/>
                <w:webHidden/>
              </w:rPr>
              <w:fldChar w:fldCharType="begin"/>
            </w:r>
            <w:r w:rsidR="002178CA">
              <w:rPr>
                <w:noProof/>
                <w:webHidden/>
              </w:rPr>
              <w:instrText xml:space="preserve"> PAGEREF _Toc33510353 \h </w:instrText>
            </w:r>
            <w:r w:rsidR="002178CA">
              <w:rPr>
                <w:noProof/>
                <w:webHidden/>
              </w:rPr>
            </w:r>
            <w:r w:rsidR="002178CA">
              <w:rPr>
                <w:noProof/>
                <w:webHidden/>
              </w:rPr>
              <w:fldChar w:fldCharType="separate"/>
            </w:r>
            <w:r w:rsidR="00FC53BD">
              <w:rPr>
                <w:noProof/>
                <w:webHidden/>
              </w:rPr>
              <w:t>70</w:t>
            </w:r>
            <w:r w:rsidR="002178CA">
              <w:rPr>
                <w:noProof/>
                <w:webHidden/>
              </w:rPr>
              <w:fldChar w:fldCharType="end"/>
            </w:r>
          </w:hyperlink>
        </w:p>
        <w:p w14:paraId="49C31FD9" w14:textId="61FD2BAF" w:rsidR="002178CA" w:rsidRDefault="000C1FF5">
          <w:pPr>
            <w:pStyle w:val="TOC1"/>
            <w:tabs>
              <w:tab w:val="right" w:leader="dot" w:pos="9016"/>
            </w:tabs>
            <w:rPr>
              <w:rFonts w:eastAsiaTheme="minorEastAsia"/>
              <w:noProof/>
              <w:lang w:eastAsia="en-IE"/>
            </w:rPr>
          </w:pPr>
          <w:hyperlink w:anchor="_Toc33510354" w:history="1">
            <w:r w:rsidR="002178CA" w:rsidRPr="00741C30">
              <w:rPr>
                <w:rStyle w:val="Hyperlink"/>
                <w:noProof/>
              </w:rPr>
              <w:t>7. Conclusion</w:t>
            </w:r>
            <w:r w:rsidR="002178CA">
              <w:rPr>
                <w:noProof/>
                <w:webHidden/>
              </w:rPr>
              <w:tab/>
            </w:r>
            <w:r w:rsidR="002178CA">
              <w:rPr>
                <w:noProof/>
                <w:webHidden/>
              </w:rPr>
              <w:fldChar w:fldCharType="begin"/>
            </w:r>
            <w:r w:rsidR="002178CA">
              <w:rPr>
                <w:noProof/>
                <w:webHidden/>
              </w:rPr>
              <w:instrText xml:space="preserve"> PAGEREF _Toc33510354 \h </w:instrText>
            </w:r>
            <w:r w:rsidR="002178CA">
              <w:rPr>
                <w:noProof/>
                <w:webHidden/>
              </w:rPr>
            </w:r>
            <w:r w:rsidR="002178CA">
              <w:rPr>
                <w:noProof/>
                <w:webHidden/>
              </w:rPr>
              <w:fldChar w:fldCharType="separate"/>
            </w:r>
            <w:r w:rsidR="00FC53BD">
              <w:rPr>
                <w:noProof/>
                <w:webHidden/>
              </w:rPr>
              <w:t>70</w:t>
            </w:r>
            <w:r w:rsidR="002178CA">
              <w:rPr>
                <w:noProof/>
                <w:webHidden/>
              </w:rPr>
              <w:fldChar w:fldCharType="end"/>
            </w:r>
          </w:hyperlink>
        </w:p>
        <w:p w14:paraId="5DA9B6A6" w14:textId="73B0A77D" w:rsidR="002178CA" w:rsidRDefault="000C1FF5">
          <w:pPr>
            <w:pStyle w:val="TOC1"/>
            <w:tabs>
              <w:tab w:val="right" w:leader="dot" w:pos="9016"/>
            </w:tabs>
            <w:rPr>
              <w:rFonts w:eastAsiaTheme="minorEastAsia"/>
              <w:noProof/>
              <w:lang w:eastAsia="en-IE"/>
            </w:rPr>
          </w:pPr>
          <w:hyperlink w:anchor="_Toc33510355" w:history="1">
            <w:r w:rsidR="002178CA" w:rsidRPr="00741C30">
              <w:rPr>
                <w:rStyle w:val="Hyperlink"/>
                <w:noProof/>
              </w:rPr>
              <w:t>Bibliography</w:t>
            </w:r>
            <w:r w:rsidR="002178CA">
              <w:rPr>
                <w:noProof/>
                <w:webHidden/>
              </w:rPr>
              <w:tab/>
            </w:r>
            <w:r w:rsidR="002178CA">
              <w:rPr>
                <w:noProof/>
                <w:webHidden/>
              </w:rPr>
              <w:fldChar w:fldCharType="begin"/>
            </w:r>
            <w:r w:rsidR="002178CA">
              <w:rPr>
                <w:noProof/>
                <w:webHidden/>
              </w:rPr>
              <w:instrText xml:space="preserve"> PAGEREF _Toc33510355 \h </w:instrText>
            </w:r>
            <w:r w:rsidR="002178CA">
              <w:rPr>
                <w:noProof/>
                <w:webHidden/>
              </w:rPr>
            </w:r>
            <w:r w:rsidR="002178CA">
              <w:rPr>
                <w:noProof/>
                <w:webHidden/>
              </w:rPr>
              <w:fldChar w:fldCharType="separate"/>
            </w:r>
            <w:r w:rsidR="00FC53BD">
              <w:rPr>
                <w:noProof/>
                <w:webHidden/>
              </w:rPr>
              <w:t>71</w:t>
            </w:r>
            <w:r w:rsidR="002178CA">
              <w:rPr>
                <w:noProof/>
                <w:webHidden/>
              </w:rPr>
              <w:fldChar w:fldCharType="end"/>
            </w:r>
          </w:hyperlink>
        </w:p>
        <w:p w14:paraId="3DBF8BFD" w14:textId="1C69E307" w:rsidR="000D424C" w:rsidRDefault="009B697E" w:rsidP="0060160B">
          <w:r>
            <w:rPr>
              <w:b/>
              <w:bCs/>
              <w:noProof/>
            </w:rPr>
            <w:fldChar w:fldCharType="end"/>
          </w:r>
        </w:p>
      </w:sdtContent>
    </w:sdt>
    <w:p w14:paraId="6DA32C65" w14:textId="2563C88F" w:rsidR="00B7306C" w:rsidRDefault="00B7306C" w:rsidP="00B7306C">
      <w:pPr>
        <w:pStyle w:val="TOCHeading"/>
      </w:pPr>
      <w:r>
        <w:t>Table of Figures</w:t>
      </w:r>
    </w:p>
    <w:p w14:paraId="2F029428" w14:textId="77777777" w:rsidR="000D424C" w:rsidRDefault="000D424C" w:rsidP="008A73E3">
      <w:pPr>
        <w:pStyle w:val="TableofFigures"/>
        <w:tabs>
          <w:tab w:val="right" w:leader="dot" w:pos="9016"/>
        </w:tabs>
        <w:spacing w:line="360" w:lineRule="auto"/>
      </w:pPr>
    </w:p>
    <w:p w14:paraId="58D31A6E" w14:textId="6BCDB167" w:rsidR="00FC53BD" w:rsidRDefault="000D424C" w:rsidP="00FC53BD">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34493025" w:history="1">
        <w:r w:rsidR="00FC53BD" w:rsidRPr="007A7396">
          <w:rPr>
            <w:rStyle w:val="Hyperlink"/>
            <w:noProof/>
          </w:rPr>
          <w:t xml:space="preserve">Figure 1: Example of possible wearable solution </w:t>
        </w:r>
        <w:r w:rsidR="00FC53BD" w:rsidRPr="007A7396">
          <w:rPr>
            <w:rStyle w:val="Hyperlink"/>
            <w:rFonts w:cstheme="minorHAnsi"/>
            <w:noProof/>
          </w:rPr>
          <w:t>(11)</w:t>
        </w:r>
        <w:r w:rsidR="00FC53BD">
          <w:rPr>
            <w:noProof/>
            <w:webHidden/>
          </w:rPr>
          <w:tab/>
        </w:r>
        <w:r w:rsidR="00FC53BD">
          <w:rPr>
            <w:noProof/>
            <w:webHidden/>
          </w:rPr>
          <w:fldChar w:fldCharType="begin"/>
        </w:r>
        <w:r w:rsidR="00FC53BD">
          <w:rPr>
            <w:noProof/>
            <w:webHidden/>
          </w:rPr>
          <w:instrText xml:space="preserve"> PAGEREF _Toc34493025 \h </w:instrText>
        </w:r>
        <w:r w:rsidR="00FC53BD">
          <w:rPr>
            <w:noProof/>
            <w:webHidden/>
          </w:rPr>
        </w:r>
        <w:r w:rsidR="00FC53BD">
          <w:rPr>
            <w:noProof/>
            <w:webHidden/>
          </w:rPr>
          <w:fldChar w:fldCharType="separate"/>
        </w:r>
        <w:r w:rsidR="00FC53BD">
          <w:rPr>
            <w:noProof/>
            <w:webHidden/>
          </w:rPr>
          <w:t>9</w:t>
        </w:r>
        <w:r w:rsidR="00FC53BD">
          <w:rPr>
            <w:noProof/>
            <w:webHidden/>
          </w:rPr>
          <w:fldChar w:fldCharType="end"/>
        </w:r>
      </w:hyperlink>
    </w:p>
    <w:p w14:paraId="35A9CA0C" w14:textId="7363129A" w:rsidR="00FC53BD" w:rsidRDefault="00FC53BD" w:rsidP="00FC53BD">
      <w:pPr>
        <w:pStyle w:val="TableofFigures"/>
        <w:tabs>
          <w:tab w:val="right" w:leader="dot" w:pos="9016"/>
        </w:tabs>
        <w:spacing w:line="360" w:lineRule="auto"/>
        <w:rPr>
          <w:rFonts w:eastAsiaTheme="minorEastAsia"/>
          <w:noProof/>
          <w:lang w:eastAsia="en-IE"/>
        </w:rPr>
      </w:pPr>
      <w:hyperlink w:anchor="_Toc34493026" w:history="1">
        <w:r w:rsidRPr="007A7396">
          <w:rPr>
            <w:rStyle w:val="Hyperlink"/>
            <w:noProof/>
          </w:rPr>
          <w:t>Figure 2: Example of instance segmentation (23)</w:t>
        </w:r>
        <w:r>
          <w:rPr>
            <w:noProof/>
            <w:webHidden/>
          </w:rPr>
          <w:tab/>
        </w:r>
        <w:r>
          <w:rPr>
            <w:noProof/>
            <w:webHidden/>
          </w:rPr>
          <w:fldChar w:fldCharType="begin"/>
        </w:r>
        <w:r>
          <w:rPr>
            <w:noProof/>
            <w:webHidden/>
          </w:rPr>
          <w:instrText xml:space="preserve"> PAGEREF _Toc34493026 \h </w:instrText>
        </w:r>
        <w:r>
          <w:rPr>
            <w:noProof/>
            <w:webHidden/>
          </w:rPr>
        </w:r>
        <w:r>
          <w:rPr>
            <w:noProof/>
            <w:webHidden/>
          </w:rPr>
          <w:fldChar w:fldCharType="separate"/>
        </w:r>
        <w:r>
          <w:rPr>
            <w:noProof/>
            <w:webHidden/>
          </w:rPr>
          <w:t>16</w:t>
        </w:r>
        <w:r>
          <w:rPr>
            <w:noProof/>
            <w:webHidden/>
          </w:rPr>
          <w:fldChar w:fldCharType="end"/>
        </w:r>
      </w:hyperlink>
    </w:p>
    <w:p w14:paraId="4DB91144" w14:textId="0025320E" w:rsidR="00FC53BD" w:rsidRDefault="00FC53BD" w:rsidP="00FC53BD">
      <w:pPr>
        <w:pStyle w:val="TableofFigures"/>
        <w:tabs>
          <w:tab w:val="right" w:leader="dot" w:pos="9016"/>
        </w:tabs>
        <w:spacing w:line="360" w:lineRule="auto"/>
        <w:rPr>
          <w:rFonts w:eastAsiaTheme="minorEastAsia"/>
          <w:noProof/>
          <w:lang w:eastAsia="en-IE"/>
        </w:rPr>
      </w:pPr>
      <w:hyperlink w:anchor="_Toc34493027" w:history="1">
        <w:r w:rsidRPr="007A7396">
          <w:rPr>
            <w:rStyle w:val="Hyperlink"/>
            <w:noProof/>
          </w:rPr>
          <w:t>Figure 3: Example of object detection (34)</w:t>
        </w:r>
        <w:r>
          <w:rPr>
            <w:noProof/>
            <w:webHidden/>
          </w:rPr>
          <w:tab/>
        </w:r>
        <w:r>
          <w:rPr>
            <w:noProof/>
            <w:webHidden/>
          </w:rPr>
          <w:fldChar w:fldCharType="begin"/>
        </w:r>
        <w:r>
          <w:rPr>
            <w:noProof/>
            <w:webHidden/>
          </w:rPr>
          <w:instrText xml:space="preserve"> PAGEREF _Toc34493027 \h </w:instrText>
        </w:r>
        <w:r>
          <w:rPr>
            <w:noProof/>
            <w:webHidden/>
          </w:rPr>
        </w:r>
        <w:r>
          <w:rPr>
            <w:noProof/>
            <w:webHidden/>
          </w:rPr>
          <w:fldChar w:fldCharType="separate"/>
        </w:r>
        <w:r>
          <w:rPr>
            <w:noProof/>
            <w:webHidden/>
          </w:rPr>
          <w:t>17</w:t>
        </w:r>
        <w:r>
          <w:rPr>
            <w:noProof/>
            <w:webHidden/>
          </w:rPr>
          <w:fldChar w:fldCharType="end"/>
        </w:r>
      </w:hyperlink>
    </w:p>
    <w:p w14:paraId="4FD82E8D" w14:textId="325EE7B4" w:rsidR="00FC53BD" w:rsidRDefault="00FC53BD" w:rsidP="00FC53BD">
      <w:pPr>
        <w:pStyle w:val="TableofFigures"/>
        <w:tabs>
          <w:tab w:val="right" w:leader="dot" w:pos="9016"/>
        </w:tabs>
        <w:spacing w:line="360" w:lineRule="auto"/>
        <w:rPr>
          <w:rFonts w:eastAsiaTheme="minorEastAsia"/>
          <w:noProof/>
          <w:lang w:eastAsia="en-IE"/>
        </w:rPr>
      </w:pPr>
      <w:hyperlink w:anchor="_Toc34493028" w:history="1">
        <w:r w:rsidRPr="007A7396">
          <w:rPr>
            <w:rStyle w:val="Hyperlink"/>
            <w:noProof/>
          </w:rPr>
          <w:t>Figure 4: Convolutional Neural Network (CNN) layers (24)</w:t>
        </w:r>
        <w:r>
          <w:rPr>
            <w:noProof/>
            <w:webHidden/>
          </w:rPr>
          <w:tab/>
        </w:r>
        <w:r>
          <w:rPr>
            <w:noProof/>
            <w:webHidden/>
          </w:rPr>
          <w:fldChar w:fldCharType="begin"/>
        </w:r>
        <w:r>
          <w:rPr>
            <w:noProof/>
            <w:webHidden/>
          </w:rPr>
          <w:instrText xml:space="preserve"> PAGEREF _Toc34493028 \h </w:instrText>
        </w:r>
        <w:r>
          <w:rPr>
            <w:noProof/>
            <w:webHidden/>
          </w:rPr>
        </w:r>
        <w:r>
          <w:rPr>
            <w:noProof/>
            <w:webHidden/>
          </w:rPr>
          <w:fldChar w:fldCharType="separate"/>
        </w:r>
        <w:r>
          <w:rPr>
            <w:noProof/>
            <w:webHidden/>
          </w:rPr>
          <w:t>19</w:t>
        </w:r>
        <w:r>
          <w:rPr>
            <w:noProof/>
            <w:webHidden/>
          </w:rPr>
          <w:fldChar w:fldCharType="end"/>
        </w:r>
      </w:hyperlink>
    </w:p>
    <w:p w14:paraId="337EB0B0" w14:textId="515172BE" w:rsidR="00FC53BD" w:rsidRDefault="00FC53BD" w:rsidP="00FC53BD">
      <w:pPr>
        <w:pStyle w:val="TableofFigures"/>
        <w:tabs>
          <w:tab w:val="right" w:leader="dot" w:pos="9016"/>
        </w:tabs>
        <w:spacing w:line="360" w:lineRule="auto"/>
        <w:rPr>
          <w:rFonts w:eastAsiaTheme="minorEastAsia"/>
          <w:noProof/>
          <w:lang w:eastAsia="en-IE"/>
        </w:rPr>
      </w:pPr>
      <w:hyperlink w:anchor="_Toc34493029" w:history="1">
        <w:r w:rsidRPr="007A7396">
          <w:rPr>
            <w:rStyle w:val="Hyperlink"/>
            <w:noProof/>
          </w:rPr>
          <w:t>Figure 5: Diagram showing MobileNetv2 layers (39)</w:t>
        </w:r>
        <w:r>
          <w:rPr>
            <w:noProof/>
            <w:webHidden/>
          </w:rPr>
          <w:tab/>
        </w:r>
        <w:r>
          <w:rPr>
            <w:noProof/>
            <w:webHidden/>
          </w:rPr>
          <w:fldChar w:fldCharType="begin"/>
        </w:r>
        <w:r>
          <w:rPr>
            <w:noProof/>
            <w:webHidden/>
          </w:rPr>
          <w:instrText xml:space="preserve"> PAGEREF _Toc34493029 \h </w:instrText>
        </w:r>
        <w:r>
          <w:rPr>
            <w:noProof/>
            <w:webHidden/>
          </w:rPr>
        </w:r>
        <w:r>
          <w:rPr>
            <w:noProof/>
            <w:webHidden/>
          </w:rPr>
          <w:fldChar w:fldCharType="separate"/>
        </w:r>
        <w:r>
          <w:rPr>
            <w:noProof/>
            <w:webHidden/>
          </w:rPr>
          <w:t>23</w:t>
        </w:r>
        <w:r>
          <w:rPr>
            <w:noProof/>
            <w:webHidden/>
          </w:rPr>
          <w:fldChar w:fldCharType="end"/>
        </w:r>
      </w:hyperlink>
    </w:p>
    <w:p w14:paraId="1E4D2522" w14:textId="04D4D750" w:rsidR="00FC53BD" w:rsidRDefault="00FC53BD" w:rsidP="00FC53BD">
      <w:pPr>
        <w:pStyle w:val="TableofFigures"/>
        <w:tabs>
          <w:tab w:val="right" w:leader="dot" w:pos="9016"/>
        </w:tabs>
        <w:spacing w:line="360" w:lineRule="auto"/>
        <w:rPr>
          <w:rFonts w:eastAsiaTheme="minorEastAsia"/>
          <w:noProof/>
          <w:lang w:eastAsia="en-IE"/>
        </w:rPr>
      </w:pPr>
      <w:hyperlink w:anchor="_Toc34493030" w:history="1">
        <w:r w:rsidRPr="007A7396">
          <w:rPr>
            <w:rStyle w:val="Hyperlink"/>
            <w:noProof/>
          </w:rPr>
          <w:t>Figure 6: A Raspberry Pi 3 Model B</w:t>
        </w:r>
        <w:r>
          <w:rPr>
            <w:noProof/>
            <w:webHidden/>
          </w:rPr>
          <w:tab/>
        </w:r>
        <w:r>
          <w:rPr>
            <w:noProof/>
            <w:webHidden/>
          </w:rPr>
          <w:fldChar w:fldCharType="begin"/>
        </w:r>
        <w:r>
          <w:rPr>
            <w:noProof/>
            <w:webHidden/>
          </w:rPr>
          <w:instrText xml:space="preserve"> PAGEREF _Toc34493030 \h </w:instrText>
        </w:r>
        <w:r>
          <w:rPr>
            <w:noProof/>
            <w:webHidden/>
          </w:rPr>
        </w:r>
        <w:r>
          <w:rPr>
            <w:noProof/>
            <w:webHidden/>
          </w:rPr>
          <w:fldChar w:fldCharType="separate"/>
        </w:r>
        <w:r>
          <w:rPr>
            <w:noProof/>
            <w:webHidden/>
          </w:rPr>
          <w:t>24</w:t>
        </w:r>
        <w:r>
          <w:rPr>
            <w:noProof/>
            <w:webHidden/>
          </w:rPr>
          <w:fldChar w:fldCharType="end"/>
        </w:r>
      </w:hyperlink>
    </w:p>
    <w:p w14:paraId="109650FC" w14:textId="3202A40F" w:rsidR="00FC53BD" w:rsidRDefault="00FC53BD" w:rsidP="00FC53BD">
      <w:pPr>
        <w:pStyle w:val="TableofFigures"/>
        <w:tabs>
          <w:tab w:val="right" w:leader="dot" w:pos="9016"/>
        </w:tabs>
        <w:spacing w:line="360" w:lineRule="auto"/>
        <w:rPr>
          <w:rFonts w:eastAsiaTheme="minorEastAsia"/>
          <w:noProof/>
          <w:lang w:eastAsia="en-IE"/>
        </w:rPr>
      </w:pPr>
      <w:hyperlink w:anchor="_Toc34493031" w:history="1">
        <w:r w:rsidRPr="007A7396">
          <w:rPr>
            <w:rStyle w:val="Hyperlink"/>
            <w:noProof/>
          </w:rPr>
          <w:t>Figure 7: The Camera Module V2</w:t>
        </w:r>
        <w:r>
          <w:rPr>
            <w:noProof/>
            <w:webHidden/>
          </w:rPr>
          <w:tab/>
        </w:r>
        <w:r>
          <w:rPr>
            <w:noProof/>
            <w:webHidden/>
          </w:rPr>
          <w:fldChar w:fldCharType="begin"/>
        </w:r>
        <w:r>
          <w:rPr>
            <w:noProof/>
            <w:webHidden/>
          </w:rPr>
          <w:instrText xml:space="preserve"> PAGEREF _Toc34493031 \h </w:instrText>
        </w:r>
        <w:r>
          <w:rPr>
            <w:noProof/>
            <w:webHidden/>
          </w:rPr>
        </w:r>
        <w:r>
          <w:rPr>
            <w:noProof/>
            <w:webHidden/>
          </w:rPr>
          <w:fldChar w:fldCharType="separate"/>
        </w:r>
        <w:r>
          <w:rPr>
            <w:noProof/>
            <w:webHidden/>
          </w:rPr>
          <w:t>25</w:t>
        </w:r>
        <w:r>
          <w:rPr>
            <w:noProof/>
            <w:webHidden/>
          </w:rPr>
          <w:fldChar w:fldCharType="end"/>
        </w:r>
      </w:hyperlink>
    </w:p>
    <w:p w14:paraId="71AD9FE5" w14:textId="2B427531" w:rsidR="00FC53BD" w:rsidRDefault="00FC53BD" w:rsidP="00FC53BD">
      <w:pPr>
        <w:pStyle w:val="TableofFigures"/>
        <w:tabs>
          <w:tab w:val="right" w:leader="dot" w:pos="9016"/>
        </w:tabs>
        <w:spacing w:line="360" w:lineRule="auto"/>
        <w:rPr>
          <w:rFonts w:eastAsiaTheme="minorEastAsia"/>
          <w:noProof/>
          <w:lang w:eastAsia="en-IE"/>
        </w:rPr>
      </w:pPr>
      <w:hyperlink w:anchor="_Toc34493032" w:history="1">
        <w:r w:rsidRPr="007A7396">
          <w:rPr>
            <w:rStyle w:val="Hyperlink"/>
            <w:noProof/>
          </w:rPr>
          <w:t>Figure 8: HC-SR04 Sensor</w:t>
        </w:r>
        <w:r>
          <w:rPr>
            <w:noProof/>
            <w:webHidden/>
          </w:rPr>
          <w:tab/>
        </w:r>
        <w:r>
          <w:rPr>
            <w:noProof/>
            <w:webHidden/>
          </w:rPr>
          <w:fldChar w:fldCharType="begin"/>
        </w:r>
        <w:r>
          <w:rPr>
            <w:noProof/>
            <w:webHidden/>
          </w:rPr>
          <w:instrText xml:space="preserve"> PAGEREF _Toc34493032 \h </w:instrText>
        </w:r>
        <w:r>
          <w:rPr>
            <w:noProof/>
            <w:webHidden/>
          </w:rPr>
        </w:r>
        <w:r>
          <w:rPr>
            <w:noProof/>
            <w:webHidden/>
          </w:rPr>
          <w:fldChar w:fldCharType="separate"/>
        </w:r>
        <w:r>
          <w:rPr>
            <w:noProof/>
            <w:webHidden/>
          </w:rPr>
          <w:t>25</w:t>
        </w:r>
        <w:r>
          <w:rPr>
            <w:noProof/>
            <w:webHidden/>
          </w:rPr>
          <w:fldChar w:fldCharType="end"/>
        </w:r>
      </w:hyperlink>
    </w:p>
    <w:p w14:paraId="2CDC17EB" w14:textId="7374A846" w:rsidR="00FC53BD" w:rsidRDefault="00FC53BD" w:rsidP="00FC53BD">
      <w:pPr>
        <w:pStyle w:val="TableofFigures"/>
        <w:tabs>
          <w:tab w:val="right" w:leader="dot" w:pos="9016"/>
        </w:tabs>
        <w:spacing w:line="360" w:lineRule="auto"/>
        <w:rPr>
          <w:rFonts w:eastAsiaTheme="minorEastAsia"/>
          <w:noProof/>
          <w:lang w:eastAsia="en-IE"/>
        </w:rPr>
      </w:pPr>
      <w:hyperlink w:anchor="_Toc34493033" w:history="1">
        <w:r w:rsidRPr="007A7396">
          <w:rPr>
            <w:rStyle w:val="Hyperlink"/>
            <w:noProof/>
          </w:rPr>
          <w:t>Figure 9: MiniGuide</w:t>
        </w:r>
        <w:r>
          <w:rPr>
            <w:noProof/>
            <w:webHidden/>
          </w:rPr>
          <w:tab/>
        </w:r>
        <w:r>
          <w:rPr>
            <w:noProof/>
            <w:webHidden/>
          </w:rPr>
          <w:fldChar w:fldCharType="begin"/>
        </w:r>
        <w:r>
          <w:rPr>
            <w:noProof/>
            <w:webHidden/>
          </w:rPr>
          <w:instrText xml:space="preserve"> PAGEREF _Toc34493033 \h </w:instrText>
        </w:r>
        <w:r>
          <w:rPr>
            <w:noProof/>
            <w:webHidden/>
          </w:rPr>
        </w:r>
        <w:r>
          <w:rPr>
            <w:noProof/>
            <w:webHidden/>
          </w:rPr>
          <w:fldChar w:fldCharType="separate"/>
        </w:r>
        <w:r>
          <w:rPr>
            <w:noProof/>
            <w:webHidden/>
          </w:rPr>
          <w:t>28</w:t>
        </w:r>
        <w:r>
          <w:rPr>
            <w:noProof/>
            <w:webHidden/>
          </w:rPr>
          <w:fldChar w:fldCharType="end"/>
        </w:r>
      </w:hyperlink>
    </w:p>
    <w:p w14:paraId="128E5270" w14:textId="1E9BF330" w:rsidR="00FC53BD" w:rsidRDefault="00FC53BD" w:rsidP="00FC53BD">
      <w:pPr>
        <w:pStyle w:val="TableofFigures"/>
        <w:tabs>
          <w:tab w:val="right" w:leader="dot" w:pos="9016"/>
        </w:tabs>
        <w:spacing w:line="360" w:lineRule="auto"/>
        <w:rPr>
          <w:rFonts w:eastAsiaTheme="minorEastAsia"/>
          <w:noProof/>
          <w:lang w:eastAsia="en-IE"/>
        </w:rPr>
      </w:pPr>
      <w:hyperlink w:anchor="_Toc34493034" w:history="1">
        <w:r w:rsidRPr="007A7396">
          <w:rPr>
            <w:rStyle w:val="Hyperlink"/>
            <w:noProof/>
          </w:rPr>
          <w:t>Figure 10: The Ray Electronic Mobility Guide</w:t>
        </w:r>
        <w:r>
          <w:rPr>
            <w:noProof/>
            <w:webHidden/>
          </w:rPr>
          <w:tab/>
        </w:r>
        <w:r>
          <w:rPr>
            <w:noProof/>
            <w:webHidden/>
          </w:rPr>
          <w:fldChar w:fldCharType="begin"/>
        </w:r>
        <w:r>
          <w:rPr>
            <w:noProof/>
            <w:webHidden/>
          </w:rPr>
          <w:instrText xml:space="preserve"> PAGEREF _Toc34493034 \h </w:instrText>
        </w:r>
        <w:r>
          <w:rPr>
            <w:noProof/>
            <w:webHidden/>
          </w:rPr>
        </w:r>
        <w:r>
          <w:rPr>
            <w:noProof/>
            <w:webHidden/>
          </w:rPr>
          <w:fldChar w:fldCharType="separate"/>
        </w:r>
        <w:r>
          <w:rPr>
            <w:noProof/>
            <w:webHidden/>
          </w:rPr>
          <w:t>29</w:t>
        </w:r>
        <w:r>
          <w:rPr>
            <w:noProof/>
            <w:webHidden/>
          </w:rPr>
          <w:fldChar w:fldCharType="end"/>
        </w:r>
      </w:hyperlink>
    </w:p>
    <w:p w14:paraId="78FD51C6" w14:textId="1F4DA4BB" w:rsidR="00FC53BD" w:rsidRDefault="00FC53BD" w:rsidP="00FC53BD">
      <w:pPr>
        <w:pStyle w:val="TableofFigures"/>
        <w:tabs>
          <w:tab w:val="right" w:leader="dot" w:pos="9016"/>
        </w:tabs>
        <w:spacing w:line="360" w:lineRule="auto"/>
        <w:rPr>
          <w:rFonts w:eastAsiaTheme="minorEastAsia"/>
          <w:noProof/>
          <w:lang w:eastAsia="en-IE"/>
        </w:rPr>
      </w:pPr>
      <w:hyperlink w:anchor="_Toc34493035" w:history="1">
        <w:r w:rsidRPr="007A7396">
          <w:rPr>
            <w:rStyle w:val="Hyperlink"/>
            <w:noProof/>
          </w:rPr>
          <w:t>Figure 11: The Agile Methodology (28)</w:t>
        </w:r>
        <w:r>
          <w:rPr>
            <w:noProof/>
            <w:webHidden/>
          </w:rPr>
          <w:tab/>
        </w:r>
        <w:r>
          <w:rPr>
            <w:noProof/>
            <w:webHidden/>
          </w:rPr>
          <w:fldChar w:fldCharType="begin"/>
        </w:r>
        <w:r>
          <w:rPr>
            <w:noProof/>
            <w:webHidden/>
          </w:rPr>
          <w:instrText xml:space="preserve"> PAGEREF _Toc34493035 \h </w:instrText>
        </w:r>
        <w:r>
          <w:rPr>
            <w:noProof/>
            <w:webHidden/>
          </w:rPr>
        </w:r>
        <w:r>
          <w:rPr>
            <w:noProof/>
            <w:webHidden/>
          </w:rPr>
          <w:fldChar w:fldCharType="separate"/>
        </w:r>
        <w:r>
          <w:rPr>
            <w:noProof/>
            <w:webHidden/>
          </w:rPr>
          <w:t>36</w:t>
        </w:r>
        <w:r>
          <w:rPr>
            <w:noProof/>
            <w:webHidden/>
          </w:rPr>
          <w:fldChar w:fldCharType="end"/>
        </w:r>
      </w:hyperlink>
    </w:p>
    <w:p w14:paraId="293716E3" w14:textId="3DE3B204" w:rsidR="00FC53BD" w:rsidRDefault="00FC53BD" w:rsidP="00FC53BD">
      <w:pPr>
        <w:pStyle w:val="TableofFigures"/>
        <w:tabs>
          <w:tab w:val="right" w:leader="dot" w:pos="9016"/>
        </w:tabs>
        <w:spacing w:line="360" w:lineRule="auto"/>
        <w:rPr>
          <w:rFonts w:eastAsiaTheme="minorEastAsia"/>
          <w:noProof/>
          <w:lang w:eastAsia="en-IE"/>
        </w:rPr>
      </w:pPr>
      <w:hyperlink w:anchor="_Toc34493036" w:history="1">
        <w:r w:rsidRPr="007A7396">
          <w:rPr>
            <w:rStyle w:val="Hyperlink"/>
            <w:noProof/>
          </w:rPr>
          <w:t>Figure 12: The Waterfall Methodology (29)</w:t>
        </w:r>
        <w:r>
          <w:rPr>
            <w:noProof/>
            <w:webHidden/>
          </w:rPr>
          <w:tab/>
        </w:r>
        <w:r>
          <w:rPr>
            <w:noProof/>
            <w:webHidden/>
          </w:rPr>
          <w:fldChar w:fldCharType="begin"/>
        </w:r>
        <w:r>
          <w:rPr>
            <w:noProof/>
            <w:webHidden/>
          </w:rPr>
          <w:instrText xml:space="preserve"> PAGEREF _Toc34493036 \h </w:instrText>
        </w:r>
        <w:r>
          <w:rPr>
            <w:noProof/>
            <w:webHidden/>
          </w:rPr>
        </w:r>
        <w:r>
          <w:rPr>
            <w:noProof/>
            <w:webHidden/>
          </w:rPr>
          <w:fldChar w:fldCharType="separate"/>
        </w:r>
        <w:r>
          <w:rPr>
            <w:noProof/>
            <w:webHidden/>
          </w:rPr>
          <w:t>37</w:t>
        </w:r>
        <w:r>
          <w:rPr>
            <w:noProof/>
            <w:webHidden/>
          </w:rPr>
          <w:fldChar w:fldCharType="end"/>
        </w:r>
      </w:hyperlink>
    </w:p>
    <w:p w14:paraId="4175C2FA" w14:textId="7DFFA6FC" w:rsidR="00FC53BD" w:rsidRDefault="00FC53BD" w:rsidP="00FC53BD">
      <w:pPr>
        <w:pStyle w:val="TableofFigures"/>
        <w:tabs>
          <w:tab w:val="right" w:leader="dot" w:pos="9016"/>
        </w:tabs>
        <w:spacing w:line="360" w:lineRule="auto"/>
        <w:rPr>
          <w:rFonts w:eastAsiaTheme="minorEastAsia"/>
          <w:noProof/>
          <w:lang w:eastAsia="en-IE"/>
        </w:rPr>
      </w:pPr>
      <w:hyperlink w:anchor="_Toc34493037" w:history="1">
        <w:r w:rsidRPr="007A7396">
          <w:rPr>
            <w:rStyle w:val="Hyperlink"/>
            <w:noProof/>
          </w:rPr>
          <w:t>Figure 13: The Feature Driven Methodology (30)</w:t>
        </w:r>
        <w:r>
          <w:rPr>
            <w:noProof/>
            <w:webHidden/>
          </w:rPr>
          <w:tab/>
        </w:r>
        <w:r>
          <w:rPr>
            <w:noProof/>
            <w:webHidden/>
          </w:rPr>
          <w:fldChar w:fldCharType="begin"/>
        </w:r>
        <w:r>
          <w:rPr>
            <w:noProof/>
            <w:webHidden/>
          </w:rPr>
          <w:instrText xml:space="preserve"> PAGEREF _Toc34493037 \h </w:instrText>
        </w:r>
        <w:r>
          <w:rPr>
            <w:noProof/>
            <w:webHidden/>
          </w:rPr>
        </w:r>
        <w:r>
          <w:rPr>
            <w:noProof/>
            <w:webHidden/>
          </w:rPr>
          <w:fldChar w:fldCharType="separate"/>
        </w:r>
        <w:r>
          <w:rPr>
            <w:noProof/>
            <w:webHidden/>
          </w:rPr>
          <w:t>38</w:t>
        </w:r>
        <w:r>
          <w:rPr>
            <w:noProof/>
            <w:webHidden/>
          </w:rPr>
          <w:fldChar w:fldCharType="end"/>
        </w:r>
      </w:hyperlink>
    </w:p>
    <w:p w14:paraId="5DC5D9B8" w14:textId="4EF6F277" w:rsidR="00FC53BD" w:rsidRDefault="00FC53BD" w:rsidP="00FC53BD">
      <w:pPr>
        <w:pStyle w:val="TableofFigures"/>
        <w:tabs>
          <w:tab w:val="right" w:leader="dot" w:pos="9016"/>
        </w:tabs>
        <w:spacing w:line="360" w:lineRule="auto"/>
        <w:rPr>
          <w:rFonts w:eastAsiaTheme="minorEastAsia"/>
          <w:noProof/>
          <w:lang w:eastAsia="en-IE"/>
        </w:rPr>
      </w:pPr>
      <w:hyperlink w:anchor="_Toc34493038" w:history="1">
        <w:r w:rsidRPr="007A7396">
          <w:rPr>
            <w:rStyle w:val="Hyperlink"/>
            <w:noProof/>
          </w:rPr>
          <w:t>Figure 14: System Layers</w:t>
        </w:r>
        <w:r>
          <w:rPr>
            <w:noProof/>
            <w:webHidden/>
          </w:rPr>
          <w:tab/>
        </w:r>
        <w:r>
          <w:rPr>
            <w:noProof/>
            <w:webHidden/>
          </w:rPr>
          <w:fldChar w:fldCharType="begin"/>
        </w:r>
        <w:r>
          <w:rPr>
            <w:noProof/>
            <w:webHidden/>
          </w:rPr>
          <w:instrText xml:space="preserve"> PAGEREF _Toc34493038 \h </w:instrText>
        </w:r>
        <w:r>
          <w:rPr>
            <w:noProof/>
            <w:webHidden/>
          </w:rPr>
        </w:r>
        <w:r>
          <w:rPr>
            <w:noProof/>
            <w:webHidden/>
          </w:rPr>
          <w:fldChar w:fldCharType="separate"/>
        </w:r>
        <w:r>
          <w:rPr>
            <w:noProof/>
            <w:webHidden/>
          </w:rPr>
          <w:t>41</w:t>
        </w:r>
        <w:r>
          <w:rPr>
            <w:noProof/>
            <w:webHidden/>
          </w:rPr>
          <w:fldChar w:fldCharType="end"/>
        </w:r>
      </w:hyperlink>
    </w:p>
    <w:p w14:paraId="0A3E4D13" w14:textId="63F41859" w:rsidR="00FC53BD" w:rsidRDefault="00FC53BD" w:rsidP="00FC53BD">
      <w:pPr>
        <w:pStyle w:val="TableofFigures"/>
        <w:tabs>
          <w:tab w:val="right" w:leader="dot" w:pos="9016"/>
        </w:tabs>
        <w:spacing w:line="360" w:lineRule="auto"/>
        <w:rPr>
          <w:rFonts w:eastAsiaTheme="minorEastAsia"/>
          <w:noProof/>
          <w:lang w:eastAsia="en-IE"/>
        </w:rPr>
      </w:pPr>
      <w:hyperlink w:anchor="_Toc34493039" w:history="1">
        <w:r w:rsidRPr="007A7396">
          <w:rPr>
            <w:rStyle w:val="Hyperlink"/>
            <w:noProof/>
          </w:rPr>
          <w:t>Figure 15: Use Case Iteration 1</w:t>
        </w:r>
        <w:r>
          <w:rPr>
            <w:noProof/>
            <w:webHidden/>
          </w:rPr>
          <w:tab/>
        </w:r>
        <w:r>
          <w:rPr>
            <w:noProof/>
            <w:webHidden/>
          </w:rPr>
          <w:fldChar w:fldCharType="begin"/>
        </w:r>
        <w:r>
          <w:rPr>
            <w:noProof/>
            <w:webHidden/>
          </w:rPr>
          <w:instrText xml:space="preserve"> PAGEREF _Toc34493039 \h </w:instrText>
        </w:r>
        <w:r>
          <w:rPr>
            <w:noProof/>
            <w:webHidden/>
          </w:rPr>
        </w:r>
        <w:r>
          <w:rPr>
            <w:noProof/>
            <w:webHidden/>
          </w:rPr>
          <w:fldChar w:fldCharType="separate"/>
        </w:r>
        <w:r>
          <w:rPr>
            <w:noProof/>
            <w:webHidden/>
          </w:rPr>
          <w:t>42</w:t>
        </w:r>
        <w:r>
          <w:rPr>
            <w:noProof/>
            <w:webHidden/>
          </w:rPr>
          <w:fldChar w:fldCharType="end"/>
        </w:r>
      </w:hyperlink>
    </w:p>
    <w:p w14:paraId="131F9497" w14:textId="2617A414" w:rsidR="00FC53BD" w:rsidRDefault="00FC53BD" w:rsidP="00FC53BD">
      <w:pPr>
        <w:pStyle w:val="TableofFigures"/>
        <w:tabs>
          <w:tab w:val="right" w:leader="dot" w:pos="9016"/>
        </w:tabs>
        <w:spacing w:line="360" w:lineRule="auto"/>
        <w:rPr>
          <w:rFonts w:eastAsiaTheme="minorEastAsia"/>
          <w:noProof/>
          <w:lang w:eastAsia="en-IE"/>
        </w:rPr>
      </w:pPr>
      <w:hyperlink w:anchor="_Toc34493040" w:history="1">
        <w:r w:rsidRPr="007A7396">
          <w:rPr>
            <w:rStyle w:val="Hyperlink"/>
            <w:noProof/>
          </w:rPr>
          <w:t>Figure 16: Analysis Class Iteration 1</w:t>
        </w:r>
        <w:r>
          <w:rPr>
            <w:noProof/>
            <w:webHidden/>
          </w:rPr>
          <w:tab/>
        </w:r>
        <w:r>
          <w:rPr>
            <w:noProof/>
            <w:webHidden/>
          </w:rPr>
          <w:fldChar w:fldCharType="begin"/>
        </w:r>
        <w:r>
          <w:rPr>
            <w:noProof/>
            <w:webHidden/>
          </w:rPr>
          <w:instrText xml:space="preserve"> PAGEREF _Toc34493040 \h </w:instrText>
        </w:r>
        <w:r>
          <w:rPr>
            <w:noProof/>
            <w:webHidden/>
          </w:rPr>
        </w:r>
        <w:r>
          <w:rPr>
            <w:noProof/>
            <w:webHidden/>
          </w:rPr>
          <w:fldChar w:fldCharType="separate"/>
        </w:r>
        <w:r>
          <w:rPr>
            <w:noProof/>
            <w:webHidden/>
          </w:rPr>
          <w:t>43</w:t>
        </w:r>
        <w:r>
          <w:rPr>
            <w:noProof/>
            <w:webHidden/>
          </w:rPr>
          <w:fldChar w:fldCharType="end"/>
        </w:r>
      </w:hyperlink>
    </w:p>
    <w:p w14:paraId="3D9431A8" w14:textId="0EF4666B" w:rsidR="00FC53BD" w:rsidRDefault="00FC53BD" w:rsidP="00FC53BD">
      <w:pPr>
        <w:pStyle w:val="TableofFigures"/>
        <w:tabs>
          <w:tab w:val="right" w:leader="dot" w:pos="9016"/>
        </w:tabs>
        <w:spacing w:line="360" w:lineRule="auto"/>
        <w:rPr>
          <w:rFonts w:eastAsiaTheme="minorEastAsia"/>
          <w:noProof/>
          <w:lang w:eastAsia="en-IE"/>
        </w:rPr>
      </w:pPr>
      <w:hyperlink w:anchor="_Toc34493041" w:history="1">
        <w:r w:rsidRPr="007A7396">
          <w:rPr>
            <w:rStyle w:val="Hyperlink"/>
            <w:noProof/>
          </w:rPr>
          <w:t>Figure 17: Sequence Diagram Iteration 1</w:t>
        </w:r>
        <w:r>
          <w:rPr>
            <w:noProof/>
            <w:webHidden/>
          </w:rPr>
          <w:tab/>
        </w:r>
        <w:r>
          <w:rPr>
            <w:noProof/>
            <w:webHidden/>
          </w:rPr>
          <w:fldChar w:fldCharType="begin"/>
        </w:r>
        <w:r>
          <w:rPr>
            <w:noProof/>
            <w:webHidden/>
          </w:rPr>
          <w:instrText xml:space="preserve"> PAGEREF _Toc34493041 \h </w:instrText>
        </w:r>
        <w:r>
          <w:rPr>
            <w:noProof/>
            <w:webHidden/>
          </w:rPr>
        </w:r>
        <w:r>
          <w:rPr>
            <w:noProof/>
            <w:webHidden/>
          </w:rPr>
          <w:fldChar w:fldCharType="separate"/>
        </w:r>
        <w:r>
          <w:rPr>
            <w:noProof/>
            <w:webHidden/>
          </w:rPr>
          <w:t>44</w:t>
        </w:r>
        <w:r>
          <w:rPr>
            <w:noProof/>
            <w:webHidden/>
          </w:rPr>
          <w:fldChar w:fldCharType="end"/>
        </w:r>
      </w:hyperlink>
    </w:p>
    <w:p w14:paraId="7941DAD6" w14:textId="7CFC43EB" w:rsidR="00FC53BD" w:rsidRDefault="00FC53BD" w:rsidP="00FC53BD">
      <w:pPr>
        <w:pStyle w:val="TableofFigures"/>
        <w:tabs>
          <w:tab w:val="right" w:leader="dot" w:pos="9016"/>
        </w:tabs>
        <w:spacing w:line="360" w:lineRule="auto"/>
        <w:rPr>
          <w:rFonts w:eastAsiaTheme="minorEastAsia"/>
          <w:noProof/>
          <w:lang w:eastAsia="en-IE"/>
        </w:rPr>
      </w:pPr>
      <w:hyperlink w:anchor="_Toc34493042" w:history="1">
        <w:r w:rsidRPr="007A7396">
          <w:rPr>
            <w:rStyle w:val="Hyperlink"/>
            <w:noProof/>
          </w:rPr>
          <w:t>Figure 18: Class Diagram Iteration 1</w:t>
        </w:r>
        <w:r>
          <w:rPr>
            <w:noProof/>
            <w:webHidden/>
          </w:rPr>
          <w:tab/>
        </w:r>
        <w:r>
          <w:rPr>
            <w:noProof/>
            <w:webHidden/>
          </w:rPr>
          <w:fldChar w:fldCharType="begin"/>
        </w:r>
        <w:r>
          <w:rPr>
            <w:noProof/>
            <w:webHidden/>
          </w:rPr>
          <w:instrText xml:space="preserve"> PAGEREF _Toc34493042 \h </w:instrText>
        </w:r>
        <w:r>
          <w:rPr>
            <w:noProof/>
            <w:webHidden/>
          </w:rPr>
        </w:r>
        <w:r>
          <w:rPr>
            <w:noProof/>
            <w:webHidden/>
          </w:rPr>
          <w:fldChar w:fldCharType="separate"/>
        </w:r>
        <w:r>
          <w:rPr>
            <w:noProof/>
            <w:webHidden/>
          </w:rPr>
          <w:t>45</w:t>
        </w:r>
        <w:r>
          <w:rPr>
            <w:noProof/>
            <w:webHidden/>
          </w:rPr>
          <w:fldChar w:fldCharType="end"/>
        </w:r>
      </w:hyperlink>
    </w:p>
    <w:p w14:paraId="6E7537A7" w14:textId="38D11178" w:rsidR="00FC53BD" w:rsidRDefault="00FC53BD" w:rsidP="00FC53BD">
      <w:pPr>
        <w:pStyle w:val="TableofFigures"/>
        <w:tabs>
          <w:tab w:val="right" w:leader="dot" w:pos="9016"/>
        </w:tabs>
        <w:spacing w:line="360" w:lineRule="auto"/>
        <w:rPr>
          <w:rFonts w:eastAsiaTheme="minorEastAsia"/>
          <w:noProof/>
          <w:lang w:eastAsia="en-IE"/>
        </w:rPr>
      </w:pPr>
      <w:hyperlink w:anchor="_Toc34493043" w:history="1">
        <w:r w:rsidRPr="007A7396">
          <w:rPr>
            <w:rStyle w:val="Hyperlink"/>
            <w:noProof/>
          </w:rPr>
          <w:t>Figure 19: Use Case Iteration 2</w:t>
        </w:r>
        <w:r>
          <w:rPr>
            <w:noProof/>
            <w:webHidden/>
          </w:rPr>
          <w:tab/>
        </w:r>
        <w:r>
          <w:rPr>
            <w:noProof/>
            <w:webHidden/>
          </w:rPr>
          <w:fldChar w:fldCharType="begin"/>
        </w:r>
        <w:r>
          <w:rPr>
            <w:noProof/>
            <w:webHidden/>
          </w:rPr>
          <w:instrText xml:space="preserve"> PAGEREF _Toc34493043 \h </w:instrText>
        </w:r>
        <w:r>
          <w:rPr>
            <w:noProof/>
            <w:webHidden/>
          </w:rPr>
        </w:r>
        <w:r>
          <w:rPr>
            <w:noProof/>
            <w:webHidden/>
          </w:rPr>
          <w:fldChar w:fldCharType="separate"/>
        </w:r>
        <w:r>
          <w:rPr>
            <w:noProof/>
            <w:webHidden/>
          </w:rPr>
          <w:t>46</w:t>
        </w:r>
        <w:r>
          <w:rPr>
            <w:noProof/>
            <w:webHidden/>
          </w:rPr>
          <w:fldChar w:fldCharType="end"/>
        </w:r>
      </w:hyperlink>
    </w:p>
    <w:p w14:paraId="21E501DF" w14:textId="6B7C9DA9" w:rsidR="00FC53BD" w:rsidRDefault="00FC53BD" w:rsidP="00FC53BD">
      <w:pPr>
        <w:pStyle w:val="TableofFigures"/>
        <w:tabs>
          <w:tab w:val="right" w:leader="dot" w:pos="9016"/>
        </w:tabs>
        <w:spacing w:line="360" w:lineRule="auto"/>
        <w:rPr>
          <w:rFonts w:eastAsiaTheme="minorEastAsia"/>
          <w:noProof/>
          <w:lang w:eastAsia="en-IE"/>
        </w:rPr>
      </w:pPr>
      <w:hyperlink w:anchor="_Toc34493044" w:history="1">
        <w:r w:rsidRPr="007A7396">
          <w:rPr>
            <w:rStyle w:val="Hyperlink"/>
            <w:noProof/>
          </w:rPr>
          <w:t>Figure 20: Analysis Class Iteration 2</w:t>
        </w:r>
        <w:r>
          <w:rPr>
            <w:noProof/>
            <w:webHidden/>
          </w:rPr>
          <w:tab/>
        </w:r>
        <w:r>
          <w:rPr>
            <w:noProof/>
            <w:webHidden/>
          </w:rPr>
          <w:fldChar w:fldCharType="begin"/>
        </w:r>
        <w:r>
          <w:rPr>
            <w:noProof/>
            <w:webHidden/>
          </w:rPr>
          <w:instrText xml:space="preserve"> PAGEREF _Toc34493044 \h </w:instrText>
        </w:r>
        <w:r>
          <w:rPr>
            <w:noProof/>
            <w:webHidden/>
          </w:rPr>
        </w:r>
        <w:r>
          <w:rPr>
            <w:noProof/>
            <w:webHidden/>
          </w:rPr>
          <w:fldChar w:fldCharType="separate"/>
        </w:r>
        <w:r>
          <w:rPr>
            <w:noProof/>
            <w:webHidden/>
          </w:rPr>
          <w:t>47</w:t>
        </w:r>
        <w:r>
          <w:rPr>
            <w:noProof/>
            <w:webHidden/>
          </w:rPr>
          <w:fldChar w:fldCharType="end"/>
        </w:r>
      </w:hyperlink>
    </w:p>
    <w:p w14:paraId="698599C2" w14:textId="57492A8A" w:rsidR="00FC53BD" w:rsidRDefault="00FC53BD" w:rsidP="00FC53BD">
      <w:pPr>
        <w:pStyle w:val="TableofFigures"/>
        <w:tabs>
          <w:tab w:val="right" w:leader="dot" w:pos="9016"/>
        </w:tabs>
        <w:spacing w:line="360" w:lineRule="auto"/>
        <w:rPr>
          <w:rFonts w:eastAsiaTheme="minorEastAsia"/>
          <w:noProof/>
          <w:lang w:eastAsia="en-IE"/>
        </w:rPr>
      </w:pPr>
      <w:hyperlink w:anchor="_Toc34493045" w:history="1">
        <w:r w:rsidRPr="007A7396">
          <w:rPr>
            <w:rStyle w:val="Hyperlink"/>
            <w:noProof/>
          </w:rPr>
          <w:t>Figure 21: Sequence Diagram Iteration 2</w:t>
        </w:r>
        <w:r>
          <w:rPr>
            <w:noProof/>
            <w:webHidden/>
          </w:rPr>
          <w:tab/>
        </w:r>
        <w:r>
          <w:rPr>
            <w:noProof/>
            <w:webHidden/>
          </w:rPr>
          <w:fldChar w:fldCharType="begin"/>
        </w:r>
        <w:r>
          <w:rPr>
            <w:noProof/>
            <w:webHidden/>
          </w:rPr>
          <w:instrText xml:space="preserve"> PAGEREF _Toc34493045 \h </w:instrText>
        </w:r>
        <w:r>
          <w:rPr>
            <w:noProof/>
            <w:webHidden/>
          </w:rPr>
        </w:r>
        <w:r>
          <w:rPr>
            <w:noProof/>
            <w:webHidden/>
          </w:rPr>
          <w:fldChar w:fldCharType="separate"/>
        </w:r>
        <w:r>
          <w:rPr>
            <w:noProof/>
            <w:webHidden/>
          </w:rPr>
          <w:t>49</w:t>
        </w:r>
        <w:r>
          <w:rPr>
            <w:noProof/>
            <w:webHidden/>
          </w:rPr>
          <w:fldChar w:fldCharType="end"/>
        </w:r>
      </w:hyperlink>
    </w:p>
    <w:p w14:paraId="456887D6" w14:textId="284EECD2" w:rsidR="00FC53BD" w:rsidRDefault="00FC53BD" w:rsidP="00FC53BD">
      <w:pPr>
        <w:pStyle w:val="TableofFigures"/>
        <w:tabs>
          <w:tab w:val="right" w:leader="dot" w:pos="9016"/>
        </w:tabs>
        <w:spacing w:line="360" w:lineRule="auto"/>
        <w:rPr>
          <w:rFonts w:eastAsiaTheme="minorEastAsia"/>
          <w:noProof/>
          <w:lang w:eastAsia="en-IE"/>
        </w:rPr>
      </w:pPr>
      <w:hyperlink w:anchor="_Toc34493046" w:history="1">
        <w:r w:rsidRPr="007A7396">
          <w:rPr>
            <w:rStyle w:val="Hyperlink"/>
            <w:noProof/>
          </w:rPr>
          <w:t>Figure 22: Class Diagram Iteration 2</w:t>
        </w:r>
        <w:r>
          <w:rPr>
            <w:noProof/>
            <w:webHidden/>
          </w:rPr>
          <w:tab/>
        </w:r>
        <w:r>
          <w:rPr>
            <w:noProof/>
            <w:webHidden/>
          </w:rPr>
          <w:fldChar w:fldCharType="begin"/>
        </w:r>
        <w:r>
          <w:rPr>
            <w:noProof/>
            <w:webHidden/>
          </w:rPr>
          <w:instrText xml:space="preserve"> PAGEREF _Toc34493046 \h </w:instrText>
        </w:r>
        <w:r>
          <w:rPr>
            <w:noProof/>
            <w:webHidden/>
          </w:rPr>
        </w:r>
        <w:r>
          <w:rPr>
            <w:noProof/>
            <w:webHidden/>
          </w:rPr>
          <w:fldChar w:fldCharType="separate"/>
        </w:r>
        <w:r>
          <w:rPr>
            <w:noProof/>
            <w:webHidden/>
          </w:rPr>
          <w:t>50</w:t>
        </w:r>
        <w:r>
          <w:rPr>
            <w:noProof/>
            <w:webHidden/>
          </w:rPr>
          <w:fldChar w:fldCharType="end"/>
        </w:r>
      </w:hyperlink>
    </w:p>
    <w:p w14:paraId="562FE6D8" w14:textId="61A2CD49" w:rsidR="00FC53BD" w:rsidRDefault="00FC53BD" w:rsidP="00FC53BD">
      <w:pPr>
        <w:pStyle w:val="TableofFigures"/>
        <w:tabs>
          <w:tab w:val="right" w:leader="dot" w:pos="9016"/>
        </w:tabs>
        <w:spacing w:line="360" w:lineRule="auto"/>
        <w:rPr>
          <w:rFonts w:eastAsiaTheme="minorEastAsia"/>
          <w:noProof/>
          <w:lang w:eastAsia="en-IE"/>
        </w:rPr>
      </w:pPr>
      <w:hyperlink w:anchor="_Toc34493047" w:history="1">
        <w:r w:rsidRPr="007A7396">
          <w:rPr>
            <w:rStyle w:val="Hyperlink"/>
            <w:noProof/>
          </w:rPr>
          <w:t>Figure 23: Use Case Iteration 3</w:t>
        </w:r>
        <w:r>
          <w:rPr>
            <w:noProof/>
            <w:webHidden/>
          </w:rPr>
          <w:tab/>
        </w:r>
        <w:r>
          <w:rPr>
            <w:noProof/>
            <w:webHidden/>
          </w:rPr>
          <w:fldChar w:fldCharType="begin"/>
        </w:r>
        <w:r>
          <w:rPr>
            <w:noProof/>
            <w:webHidden/>
          </w:rPr>
          <w:instrText xml:space="preserve"> PAGEREF _Toc34493047 \h </w:instrText>
        </w:r>
        <w:r>
          <w:rPr>
            <w:noProof/>
            <w:webHidden/>
          </w:rPr>
        </w:r>
        <w:r>
          <w:rPr>
            <w:noProof/>
            <w:webHidden/>
          </w:rPr>
          <w:fldChar w:fldCharType="separate"/>
        </w:r>
        <w:r>
          <w:rPr>
            <w:noProof/>
            <w:webHidden/>
          </w:rPr>
          <w:t>52</w:t>
        </w:r>
        <w:r>
          <w:rPr>
            <w:noProof/>
            <w:webHidden/>
          </w:rPr>
          <w:fldChar w:fldCharType="end"/>
        </w:r>
      </w:hyperlink>
    </w:p>
    <w:p w14:paraId="06B7DEF7" w14:textId="39902840" w:rsidR="00FC53BD" w:rsidRDefault="00FC53BD" w:rsidP="00FC53BD">
      <w:pPr>
        <w:pStyle w:val="TableofFigures"/>
        <w:tabs>
          <w:tab w:val="right" w:leader="dot" w:pos="9016"/>
        </w:tabs>
        <w:spacing w:line="360" w:lineRule="auto"/>
        <w:rPr>
          <w:rFonts w:eastAsiaTheme="minorEastAsia"/>
          <w:noProof/>
          <w:lang w:eastAsia="en-IE"/>
        </w:rPr>
      </w:pPr>
      <w:hyperlink w:anchor="_Toc34493048" w:history="1">
        <w:r w:rsidRPr="007A7396">
          <w:rPr>
            <w:rStyle w:val="Hyperlink"/>
            <w:noProof/>
          </w:rPr>
          <w:t>Figure 24: Analysis Class Iteration 3</w:t>
        </w:r>
        <w:r>
          <w:rPr>
            <w:noProof/>
            <w:webHidden/>
          </w:rPr>
          <w:tab/>
        </w:r>
        <w:r>
          <w:rPr>
            <w:noProof/>
            <w:webHidden/>
          </w:rPr>
          <w:fldChar w:fldCharType="begin"/>
        </w:r>
        <w:r>
          <w:rPr>
            <w:noProof/>
            <w:webHidden/>
          </w:rPr>
          <w:instrText xml:space="preserve"> PAGEREF _Toc34493048 \h </w:instrText>
        </w:r>
        <w:r>
          <w:rPr>
            <w:noProof/>
            <w:webHidden/>
          </w:rPr>
        </w:r>
        <w:r>
          <w:rPr>
            <w:noProof/>
            <w:webHidden/>
          </w:rPr>
          <w:fldChar w:fldCharType="separate"/>
        </w:r>
        <w:r>
          <w:rPr>
            <w:noProof/>
            <w:webHidden/>
          </w:rPr>
          <w:t>53</w:t>
        </w:r>
        <w:r>
          <w:rPr>
            <w:noProof/>
            <w:webHidden/>
          </w:rPr>
          <w:fldChar w:fldCharType="end"/>
        </w:r>
      </w:hyperlink>
    </w:p>
    <w:p w14:paraId="56F14BD2" w14:textId="3475E7FB" w:rsidR="00FC53BD" w:rsidRDefault="00FC53BD" w:rsidP="00FC53BD">
      <w:pPr>
        <w:pStyle w:val="TableofFigures"/>
        <w:tabs>
          <w:tab w:val="right" w:leader="dot" w:pos="9016"/>
        </w:tabs>
        <w:spacing w:line="360" w:lineRule="auto"/>
        <w:rPr>
          <w:rFonts w:eastAsiaTheme="minorEastAsia"/>
          <w:noProof/>
          <w:lang w:eastAsia="en-IE"/>
        </w:rPr>
      </w:pPr>
      <w:hyperlink w:anchor="_Toc34493049" w:history="1">
        <w:r w:rsidRPr="007A7396">
          <w:rPr>
            <w:rStyle w:val="Hyperlink"/>
            <w:noProof/>
          </w:rPr>
          <w:t>Figure 25: Sequence Diagram Iteration 3</w:t>
        </w:r>
        <w:r>
          <w:rPr>
            <w:noProof/>
            <w:webHidden/>
          </w:rPr>
          <w:tab/>
        </w:r>
        <w:r>
          <w:rPr>
            <w:noProof/>
            <w:webHidden/>
          </w:rPr>
          <w:fldChar w:fldCharType="begin"/>
        </w:r>
        <w:r>
          <w:rPr>
            <w:noProof/>
            <w:webHidden/>
          </w:rPr>
          <w:instrText xml:space="preserve"> PAGEREF _Toc34493049 \h </w:instrText>
        </w:r>
        <w:r>
          <w:rPr>
            <w:noProof/>
            <w:webHidden/>
          </w:rPr>
        </w:r>
        <w:r>
          <w:rPr>
            <w:noProof/>
            <w:webHidden/>
          </w:rPr>
          <w:fldChar w:fldCharType="separate"/>
        </w:r>
        <w:r>
          <w:rPr>
            <w:noProof/>
            <w:webHidden/>
          </w:rPr>
          <w:t>55</w:t>
        </w:r>
        <w:r>
          <w:rPr>
            <w:noProof/>
            <w:webHidden/>
          </w:rPr>
          <w:fldChar w:fldCharType="end"/>
        </w:r>
      </w:hyperlink>
    </w:p>
    <w:p w14:paraId="01F6A9EF" w14:textId="090D6DD8" w:rsidR="00FC53BD" w:rsidRDefault="00FC53BD" w:rsidP="00FC53BD">
      <w:pPr>
        <w:pStyle w:val="TableofFigures"/>
        <w:tabs>
          <w:tab w:val="right" w:leader="dot" w:pos="9016"/>
        </w:tabs>
        <w:spacing w:line="360" w:lineRule="auto"/>
        <w:rPr>
          <w:rFonts w:eastAsiaTheme="minorEastAsia"/>
          <w:noProof/>
          <w:lang w:eastAsia="en-IE"/>
        </w:rPr>
      </w:pPr>
      <w:hyperlink w:anchor="_Toc34493050" w:history="1">
        <w:r w:rsidRPr="007A7396">
          <w:rPr>
            <w:rStyle w:val="Hyperlink"/>
            <w:noProof/>
          </w:rPr>
          <w:t>Figure 26: Class Diagram Iteration 3</w:t>
        </w:r>
        <w:r>
          <w:rPr>
            <w:noProof/>
            <w:webHidden/>
          </w:rPr>
          <w:tab/>
        </w:r>
        <w:r>
          <w:rPr>
            <w:noProof/>
            <w:webHidden/>
          </w:rPr>
          <w:fldChar w:fldCharType="begin"/>
        </w:r>
        <w:r>
          <w:rPr>
            <w:noProof/>
            <w:webHidden/>
          </w:rPr>
          <w:instrText xml:space="preserve"> PAGEREF _Toc34493050 \h </w:instrText>
        </w:r>
        <w:r>
          <w:rPr>
            <w:noProof/>
            <w:webHidden/>
          </w:rPr>
        </w:r>
        <w:r>
          <w:rPr>
            <w:noProof/>
            <w:webHidden/>
          </w:rPr>
          <w:fldChar w:fldCharType="separate"/>
        </w:r>
        <w:r>
          <w:rPr>
            <w:noProof/>
            <w:webHidden/>
          </w:rPr>
          <w:t>56</w:t>
        </w:r>
        <w:r>
          <w:rPr>
            <w:noProof/>
            <w:webHidden/>
          </w:rPr>
          <w:fldChar w:fldCharType="end"/>
        </w:r>
      </w:hyperlink>
    </w:p>
    <w:p w14:paraId="6EE1E5DA" w14:textId="5C59B6A7" w:rsidR="00FC53BD" w:rsidRDefault="00FC53BD" w:rsidP="00FC53BD">
      <w:pPr>
        <w:pStyle w:val="TableofFigures"/>
        <w:tabs>
          <w:tab w:val="right" w:leader="dot" w:pos="9016"/>
        </w:tabs>
        <w:spacing w:line="360" w:lineRule="auto"/>
        <w:rPr>
          <w:rFonts w:eastAsiaTheme="minorEastAsia"/>
          <w:noProof/>
          <w:lang w:eastAsia="en-IE"/>
        </w:rPr>
      </w:pPr>
      <w:hyperlink w:anchor="_Toc34493051" w:history="1">
        <w:r w:rsidRPr="007A7396">
          <w:rPr>
            <w:rStyle w:val="Hyperlink"/>
            <w:noProof/>
          </w:rPr>
          <w:t>Figure 27: MobileNet SSDLite Diagram (39)</w:t>
        </w:r>
        <w:r>
          <w:rPr>
            <w:noProof/>
            <w:webHidden/>
          </w:rPr>
          <w:tab/>
        </w:r>
        <w:r>
          <w:rPr>
            <w:noProof/>
            <w:webHidden/>
          </w:rPr>
          <w:fldChar w:fldCharType="begin"/>
        </w:r>
        <w:r>
          <w:rPr>
            <w:noProof/>
            <w:webHidden/>
          </w:rPr>
          <w:instrText xml:space="preserve"> PAGEREF _Toc34493051 \h </w:instrText>
        </w:r>
        <w:r>
          <w:rPr>
            <w:noProof/>
            <w:webHidden/>
          </w:rPr>
        </w:r>
        <w:r>
          <w:rPr>
            <w:noProof/>
            <w:webHidden/>
          </w:rPr>
          <w:fldChar w:fldCharType="separate"/>
        </w:r>
        <w:r>
          <w:rPr>
            <w:noProof/>
            <w:webHidden/>
          </w:rPr>
          <w:t>61</w:t>
        </w:r>
        <w:r>
          <w:rPr>
            <w:noProof/>
            <w:webHidden/>
          </w:rPr>
          <w:fldChar w:fldCharType="end"/>
        </w:r>
      </w:hyperlink>
    </w:p>
    <w:p w14:paraId="41EADF39" w14:textId="6B3BC698" w:rsidR="00896A7D" w:rsidRDefault="000D424C" w:rsidP="00FC53BD">
      <w:pPr>
        <w:spacing w:line="360" w:lineRule="auto"/>
      </w:pPr>
      <w:r>
        <w:fldChar w:fldCharType="end"/>
      </w:r>
    </w:p>
    <w:p w14:paraId="6A826991" w14:textId="745A4B0E" w:rsidR="00896A7D" w:rsidRDefault="00896A7D" w:rsidP="00254A9E">
      <w:pPr>
        <w:pStyle w:val="TOCHeading"/>
        <w:spacing w:line="360" w:lineRule="auto"/>
      </w:pPr>
      <w:r w:rsidRPr="00254A9E">
        <w:t>Table of Tables</w:t>
      </w:r>
    </w:p>
    <w:p w14:paraId="4FDE0C2C" w14:textId="02161FBF" w:rsidR="00F92FAE" w:rsidRDefault="00254A9E" w:rsidP="00F92FAE">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33974971" w:history="1">
        <w:r w:rsidR="00F92FAE" w:rsidRPr="00AE33A6">
          <w:rPr>
            <w:rStyle w:val="Hyperlink"/>
            <w:noProof/>
          </w:rPr>
          <w:t>Table 1: Summary of CV Techniques</w:t>
        </w:r>
        <w:r w:rsidR="00F92FAE">
          <w:rPr>
            <w:noProof/>
            <w:webHidden/>
          </w:rPr>
          <w:tab/>
        </w:r>
        <w:r w:rsidR="00F92FAE">
          <w:rPr>
            <w:noProof/>
            <w:webHidden/>
          </w:rPr>
          <w:fldChar w:fldCharType="begin"/>
        </w:r>
        <w:r w:rsidR="00F92FAE">
          <w:rPr>
            <w:noProof/>
            <w:webHidden/>
          </w:rPr>
          <w:instrText xml:space="preserve"> PAGEREF _Toc33974971 \h </w:instrText>
        </w:r>
        <w:r w:rsidR="00F92FAE">
          <w:rPr>
            <w:noProof/>
            <w:webHidden/>
          </w:rPr>
        </w:r>
        <w:r w:rsidR="00F92FAE">
          <w:rPr>
            <w:noProof/>
            <w:webHidden/>
          </w:rPr>
          <w:fldChar w:fldCharType="separate"/>
        </w:r>
        <w:r w:rsidR="00FC53BD">
          <w:rPr>
            <w:noProof/>
            <w:webHidden/>
          </w:rPr>
          <w:t>19</w:t>
        </w:r>
        <w:r w:rsidR="00F92FAE">
          <w:rPr>
            <w:noProof/>
            <w:webHidden/>
          </w:rPr>
          <w:fldChar w:fldCharType="end"/>
        </w:r>
      </w:hyperlink>
    </w:p>
    <w:p w14:paraId="1485C968" w14:textId="6F93921B" w:rsidR="00F92FAE" w:rsidRDefault="000C1FF5" w:rsidP="00F92FAE">
      <w:pPr>
        <w:pStyle w:val="TableofFigures"/>
        <w:tabs>
          <w:tab w:val="right" w:leader="dot" w:pos="9016"/>
        </w:tabs>
        <w:spacing w:line="360" w:lineRule="auto"/>
        <w:rPr>
          <w:rFonts w:eastAsiaTheme="minorEastAsia"/>
          <w:noProof/>
          <w:lang w:eastAsia="en-IE"/>
        </w:rPr>
      </w:pPr>
      <w:hyperlink w:anchor="_Toc33974972" w:history="1">
        <w:r w:rsidR="00F92FAE" w:rsidRPr="00AE33A6">
          <w:rPr>
            <w:rStyle w:val="Hyperlink"/>
            <w:noProof/>
          </w:rPr>
          <w:t>Table 2: Table describing each R-CNN algorithm</w:t>
        </w:r>
        <w:r w:rsidR="00F92FAE">
          <w:rPr>
            <w:noProof/>
            <w:webHidden/>
          </w:rPr>
          <w:tab/>
        </w:r>
        <w:r w:rsidR="00F92FAE">
          <w:rPr>
            <w:noProof/>
            <w:webHidden/>
          </w:rPr>
          <w:fldChar w:fldCharType="begin"/>
        </w:r>
        <w:r w:rsidR="00F92FAE">
          <w:rPr>
            <w:noProof/>
            <w:webHidden/>
          </w:rPr>
          <w:instrText xml:space="preserve"> PAGEREF _Toc33974972 \h </w:instrText>
        </w:r>
        <w:r w:rsidR="00F92FAE">
          <w:rPr>
            <w:noProof/>
            <w:webHidden/>
          </w:rPr>
        </w:r>
        <w:r w:rsidR="00F92FAE">
          <w:rPr>
            <w:noProof/>
            <w:webHidden/>
          </w:rPr>
          <w:fldChar w:fldCharType="separate"/>
        </w:r>
        <w:r w:rsidR="00FC53BD">
          <w:rPr>
            <w:noProof/>
            <w:webHidden/>
          </w:rPr>
          <w:t>22</w:t>
        </w:r>
        <w:r w:rsidR="00F92FAE">
          <w:rPr>
            <w:noProof/>
            <w:webHidden/>
          </w:rPr>
          <w:fldChar w:fldCharType="end"/>
        </w:r>
      </w:hyperlink>
    </w:p>
    <w:p w14:paraId="6B8C50F4" w14:textId="44A0D7EC" w:rsidR="00F92FAE" w:rsidRDefault="000C1FF5" w:rsidP="00F92FAE">
      <w:pPr>
        <w:pStyle w:val="TableofFigures"/>
        <w:tabs>
          <w:tab w:val="right" w:leader="dot" w:pos="9016"/>
        </w:tabs>
        <w:spacing w:line="360" w:lineRule="auto"/>
        <w:rPr>
          <w:rFonts w:eastAsiaTheme="minorEastAsia"/>
          <w:noProof/>
          <w:lang w:eastAsia="en-IE"/>
        </w:rPr>
      </w:pPr>
      <w:hyperlink w:anchor="_Toc33974973" w:history="1">
        <w:r w:rsidR="00F92FAE" w:rsidRPr="00AE33A6">
          <w:rPr>
            <w:rStyle w:val="Hyperlink"/>
            <w:noProof/>
          </w:rPr>
          <w:t>Table 3: Table showing features of each project</w:t>
        </w:r>
        <w:r w:rsidR="00F92FAE">
          <w:rPr>
            <w:noProof/>
            <w:webHidden/>
          </w:rPr>
          <w:tab/>
        </w:r>
        <w:r w:rsidR="00F92FAE">
          <w:rPr>
            <w:noProof/>
            <w:webHidden/>
          </w:rPr>
          <w:fldChar w:fldCharType="begin"/>
        </w:r>
        <w:r w:rsidR="00F92FAE">
          <w:rPr>
            <w:noProof/>
            <w:webHidden/>
          </w:rPr>
          <w:instrText xml:space="preserve"> PAGEREF _Toc33974973 \h </w:instrText>
        </w:r>
        <w:r w:rsidR="00F92FAE">
          <w:rPr>
            <w:noProof/>
            <w:webHidden/>
          </w:rPr>
        </w:r>
        <w:r w:rsidR="00F92FAE">
          <w:rPr>
            <w:noProof/>
            <w:webHidden/>
          </w:rPr>
          <w:fldChar w:fldCharType="separate"/>
        </w:r>
        <w:r w:rsidR="00FC53BD">
          <w:rPr>
            <w:noProof/>
            <w:webHidden/>
          </w:rPr>
          <w:t>33</w:t>
        </w:r>
        <w:r w:rsidR="00F92FAE">
          <w:rPr>
            <w:noProof/>
            <w:webHidden/>
          </w:rPr>
          <w:fldChar w:fldCharType="end"/>
        </w:r>
      </w:hyperlink>
    </w:p>
    <w:p w14:paraId="010A86FF" w14:textId="6AB6F28C" w:rsidR="00F92FAE" w:rsidRDefault="000C1FF5" w:rsidP="00F92FAE">
      <w:pPr>
        <w:pStyle w:val="TableofFigures"/>
        <w:tabs>
          <w:tab w:val="right" w:leader="dot" w:pos="9016"/>
        </w:tabs>
        <w:spacing w:line="360" w:lineRule="auto"/>
        <w:rPr>
          <w:rFonts w:eastAsiaTheme="minorEastAsia"/>
          <w:noProof/>
          <w:lang w:eastAsia="en-IE"/>
        </w:rPr>
      </w:pPr>
      <w:hyperlink w:anchor="_Toc33974974" w:history="1">
        <w:r w:rsidR="00F92FAE" w:rsidRPr="00AE33A6">
          <w:rPr>
            <w:rStyle w:val="Hyperlink"/>
            <w:noProof/>
          </w:rPr>
          <w:t>Table 4: Table of requirement importance</w:t>
        </w:r>
        <w:r w:rsidR="00F92FAE">
          <w:rPr>
            <w:noProof/>
            <w:webHidden/>
          </w:rPr>
          <w:tab/>
        </w:r>
        <w:r w:rsidR="00F92FAE">
          <w:rPr>
            <w:noProof/>
            <w:webHidden/>
          </w:rPr>
          <w:fldChar w:fldCharType="begin"/>
        </w:r>
        <w:r w:rsidR="00F92FAE">
          <w:rPr>
            <w:noProof/>
            <w:webHidden/>
          </w:rPr>
          <w:instrText xml:space="preserve"> PAGEREF _Toc33974974 \h </w:instrText>
        </w:r>
        <w:r w:rsidR="00F92FAE">
          <w:rPr>
            <w:noProof/>
            <w:webHidden/>
          </w:rPr>
        </w:r>
        <w:r w:rsidR="00F92FAE">
          <w:rPr>
            <w:noProof/>
            <w:webHidden/>
          </w:rPr>
          <w:fldChar w:fldCharType="separate"/>
        </w:r>
        <w:r w:rsidR="00FC53BD">
          <w:rPr>
            <w:noProof/>
            <w:webHidden/>
          </w:rPr>
          <w:t>41</w:t>
        </w:r>
        <w:r w:rsidR="00F92FAE">
          <w:rPr>
            <w:noProof/>
            <w:webHidden/>
          </w:rPr>
          <w:fldChar w:fldCharType="end"/>
        </w:r>
      </w:hyperlink>
    </w:p>
    <w:p w14:paraId="40FE3C39" w14:textId="7334B7A2" w:rsidR="009B697E" w:rsidRDefault="000C1FF5" w:rsidP="007E5F96">
      <w:pPr>
        <w:pStyle w:val="TableofFigures"/>
        <w:tabs>
          <w:tab w:val="right" w:leader="dot" w:pos="9016"/>
        </w:tabs>
        <w:spacing w:line="360" w:lineRule="auto"/>
      </w:pPr>
      <w:hyperlink w:anchor="_Toc33974975" w:history="1">
        <w:r w:rsidR="00F92FAE" w:rsidRPr="00AE33A6">
          <w:rPr>
            <w:rStyle w:val="Hyperlink"/>
            <w:noProof/>
          </w:rPr>
          <w:t>Table 5: Table of test plan</w:t>
        </w:r>
        <w:r w:rsidR="00F92FAE">
          <w:rPr>
            <w:noProof/>
            <w:webHidden/>
          </w:rPr>
          <w:tab/>
        </w:r>
        <w:r w:rsidR="00F92FAE">
          <w:rPr>
            <w:noProof/>
            <w:webHidden/>
          </w:rPr>
          <w:fldChar w:fldCharType="begin"/>
        </w:r>
        <w:r w:rsidR="00F92FAE">
          <w:rPr>
            <w:noProof/>
            <w:webHidden/>
          </w:rPr>
          <w:instrText xml:space="preserve"> PAGEREF _Toc33974975 \h </w:instrText>
        </w:r>
        <w:r w:rsidR="00F92FAE">
          <w:rPr>
            <w:noProof/>
            <w:webHidden/>
          </w:rPr>
        </w:r>
        <w:r w:rsidR="00F92FAE">
          <w:rPr>
            <w:noProof/>
            <w:webHidden/>
          </w:rPr>
          <w:fldChar w:fldCharType="separate"/>
        </w:r>
        <w:r w:rsidR="00FC53BD">
          <w:rPr>
            <w:noProof/>
            <w:webHidden/>
          </w:rPr>
          <w:t>68</w:t>
        </w:r>
        <w:r w:rsidR="00F92FAE">
          <w:rPr>
            <w:noProof/>
            <w:webHidden/>
          </w:rPr>
          <w:fldChar w:fldCharType="end"/>
        </w:r>
      </w:hyperlink>
      <w:r w:rsidR="00254A9E">
        <w:fldChar w:fldCharType="end"/>
      </w:r>
    </w:p>
    <w:p w14:paraId="55FAA914" w14:textId="0C353E2F" w:rsidR="008A73E3" w:rsidRDefault="008A73E3" w:rsidP="008A73E3"/>
    <w:p w14:paraId="719F4359" w14:textId="634F76D9" w:rsidR="008A73E3" w:rsidRDefault="008A73E3" w:rsidP="008A73E3"/>
    <w:p w14:paraId="7A8F5EAF" w14:textId="0D7A0705" w:rsidR="008A73E3" w:rsidRDefault="008A73E3" w:rsidP="008A73E3"/>
    <w:p w14:paraId="1D6BFCA6" w14:textId="3A6E64DC" w:rsidR="008A73E3" w:rsidRDefault="008A73E3" w:rsidP="008A73E3"/>
    <w:p w14:paraId="38201BDF" w14:textId="1CADF5A5" w:rsidR="008A73E3" w:rsidRDefault="008A73E3" w:rsidP="008A73E3"/>
    <w:p w14:paraId="58B58B30" w14:textId="48A5498D" w:rsidR="008A73E3" w:rsidRDefault="008A73E3" w:rsidP="008A73E3"/>
    <w:p w14:paraId="08038EC0" w14:textId="0DE8A3A9" w:rsidR="008A73E3" w:rsidRDefault="008A73E3" w:rsidP="008A73E3"/>
    <w:p w14:paraId="30DB3016" w14:textId="26BF03A6" w:rsidR="008A73E3" w:rsidRDefault="008A73E3" w:rsidP="008A73E3"/>
    <w:p w14:paraId="08FBBEDD" w14:textId="373FC7D9" w:rsidR="008A73E3" w:rsidRDefault="008A73E3" w:rsidP="008A73E3"/>
    <w:p w14:paraId="24E2AADF" w14:textId="40B1EF34" w:rsidR="008A73E3" w:rsidRDefault="008A73E3" w:rsidP="008A73E3"/>
    <w:p w14:paraId="05327E07" w14:textId="65DEFB5C" w:rsidR="008A73E3" w:rsidRDefault="008A73E3" w:rsidP="008A73E3"/>
    <w:p w14:paraId="365DD63C" w14:textId="524C49A8" w:rsidR="008A73E3" w:rsidRDefault="008A73E3" w:rsidP="008A73E3"/>
    <w:p w14:paraId="53B282F4" w14:textId="2A43E6D5" w:rsidR="008A73E3" w:rsidRDefault="008A73E3" w:rsidP="008A73E3"/>
    <w:p w14:paraId="09FB32DA" w14:textId="077A441A" w:rsidR="008A73E3" w:rsidRDefault="008A73E3" w:rsidP="008A73E3"/>
    <w:p w14:paraId="78935802" w14:textId="23CE39F6" w:rsidR="008A73E3" w:rsidRDefault="008A73E3" w:rsidP="008A73E3"/>
    <w:p w14:paraId="399265C4" w14:textId="290FCBA2" w:rsidR="008A73E3" w:rsidRDefault="008A73E3" w:rsidP="008A73E3"/>
    <w:p w14:paraId="5E03CD7B" w14:textId="3C75C0C9" w:rsidR="008A73E3" w:rsidRDefault="008A73E3" w:rsidP="008A73E3"/>
    <w:p w14:paraId="0C71B68A" w14:textId="33E8019D" w:rsidR="008A73E3" w:rsidRDefault="008A73E3" w:rsidP="008A73E3"/>
    <w:p w14:paraId="6692B57B" w14:textId="099EDA45" w:rsidR="008A73E3" w:rsidRDefault="008A73E3" w:rsidP="008A73E3"/>
    <w:p w14:paraId="6472FA9F" w14:textId="70D43059" w:rsidR="008A73E3" w:rsidRDefault="008A73E3" w:rsidP="008A73E3"/>
    <w:p w14:paraId="174FC377" w14:textId="77777777" w:rsidR="00FC53BD" w:rsidRPr="008A73E3" w:rsidRDefault="00FC53BD" w:rsidP="008A73E3"/>
    <w:p w14:paraId="74591F29" w14:textId="7CE3E8E5" w:rsidR="009B697E" w:rsidRDefault="009B697E" w:rsidP="009B697E">
      <w:pPr>
        <w:pStyle w:val="Heading1"/>
      </w:pPr>
      <w:bookmarkStart w:id="1" w:name="_Toc33510298"/>
      <w:r>
        <w:lastRenderedPageBreak/>
        <w:t>1. Introduction</w:t>
      </w:r>
      <w:bookmarkEnd w:id="1"/>
    </w:p>
    <w:p w14:paraId="4E6AA3F5" w14:textId="77777777" w:rsidR="00351D8A" w:rsidRPr="00351D8A" w:rsidRDefault="00351D8A" w:rsidP="00351D8A"/>
    <w:p w14:paraId="0D571051" w14:textId="45220589" w:rsidR="009B697E" w:rsidRDefault="009B697E" w:rsidP="007B01AD">
      <w:pPr>
        <w:pStyle w:val="Heading2"/>
        <w:numPr>
          <w:ilvl w:val="1"/>
          <w:numId w:val="1"/>
        </w:numPr>
      </w:pPr>
      <w:bookmarkStart w:id="2" w:name="_Toc33510299"/>
      <w:r>
        <w:t>Project Background</w:t>
      </w:r>
      <w:bookmarkEnd w:id="2"/>
    </w:p>
    <w:p w14:paraId="1D51C2CE" w14:textId="64AB18E6" w:rsidR="00F04348" w:rsidRDefault="00F04348" w:rsidP="007B01AD"/>
    <w:p w14:paraId="461DC551" w14:textId="77777777" w:rsidR="00F04348" w:rsidRPr="00F04348" w:rsidRDefault="00F04348" w:rsidP="00F04348">
      <w:pPr>
        <w:pStyle w:val="Chapterheading"/>
        <w:tabs>
          <w:tab w:val="left" w:pos="1275"/>
        </w:tabs>
        <w:spacing w:line="360" w:lineRule="auto"/>
        <w:rPr>
          <w:rFonts w:ascii="Calibri" w:hAnsi="Calibri" w:cs="Calibri"/>
          <w:b w:val="0"/>
          <w:bCs w:val="0"/>
          <w:sz w:val="22"/>
          <w:highlight w:val="lightGray"/>
        </w:rPr>
      </w:pPr>
      <w:r w:rsidRPr="00351D8A">
        <w:rPr>
          <w:rFonts w:asciiTheme="minorHAnsi" w:hAnsiTheme="minorHAnsi" w:cstheme="minorHAnsi"/>
          <w:b w:val="0"/>
          <w:bCs w:val="0"/>
          <w:sz w:val="22"/>
          <w:szCs w:val="22"/>
        </w:rPr>
        <w:t xml:space="preserve">The number of people with visual impairments or blindness is rising. Approximately 1 in every 30 Europeans have some form of visual impairment or sight loss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1)</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In total there are about 30 million Europeans who are blind or partially sighted. Records show that in 2016 approximately 54,810 people in Ireland had partial sight or were blin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2)</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As well as that, in 2019 it was found that an estimated 2.2 billion people in the world were either blind or visually impaire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3)</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These statistics include the various eye conditions in the world for example cataracts and glaucoma. </w:t>
      </w:r>
    </w:p>
    <w:p w14:paraId="7F279B39" w14:textId="77777777" w:rsidR="00F04348" w:rsidRPr="00F04348" w:rsidRDefault="00F04348" w:rsidP="00F04348">
      <w:pPr>
        <w:spacing w:line="360" w:lineRule="auto"/>
        <w:rPr>
          <w:highlight w:val="lightGray"/>
        </w:rPr>
      </w:pPr>
    </w:p>
    <w:p w14:paraId="2D7AE201" w14:textId="5BE1E653" w:rsidR="00F04348" w:rsidRPr="00F04348" w:rsidRDefault="00F04348" w:rsidP="00F04348">
      <w:pPr>
        <w:spacing w:line="360" w:lineRule="auto"/>
        <w:rPr>
          <w:highlight w:val="lightGray"/>
        </w:rPr>
      </w:pPr>
      <w:r w:rsidRPr="00351D8A">
        <w:t>Technology has been</w:t>
      </w:r>
      <w:r w:rsidR="00AE4C85">
        <w:t xml:space="preserve"> developed</w:t>
      </w:r>
      <w:r w:rsidRPr="00351D8A">
        <w:t xml:space="preserve"> </w:t>
      </w:r>
      <w:r w:rsidRPr="00A33C10">
        <w:t>to aid visually impaired and blind users</w:t>
      </w:r>
      <w:r w:rsidRPr="00351D8A">
        <w:t xml:space="preserve"> in their navigation of the inside and outside world. There are products, for example the MiniGuide, and projects currently available to aid these users in their navigation. These projects</w:t>
      </w:r>
      <w:r w:rsidR="00AE4C85">
        <w:t xml:space="preserve"> and products</w:t>
      </w:r>
      <w:r w:rsidRPr="00351D8A">
        <w:t xml:space="preserve"> are referred to later in the background section of this report</w:t>
      </w:r>
      <w:r w:rsidR="00AE4C85">
        <w:t xml:space="preserve">, including a look </w:t>
      </w:r>
      <w:r w:rsidR="00A33C10">
        <w:t xml:space="preserve">into </w:t>
      </w:r>
      <w:r w:rsidR="00AE4C85">
        <w:t>the acceptance of a particular assistive technology product within the community</w:t>
      </w:r>
      <w:r w:rsidRPr="00351D8A">
        <w:t xml:space="preserve">. Using technology as a means of navigation can have many benefits for the blind and visually impaired. By simply attaching the hardware component of the intended system to their waist, the user can navigate with the help of the device in a </w:t>
      </w:r>
      <w:r w:rsidR="00351D8A" w:rsidRPr="00351D8A">
        <w:t>hands-free</w:t>
      </w:r>
      <w:r w:rsidRPr="00351D8A">
        <w:t xml:space="preserve"> manner, allowing them to also use the more traditional aids like a guide dog or white cane. It could possibly allow for taking public transport alone, navigating around indoor and outdoor environments without assistance, travelling independently, either locally or in unknown towns or areas, and completing everyday task</w:t>
      </w:r>
      <w:r w:rsidR="00351D8A" w:rsidRPr="00351D8A">
        <w:t>s</w:t>
      </w:r>
      <w:r w:rsidRPr="00351D8A">
        <w:t xml:space="preserve"> independently like shopping, going to work and visiting friends and family.</w:t>
      </w:r>
    </w:p>
    <w:p w14:paraId="5E3D036C" w14:textId="77777777" w:rsidR="00F04348" w:rsidRPr="00F04348" w:rsidRDefault="00F04348" w:rsidP="00F04348">
      <w:pPr>
        <w:spacing w:line="360" w:lineRule="auto"/>
        <w:rPr>
          <w:highlight w:val="lightGray"/>
        </w:rPr>
      </w:pPr>
    </w:p>
    <w:p w14:paraId="48473EEC" w14:textId="4184D64C" w:rsidR="008C1077" w:rsidRDefault="00F04348" w:rsidP="008C1077">
      <w:pPr>
        <w:spacing w:line="360" w:lineRule="auto"/>
      </w:pPr>
      <w:r w:rsidRPr="00351D8A">
        <w:t>Although there are vast amounts of information and research pro</w:t>
      </w:r>
      <w:r w:rsidR="00351D8A" w:rsidRPr="00351D8A">
        <w:t>je</w:t>
      </w:r>
      <w:r w:rsidRPr="00351D8A">
        <w:t xml:space="preserve">cts about </w:t>
      </w:r>
      <w:r w:rsidR="00B76737">
        <w:t xml:space="preserve">using technology for </w:t>
      </w:r>
      <w:r w:rsidRPr="00351D8A">
        <w:t xml:space="preserve">assistive aids for the blind and visually impaired none have become </w:t>
      </w:r>
      <w:r w:rsidRPr="00B76737">
        <w:t>a staple in the lives of the visually impaired and blind</w:t>
      </w:r>
      <w:r w:rsidR="00B76737" w:rsidRPr="00B76737">
        <w:t xml:space="preserve">, </w:t>
      </w:r>
      <w:r w:rsidR="00B76737">
        <w:t>when</w:t>
      </w:r>
      <w:r w:rsidR="00B76737" w:rsidRPr="00B76737">
        <w:t xml:space="preserve"> compar</w:t>
      </w:r>
      <w:r w:rsidR="00B76737">
        <w:t>ed</w:t>
      </w:r>
      <w:r w:rsidR="00B76737" w:rsidRPr="00B76737">
        <w:t xml:space="preserve"> to the white cane or guide dog</w:t>
      </w:r>
      <w:r w:rsidRPr="00B76737">
        <w:t>.</w:t>
      </w:r>
      <w:r w:rsidRPr="00351D8A">
        <w:t xml:space="preserve"> </w:t>
      </w:r>
      <w:r w:rsidR="008C1077">
        <w:t>As a result of this d</w:t>
      </w:r>
      <w:r w:rsidRPr="00351D8A">
        <w:t>ifferent technologies</w:t>
      </w:r>
      <w:r w:rsidR="008C1077">
        <w:t>, some of which are discussed later,</w:t>
      </w:r>
      <w:r w:rsidRPr="00351D8A">
        <w:t xml:space="preserve"> are </w:t>
      </w:r>
      <w:r w:rsidR="00B76737">
        <w:t xml:space="preserve">frequently </w:t>
      </w:r>
      <w:r w:rsidRPr="00351D8A">
        <w:t xml:space="preserve">being created to aid the independent living of the visually impaired and blind. </w:t>
      </w:r>
      <w:r w:rsidR="008C1077">
        <w:t>The development of assistive technology for visually impaired or blind users is an ever-evolving field of computer science and i</w:t>
      </w:r>
      <w:r w:rsidRPr="00351D8A">
        <w:t>t is for th</w:t>
      </w:r>
      <w:r w:rsidR="008C1077">
        <w:t>is</w:t>
      </w:r>
      <w:r w:rsidRPr="00351D8A">
        <w:t xml:space="preserve"> reason that </w:t>
      </w:r>
      <w:r w:rsidRPr="008C1077">
        <w:t>Navigation Assistant is</w:t>
      </w:r>
      <w:r w:rsidRPr="00351D8A">
        <w:t xml:space="preserve"> being developed.</w:t>
      </w:r>
    </w:p>
    <w:p w14:paraId="201DEC3D" w14:textId="77777777" w:rsidR="007E5F96" w:rsidRPr="008C1077" w:rsidRDefault="007E5F96" w:rsidP="008C1077">
      <w:pPr>
        <w:spacing w:line="360" w:lineRule="auto"/>
      </w:pPr>
    </w:p>
    <w:p w14:paraId="4B2A10D2" w14:textId="77777777" w:rsidR="009B697E" w:rsidRPr="004A4F63" w:rsidRDefault="009B697E" w:rsidP="007B63DE">
      <w:pPr>
        <w:pStyle w:val="Heading2"/>
        <w:numPr>
          <w:ilvl w:val="1"/>
          <w:numId w:val="1"/>
        </w:numPr>
      </w:pPr>
      <w:bookmarkStart w:id="3" w:name="_Toc33510300"/>
      <w:r w:rsidRPr="004A4F63">
        <w:lastRenderedPageBreak/>
        <w:t>Project Description</w:t>
      </w:r>
      <w:bookmarkEnd w:id="3"/>
    </w:p>
    <w:p w14:paraId="1F7DC215" w14:textId="368B677C" w:rsidR="00F04348" w:rsidRPr="004A4F63" w:rsidRDefault="00F04348" w:rsidP="007A7F1C"/>
    <w:p w14:paraId="38893E56" w14:textId="119ACA61" w:rsidR="00F04348" w:rsidRPr="004A4F63" w:rsidRDefault="00F04348" w:rsidP="00F04348">
      <w:pPr>
        <w:spacing w:line="360" w:lineRule="auto"/>
      </w:pPr>
      <w:r w:rsidRPr="004A4F63">
        <w:t xml:space="preserve">Navigation Assistant is a project for the visually impaired or blind that allows them to navigate and avoid obstacles in their everyday life. Navigation Assistant should be used in conjunction with the more traditional navigational aids </w:t>
      </w:r>
      <w:r w:rsidR="00351D8A" w:rsidRPr="004A4F63">
        <w:t xml:space="preserve">used by </w:t>
      </w:r>
      <w:r w:rsidRPr="004A4F63">
        <w:t xml:space="preserve">the visually impaired and blind, like the white cane or </w:t>
      </w:r>
      <w:r w:rsidRPr="00781D53">
        <w:t>guide dogs.</w:t>
      </w:r>
      <w:r w:rsidRPr="004A4F63">
        <w:t xml:space="preserve"> This project will be used as an additional aid </w:t>
      </w:r>
      <w:r w:rsidR="00351D8A" w:rsidRPr="004A4F63">
        <w:t>to provide</w:t>
      </w:r>
      <w:r w:rsidRPr="004A4F63">
        <w:t xml:space="preserve"> a visually impaired or blind </w:t>
      </w:r>
      <w:r w:rsidR="00351D8A" w:rsidRPr="004A4F63">
        <w:t>user</w:t>
      </w:r>
      <w:r w:rsidRPr="004A4F63">
        <w:t xml:space="preserve"> more independence while navigating around various environments.</w:t>
      </w:r>
    </w:p>
    <w:p w14:paraId="04292A49" w14:textId="77777777" w:rsidR="00F04348" w:rsidRPr="004A4F63" w:rsidRDefault="00F04348" w:rsidP="00F04348">
      <w:pPr>
        <w:spacing w:line="360" w:lineRule="auto"/>
      </w:pPr>
    </w:p>
    <w:p w14:paraId="3A47D91C" w14:textId="41F85AFB" w:rsidR="00F04348" w:rsidRPr="004A4F63" w:rsidRDefault="00F04348" w:rsidP="00F04348">
      <w:pPr>
        <w:spacing w:line="360" w:lineRule="auto"/>
      </w:pPr>
      <w:r w:rsidRPr="004A4F63">
        <w:t xml:space="preserve">The complexity of Navigation Assistant comes in the accuracy of the </w:t>
      </w:r>
      <w:r w:rsidR="00351D8A" w:rsidRPr="004A4F63">
        <w:t>instructions</w:t>
      </w:r>
      <w:r w:rsidRPr="004A4F63">
        <w:t xml:space="preserve"> being  given to the user, using audio </w:t>
      </w:r>
      <w:r w:rsidR="00351D8A" w:rsidRPr="004A4F63">
        <w:t>queues,</w:t>
      </w:r>
      <w:r w:rsidRPr="004A4F63">
        <w:t xml:space="preserve"> delivered through an audio device like headphones. This project is a one-way system where the navigation instructions are provided to the user through audio, but the user cannot converse with the system, however this could be considered </w:t>
      </w:r>
      <w:r w:rsidRPr="00781D53">
        <w:t>with regards to the future work</w:t>
      </w:r>
      <w:r w:rsidRPr="004A4F63">
        <w:t xml:space="preserve"> of the project. Creating accurate navigation instructions to the user </w:t>
      </w:r>
      <w:r w:rsidR="00351D8A" w:rsidRPr="004A4F63">
        <w:t>is</w:t>
      </w:r>
      <w:r w:rsidRPr="004A4F63">
        <w:t xml:space="preserve"> paramount in ensuring that the user feels safe when navigating with this device. If the instruction is inaccurate it could lead to harm to the user. As well as being accurate, the instructions need to be intuitive and clear to ensure a good user experience. If the instructions are easy to understand and clear then the user will feel they can complete the instructions safely. </w:t>
      </w:r>
    </w:p>
    <w:p w14:paraId="7160CF8D" w14:textId="77777777" w:rsidR="00F04348" w:rsidRPr="004A4F63" w:rsidRDefault="00F04348" w:rsidP="00F04348">
      <w:pPr>
        <w:spacing w:line="360" w:lineRule="auto"/>
      </w:pPr>
    </w:p>
    <w:p w14:paraId="2A073FE5" w14:textId="0CD5A0F1" w:rsidR="00F04348" w:rsidRPr="004A4F63" w:rsidRDefault="00F04348" w:rsidP="00F04348">
      <w:pPr>
        <w:spacing w:line="360" w:lineRule="auto"/>
      </w:pPr>
      <w:r w:rsidRPr="004A4F63">
        <w:t xml:space="preserve">The approach for this project will consist of the creation of prototypes. This prototype will be a wearable device attached to the user. It will be either attached to the user using Velcro or attached to a belt, similar to the prototype shown in </w:t>
      </w:r>
      <w:r w:rsidR="008F3F09">
        <w:fldChar w:fldCharType="begin"/>
      </w:r>
      <w:r w:rsidR="008F3F09">
        <w:instrText xml:space="preserve"> REF _Ref34462912 \h </w:instrText>
      </w:r>
      <w:r w:rsidR="008F3F09">
        <w:fldChar w:fldCharType="separate"/>
      </w:r>
      <w:r w:rsidR="008F3F09" w:rsidRPr="004A4F63">
        <w:t xml:space="preserve">Figure </w:t>
      </w:r>
      <w:r w:rsidR="008F3F09">
        <w:rPr>
          <w:noProof/>
        </w:rPr>
        <w:t>1</w:t>
      </w:r>
      <w:r w:rsidR="008F3F09">
        <w:fldChar w:fldCharType="end"/>
      </w:r>
      <w:r w:rsidRPr="004A4F63">
        <w:t>. These prototypes will then be tested by various users to gain knowledge o</w:t>
      </w:r>
      <w:r w:rsidR="00351D8A" w:rsidRPr="004A4F63">
        <w:t>f</w:t>
      </w:r>
      <w:r w:rsidRPr="004A4F63">
        <w:t xml:space="preserve"> their experiences. These user experiences and feedback will then be incorporated into changes made to the project. These steps will be repeated until a robust and</w:t>
      </w:r>
      <w:r w:rsidR="00351D8A" w:rsidRPr="004A4F63">
        <w:t xml:space="preserve"> well</w:t>
      </w:r>
      <w:r w:rsidRPr="004A4F63">
        <w:t xml:space="preserve"> thought out project is developed. This project will be a feature driven development project</w:t>
      </w:r>
      <w:r w:rsidR="00351D8A" w:rsidRPr="004A4F63">
        <w:t>. In other words,</w:t>
      </w:r>
      <w:r w:rsidRPr="004A4F63">
        <w:t xml:space="preserve"> once a feature is completed and tested it will be integrated into the project.</w:t>
      </w:r>
    </w:p>
    <w:p w14:paraId="732B0EC7" w14:textId="77777777" w:rsidR="00F04348" w:rsidRPr="004A4F63" w:rsidRDefault="00F04348" w:rsidP="00F04348">
      <w:pPr>
        <w:spacing w:line="360" w:lineRule="auto"/>
      </w:pPr>
    </w:p>
    <w:p w14:paraId="55E2D949" w14:textId="77777777" w:rsidR="00F04348" w:rsidRPr="004A4F63" w:rsidRDefault="00F04348" w:rsidP="00F04348">
      <w:pPr>
        <w:keepNext/>
        <w:spacing w:line="360" w:lineRule="auto"/>
        <w:jc w:val="center"/>
      </w:pPr>
      <w:r w:rsidRPr="004A4F63">
        <w:rPr>
          <w:noProof/>
        </w:rPr>
        <w:lastRenderedPageBreak/>
        <w:drawing>
          <wp:inline distT="0" distB="0" distL="0" distR="0" wp14:anchorId="4A8DE3C9" wp14:editId="40686512">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61883" cy="2476537"/>
                    </a:xfrm>
                    <a:prstGeom prst="rect">
                      <a:avLst/>
                    </a:prstGeom>
                  </pic:spPr>
                </pic:pic>
              </a:graphicData>
            </a:graphic>
          </wp:inline>
        </w:drawing>
      </w:r>
    </w:p>
    <w:p w14:paraId="4F9E3A6E" w14:textId="1A38F415" w:rsidR="007B01AD" w:rsidRPr="008A4DAC" w:rsidRDefault="00F04348" w:rsidP="008A4DAC">
      <w:pPr>
        <w:pStyle w:val="Caption"/>
        <w:jc w:val="center"/>
        <w:rPr>
          <w:rFonts w:cstheme="minorHAnsi"/>
        </w:rPr>
      </w:pPr>
      <w:bookmarkStart w:id="4" w:name="_Toc26621553"/>
      <w:bookmarkStart w:id="5" w:name="_Ref34462912"/>
      <w:bookmarkStart w:id="6" w:name="_Toc34493025"/>
      <w:r w:rsidRPr="004A4F63">
        <w:t xml:space="preserve">Figure </w:t>
      </w:r>
      <w:r w:rsidR="000C1FF5">
        <w:fldChar w:fldCharType="begin"/>
      </w:r>
      <w:r w:rsidR="000C1FF5">
        <w:instrText xml:space="preserve"> SEQ Figure \* ARABIC </w:instrText>
      </w:r>
      <w:r w:rsidR="000C1FF5">
        <w:fldChar w:fldCharType="separate"/>
      </w:r>
      <w:r w:rsidR="00047019">
        <w:rPr>
          <w:noProof/>
        </w:rPr>
        <w:t>1</w:t>
      </w:r>
      <w:r w:rsidR="000C1FF5">
        <w:rPr>
          <w:noProof/>
        </w:rPr>
        <w:fldChar w:fldCharType="end"/>
      </w:r>
      <w:r w:rsidRPr="004A4F63">
        <w:t xml:space="preserve">: Example of possible wearable solution </w:t>
      </w:r>
      <w:r w:rsidRPr="004A4F63">
        <w:rPr>
          <w:rFonts w:cstheme="minorHAnsi"/>
        </w:rPr>
        <w:t>(11)</w:t>
      </w:r>
      <w:bookmarkEnd w:id="4"/>
      <w:bookmarkEnd w:id="5"/>
      <w:bookmarkEnd w:id="6"/>
    </w:p>
    <w:p w14:paraId="043462EF" w14:textId="1DE1D0FD" w:rsidR="009B697E" w:rsidRPr="00DE294E" w:rsidRDefault="009B697E" w:rsidP="007B63DE">
      <w:pPr>
        <w:pStyle w:val="Heading2"/>
        <w:numPr>
          <w:ilvl w:val="1"/>
          <w:numId w:val="1"/>
        </w:numPr>
      </w:pPr>
      <w:bookmarkStart w:id="7" w:name="_Toc33510301"/>
      <w:r w:rsidRPr="00DE294E">
        <w:t>Project Objectives</w:t>
      </w:r>
      <w:bookmarkEnd w:id="7"/>
    </w:p>
    <w:p w14:paraId="2AACC9B5" w14:textId="77777777" w:rsidR="00351D8A" w:rsidRDefault="00351D8A" w:rsidP="00F04348">
      <w:pPr>
        <w:spacing w:line="360" w:lineRule="auto"/>
      </w:pPr>
    </w:p>
    <w:p w14:paraId="159CB8B3" w14:textId="7C03CED7" w:rsidR="00F04348" w:rsidRPr="00CC29C9" w:rsidRDefault="00F04348" w:rsidP="00F04348">
      <w:pPr>
        <w:spacing w:line="360" w:lineRule="auto"/>
      </w:pPr>
      <w:r w:rsidRPr="00CC29C9">
        <w:t>The overall aim of the project is to produce a pro</w:t>
      </w:r>
      <w:r w:rsidR="008A4DAC" w:rsidRPr="00CC29C9">
        <w:t>totype</w:t>
      </w:r>
      <w:r w:rsidR="00CC29C9" w:rsidRPr="00CC29C9">
        <w:t xml:space="preserve"> project</w:t>
      </w:r>
      <w:r w:rsidRPr="00CC29C9">
        <w:t xml:space="preserve"> that allows </w:t>
      </w:r>
      <w:r w:rsidR="00673F98" w:rsidRPr="00CC29C9">
        <w:t xml:space="preserve">a visually impaired </w:t>
      </w:r>
      <w:r w:rsidR="00CC29C9" w:rsidRPr="00CC29C9">
        <w:t xml:space="preserve">or blind </w:t>
      </w:r>
      <w:r w:rsidR="00673F98" w:rsidRPr="00CC29C9">
        <w:t xml:space="preserve">user </w:t>
      </w:r>
      <w:r w:rsidRPr="00CC29C9">
        <w:t>to avoid upcoming obstacles</w:t>
      </w:r>
      <w:r w:rsidR="00CC29C9" w:rsidRPr="00CC29C9">
        <w:t>,</w:t>
      </w:r>
      <w:r w:rsidR="00673F98" w:rsidRPr="00CC29C9">
        <w:t xml:space="preserve"> with the use of accurate audio navigational instructions</w:t>
      </w:r>
      <w:r w:rsidR="00CC29C9">
        <w:t>.</w:t>
      </w:r>
    </w:p>
    <w:p w14:paraId="3866634D" w14:textId="77777777" w:rsidR="00F04348" w:rsidRPr="00F04348" w:rsidRDefault="00F04348" w:rsidP="00F04348">
      <w:pPr>
        <w:spacing w:line="360" w:lineRule="auto"/>
        <w:rPr>
          <w:highlight w:val="lightGray"/>
        </w:rPr>
      </w:pPr>
    </w:p>
    <w:p w14:paraId="4AFC4442" w14:textId="11F228B1" w:rsidR="00F04348" w:rsidRPr="00F04348" w:rsidRDefault="00F04348" w:rsidP="00F04348">
      <w:pPr>
        <w:spacing w:line="360" w:lineRule="auto"/>
        <w:rPr>
          <w:highlight w:val="lightGray"/>
        </w:rPr>
      </w:pPr>
      <w:r w:rsidRPr="00CC29C9">
        <w:t>The goal of this project is to provide intuitive and easy to understand instructions to the user that will allow them to navigate an unfamiliar environment safely. The development of this project will be hugely user centred meaning that the type of user that will use this system will be kept in mind throughout the development of this project. As this project’s aim is to help the user navigate their environment it is essential that the projects research, design and development be implemented with the user in mind. The user and their experience will be the main concern throughout the</w:t>
      </w:r>
      <w:r w:rsidR="00CC29C9">
        <w:t xml:space="preserve"> entire </w:t>
      </w:r>
      <w:r w:rsidRPr="00CC29C9">
        <w:t>process of this project.</w:t>
      </w:r>
    </w:p>
    <w:p w14:paraId="4AD37629" w14:textId="77777777" w:rsidR="00F04348" w:rsidRPr="00F04348" w:rsidRDefault="00F04348" w:rsidP="00F04348">
      <w:pPr>
        <w:spacing w:line="360" w:lineRule="auto"/>
        <w:rPr>
          <w:highlight w:val="lightGray"/>
        </w:rPr>
      </w:pPr>
    </w:p>
    <w:p w14:paraId="2D68E919" w14:textId="3D02C283" w:rsidR="00F04348" w:rsidRPr="00F04348" w:rsidRDefault="00F04348" w:rsidP="00F04348">
      <w:pPr>
        <w:spacing w:line="360" w:lineRule="auto"/>
        <w:rPr>
          <w:highlight w:val="lightGray"/>
        </w:rPr>
      </w:pPr>
      <w:r w:rsidRPr="000E2AE6">
        <w:t xml:space="preserve">To achieve the goals in this project milestones, presented in </w:t>
      </w:r>
      <w:r w:rsidRPr="00945AA8">
        <w:rPr>
          <w:highlight w:val="yellow"/>
        </w:rPr>
        <w:t>chapter 6</w:t>
      </w:r>
      <w:r w:rsidRPr="000E2AE6">
        <w:t xml:space="preserve"> of this report, have been set, and planning has been implemented. The</w:t>
      </w:r>
      <w:r w:rsidR="000E2AE6" w:rsidRPr="000E2AE6">
        <w:t>se</w:t>
      </w:r>
      <w:r w:rsidRPr="000E2AE6">
        <w:t xml:space="preserve"> milestones involved setting, and possibly changing, dates to complete specific features of the project.</w:t>
      </w:r>
      <w:r w:rsidR="000E2AE6">
        <w:t xml:space="preserve"> </w:t>
      </w:r>
      <w:r w:rsidRPr="000E2AE6">
        <w:t xml:space="preserve">The planning, </w:t>
      </w:r>
      <w:r w:rsidR="000E2AE6" w:rsidRPr="000E2AE6">
        <w:t xml:space="preserve">also </w:t>
      </w:r>
      <w:r w:rsidRPr="000E2AE6">
        <w:t xml:space="preserve">presented in </w:t>
      </w:r>
      <w:r w:rsidRPr="000E2AE6">
        <w:rPr>
          <w:highlight w:val="yellow"/>
        </w:rPr>
        <w:t xml:space="preserve">chapter 6 </w:t>
      </w:r>
      <w:r w:rsidRPr="000E2AE6">
        <w:t>of this report, involves planning ahead and setting out what needs to be done with</w:t>
      </w:r>
      <w:r w:rsidR="000E2AE6" w:rsidRPr="000E2AE6">
        <w:t>in</w:t>
      </w:r>
      <w:r w:rsidRPr="000E2AE6">
        <w:t xml:space="preserve"> the project to complete it. </w:t>
      </w:r>
      <w:r w:rsidR="000E2AE6" w:rsidRPr="000E2AE6">
        <w:t>Both of these techniques</w:t>
      </w:r>
      <w:r w:rsidRPr="000E2AE6">
        <w:t xml:space="preserve"> ensure that the final project version is completed</w:t>
      </w:r>
      <w:r w:rsidR="00F35684">
        <w:t xml:space="preserve"> on time</w:t>
      </w:r>
      <w:r w:rsidRPr="000E2AE6">
        <w:t xml:space="preserve"> </w:t>
      </w:r>
      <w:r w:rsidR="000E2AE6">
        <w:t>to a high standard</w:t>
      </w:r>
      <w:r w:rsidR="00F35684">
        <w:t>.</w:t>
      </w:r>
    </w:p>
    <w:p w14:paraId="2CC334A2" w14:textId="77777777" w:rsidR="00F04348" w:rsidRPr="00F04348" w:rsidRDefault="00F04348" w:rsidP="00F04348">
      <w:pPr>
        <w:spacing w:line="360" w:lineRule="auto"/>
        <w:rPr>
          <w:highlight w:val="lightGray"/>
        </w:rPr>
      </w:pPr>
    </w:p>
    <w:p w14:paraId="57C6E871" w14:textId="77777777" w:rsidR="00F04348" w:rsidRPr="0069390A" w:rsidRDefault="00F04348" w:rsidP="00F04348">
      <w:pPr>
        <w:spacing w:line="360" w:lineRule="auto"/>
      </w:pPr>
      <w:r w:rsidRPr="0069390A">
        <w:lastRenderedPageBreak/>
        <w:t>The purpose of this project is to help the visually impaired or blind user navigate obstacles in their everyday life with a wearable device. This project will also show that technology can be used in a helpful and assistive way for those who have a disability, in this case those who are visually impaired or blind.</w:t>
      </w:r>
    </w:p>
    <w:p w14:paraId="04D01CBB" w14:textId="77777777" w:rsidR="00F04348" w:rsidRPr="00F04348" w:rsidRDefault="00F04348" w:rsidP="00F04348">
      <w:pPr>
        <w:spacing w:line="360" w:lineRule="auto"/>
        <w:rPr>
          <w:highlight w:val="lightGray"/>
        </w:rPr>
      </w:pPr>
    </w:p>
    <w:p w14:paraId="0E29D914" w14:textId="1D3D7A25" w:rsidR="007B63DE" w:rsidRDefault="00F04348" w:rsidP="0069390A">
      <w:pPr>
        <w:spacing w:line="360" w:lineRule="auto"/>
      </w:pPr>
      <w:r w:rsidRPr="0069390A">
        <w:t>What Navigation Assistant is not about is replacing more traditional methods of navigation for the visually impaired and blind, i.e. the white cane and guide dogs. Navigation Assistant is to be used in conjunction with these more traditional methods as an additional navigational aid. Even if Navigation Assistant doesn’t work or suit every user’s needs, for example the fact that it will eventually run out of power and must be recharged, it will still be considered a success if it helps a handful of people’s lives.</w:t>
      </w:r>
    </w:p>
    <w:p w14:paraId="5A8391BD" w14:textId="77777777" w:rsidR="00736941" w:rsidRPr="007B63DE" w:rsidRDefault="00736941" w:rsidP="0069390A">
      <w:pPr>
        <w:spacing w:line="360" w:lineRule="auto"/>
      </w:pPr>
    </w:p>
    <w:p w14:paraId="76799CDE" w14:textId="1ACFB339" w:rsidR="009B697E" w:rsidRPr="00DE294E" w:rsidRDefault="00151300" w:rsidP="007B63DE">
      <w:pPr>
        <w:pStyle w:val="Heading2"/>
        <w:numPr>
          <w:ilvl w:val="1"/>
          <w:numId w:val="1"/>
        </w:numPr>
      </w:pPr>
      <w:bookmarkStart w:id="8" w:name="_Toc33510302"/>
      <w:r w:rsidRPr="00DE294E">
        <w:t xml:space="preserve">Project </w:t>
      </w:r>
      <w:r w:rsidR="008D6808" w:rsidRPr="00DE294E">
        <w:t>Challenges</w:t>
      </w:r>
      <w:bookmarkEnd w:id="8"/>
    </w:p>
    <w:p w14:paraId="2D1B5E0F" w14:textId="0DF442D0" w:rsidR="005524B5" w:rsidRDefault="005524B5" w:rsidP="005524B5">
      <w:pPr>
        <w:rPr>
          <w:highlight w:val="yellow"/>
        </w:rPr>
      </w:pPr>
    </w:p>
    <w:p w14:paraId="067750D7" w14:textId="16529FF4" w:rsidR="005524B5" w:rsidRPr="00C20C94" w:rsidRDefault="005524B5" w:rsidP="005524B5">
      <w:pPr>
        <w:pStyle w:val="Heading2"/>
        <w:rPr>
          <w:sz w:val="24"/>
          <w:szCs w:val="24"/>
        </w:rPr>
      </w:pPr>
      <w:bookmarkStart w:id="9" w:name="_Toc32828461"/>
      <w:bookmarkStart w:id="10" w:name="_Toc33510303"/>
      <w:r w:rsidRPr="00C20C94">
        <w:rPr>
          <w:sz w:val="24"/>
          <w:szCs w:val="24"/>
        </w:rPr>
        <w:t>1.4.1 Introduction</w:t>
      </w:r>
      <w:bookmarkEnd w:id="9"/>
      <w:bookmarkEnd w:id="10"/>
    </w:p>
    <w:p w14:paraId="7ACF1FD7" w14:textId="770570E4" w:rsidR="00C20C94" w:rsidRDefault="00C20C94" w:rsidP="00C20C94">
      <w:pPr>
        <w:rPr>
          <w:highlight w:val="yellow"/>
        </w:rPr>
      </w:pPr>
    </w:p>
    <w:p w14:paraId="3A9B7B0C" w14:textId="347002D9" w:rsidR="00377D53" w:rsidRDefault="00C20C94" w:rsidP="00C20C94">
      <w:pPr>
        <w:spacing w:line="360" w:lineRule="auto"/>
      </w:pPr>
      <w:r w:rsidRPr="00C20C94">
        <w:t>As</w:t>
      </w:r>
      <w:r>
        <w:t xml:space="preserve"> is to be expected with any large-scale project, there are some related risks and challenges.  More often </w:t>
      </w:r>
      <w:r w:rsidR="00761814">
        <w:t>than</w:t>
      </w:r>
      <w:r>
        <w:t xml:space="preserve"> not these challenges are related to a lack of resources for example time or technologies. This section will identify the risks associated with this project. These include detection accuracy, </w:t>
      </w:r>
      <w:r w:rsidR="0087235D">
        <w:t xml:space="preserve">timing, </w:t>
      </w:r>
      <w:r>
        <w:t>real time navigation and new technologies</w:t>
      </w:r>
    </w:p>
    <w:p w14:paraId="7706959E" w14:textId="52A6CE3A" w:rsidR="0087235D" w:rsidRDefault="0087235D" w:rsidP="00C20C94">
      <w:pPr>
        <w:spacing w:line="360" w:lineRule="auto"/>
      </w:pPr>
    </w:p>
    <w:p w14:paraId="2D575BFD" w14:textId="1F79F9DC" w:rsidR="0087235D" w:rsidRPr="005D3B2D" w:rsidRDefault="0087235D" w:rsidP="005D3B2D">
      <w:pPr>
        <w:pStyle w:val="Heading2"/>
        <w:spacing w:line="240" w:lineRule="auto"/>
        <w:rPr>
          <w:sz w:val="24"/>
          <w:szCs w:val="24"/>
        </w:rPr>
      </w:pPr>
      <w:bookmarkStart w:id="11" w:name="_Toc32828462"/>
      <w:bookmarkStart w:id="12" w:name="_Toc33510304"/>
      <w:r w:rsidRPr="005D3B2D">
        <w:rPr>
          <w:sz w:val="24"/>
          <w:szCs w:val="24"/>
        </w:rPr>
        <w:t xml:space="preserve">1.4.2 </w:t>
      </w:r>
      <w:bookmarkEnd w:id="11"/>
      <w:bookmarkEnd w:id="12"/>
      <w:r w:rsidR="00761814">
        <w:rPr>
          <w:sz w:val="24"/>
          <w:szCs w:val="24"/>
        </w:rPr>
        <w:t>Time Constraints</w:t>
      </w:r>
    </w:p>
    <w:p w14:paraId="479EEF86" w14:textId="3757C3EB" w:rsidR="005D3B2D" w:rsidRPr="005D3B2D" w:rsidRDefault="005D3B2D" w:rsidP="005D3B2D">
      <w:pPr>
        <w:spacing w:line="240" w:lineRule="auto"/>
      </w:pPr>
    </w:p>
    <w:p w14:paraId="48CE0C3B" w14:textId="3E2F848E" w:rsidR="0087235D" w:rsidRPr="005D3B2D" w:rsidRDefault="005D3B2D" w:rsidP="005D3B2D">
      <w:pPr>
        <w:spacing w:line="360" w:lineRule="auto"/>
      </w:pPr>
      <w:r w:rsidRPr="005D3B2D">
        <w:t xml:space="preserve">The first risk associated with this project is time running out. The project must be researched, designed, developed and tested within the academic year. It is a possibility that if the project is not planned well, that not all of the planned development and testing will be conducted. To overcome the risk of time running out priority will be given to specific features to achieve the main objective of the project. </w:t>
      </w:r>
    </w:p>
    <w:p w14:paraId="3E825F96" w14:textId="482A0809" w:rsidR="005524B5" w:rsidRDefault="005524B5" w:rsidP="005524B5">
      <w:pPr>
        <w:rPr>
          <w:highlight w:val="yellow"/>
        </w:rPr>
      </w:pPr>
    </w:p>
    <w:p w14:paraId="0F832CDF" w14:textId="365D1432" w:rsidR="00761814" w:rsidRDefault="00761814" w:rsidP="005524B5">
      <w:pPr>
        <w:rPr>
          <w:highlight w:val="yellow"/>
        </w:rPr>
      </w:pPr>
    </w:p>
    <w:p w14:paraId="2BDC89F2" w14:textId="11588EC2" w:rsidR="00761814" w:rsidRDefault="00761814" w:rsidP="005524B5">
      <w:pPr>
        <w:rPr>
          <w:highlight w:val="yellow"/>
        </w:rPr>
      </w:pPr>
    </w:p>
    <w:p w14:paraId="0D695297" w14:textId="77777777" w:rsidR="00761814" w:rsidRDefault="00761814" w:rsidP="005524B5">
      <w:pPr>
        <w:rPr>
          <w:highlight w:val="yellow"/>
        </w:rPr>
      </w:pPr>
    </w:p>
    <w:p w14:paraId="0AC6299B" w14:textId="1DD3035A" w:rsidR="00945AA8" w:rsidRPr="005D3B2D" w:rsidRDefault="00945AA8" w:rsidP="00945AA8">
      <w:pPr>
        <w:pStyle w:val="Heading2"/>
        <w:rPr>
          <w:sz w:val="24"/>
          <w:szCs w:val="24"/>
        </w:rPr>
      </w:pPr>
      <w:bookmarkStart w:id="13" w:name="_Toc32828463"/>
      <w:bookmarkStart w:id="14" w:name="_Toc33510305"/>
      <w:r w:rsidRPr="005D3B2D">
        <w:rPr>
          <w:sz w:val="24"/>
          <w:szCs w:val="24"/>
        </w:rPr>
        <w:lastRenderedPageBreak/>
        <w:t>1.4.</w:t>
      </w:r>
      <w:r w:rsidR="0087235D" w:rsidRPr="005D3B2D">
        <w:rPr>
          <w:sz w:val="24"/>
          <w:szCs w:val="24"/>
        </w:rPr>
        <w:t>3</w:t>
      </w:r>
      <w:r w:rsidRPr="005D3B2D">
        <w:rPr>
          <w:sz w:val="24"/>
          <w:szCs w:val="24"/>
        </w:rPr>
        <w:t xml:space="preserve"> Detection Accuracy</w:t>
      </w:r>
      <w:bookmarkEnd w:id="13"/>
      <w:bookmarkEnd w:id="14"/>
    </w:p>
    <w:p w14:paraId="433453FC" w14:textId="4986BE8B" w:rsidR="005D3B2D" w:rsidRDefault="005D3B2D" w:rsidP="005D3B2D">
      <w:pPr>
        <w:rPr>
          <w:highlight w:val="yellow"/>
        </w:rPr>
      </w:pPr>
    </w:p>
    <w:p w14:paraId="5148A5B9" w14:textId="06DC39E5" w:rsidR="005D3B2D" w:rsidRDefault="005D3B2D" w:rsidP="005D3B2D">
      <w:pPr>
        <w:spacing w:line="360" w:lineRule="auto"/>
      </w:pPr>
      <w:r w:rsidRPr="005D3B2D">
        <w:t xml:space="preserve">Another risk associated with this project is that the chosen model will not detect objects as predicted. </w:t>
      </w:r>
      <w:r>
        <w:t>The intended use of the detection model is to detect obstacles, such as people and furniture, in the user’s path. The possible problems include:</w:t>
      </w:r>
    </w:p>
    <w:p w14:paraId="49A5AAD5" w14:textId="5EB90D9B" w:rsidR="005D3B2D" w:rsidRDefault="005D3B2D" w:rsidP="005D3B2D">
      <w:pPr>
        <w:pStyle w:val="ListParagraph"/>
        <w:numPr>
          <w:ilvl w:val="0"/>
          <w:numId w:val="8"/>
        </w:numPr>
        <w:spacing w:line="360" w:lineRule="auto"/>
      </w:pPr>
      <w:r>
        <w:t>Model misidentifying objects in low light settings</w:t>
      </w:r>
    </w:p>
    <w:p w14:paraId="7C4BCF2B" w14:textId="03E8FD31" w:rsidR="005D3B2D" w:rsidRDefault="005D3B2D" w:rsidP="005D3B2D">
      <w:pPr>
        <w:pStyle w:val="ListParagraph"/>
        <w:numPr>
          <w:ilvl w:val="0"/>
          <w:numId w:val="8"/>
        </w:numPr>
        <w:spacing w:line="360" w:lineRule="auto"/>
      </w:pPr>
      <w:r>
        <w:t>Model misidentifying objects that are far away</w:t>
      </w:r>
    </w:p>
    <w:p w14:paraId="1C45E7FE" w14:textId="366FD834" w:rsidR="005D3B2D" w:rsidRPr="005D3B2D" w:rsidRDefault="005D3B2D" w:rsidP="005D3B2D">
      <w:pPr>
        <w:spacing w:line="360" w:lineRule="auto"/>
      </w:pPr>
      <w:r>
        <w:t>To help avoid these problems solutions of how to detect other, unidentified, objects will be considered.</w:t>
      </w:r>
    </w:p>
    <w:p w14:paraId="2730F696" w14:textId="77777777" w:rsidR="00945AA8" w:rsidRPr="00945AA8" w:rsidRDefault="00945AA8" w:rsidP="00945AA8">
      <w:pPr>
        <w:rPr>
          <w:highlight w:val="yellow"/>
        </w:rPr>
      </w:pPr>
    </w:p>
    <w:p w14:paraId="676E7183" w14:textId="3D1D8035" w:rsidR="005524B5" w:rsidRPr="00DE294E" w:rsidRDefault="005524B5" w:rsidP="005524B5">
      <w:pPr>
        <w:pStyle w:val="Heading2"/>
        <w:rPr>
          <w:sz w:val="24"/>
          <w:szCs w:val="24"/>
        </w:rPr>
      </w:pPr>
      <w:bookmarkStart w:id="15" w:name="_Toc32828464"/>
      <w:bookmarkStart w:id="16" w:name="_Toc33510306"/>
      <w:r w:rsidRPr="00DE294E">
        <w:rPr>
          <w:sz w:val="24"/>
          <w:szCs w:val="24"/>
        </w:rPr>
        <w:t>1.4.</w:t>
      </w:r>
      <w:r w:rsidR="0087235D" w:rsidRPr="00DE294E">
        <w:rPr>
          <w:sz w:val="24"/>
          <w:szCs w:val="24"/>
        </w:rPr>
        <w:t>4</w:t>
      </w:r>
      <w:r w:rsidRPr="00DE294E">
        <w:rPr>
          <w:sz w:val="24"/>
          <w:szCs w:val="24"/>
        </w:rPr>
        <w:t xml:space="preserve"> Real Time Navigation</w:t>
      </w:r>
      <w:bookmarkEnd w:id="15"/>
      <w:bookmarkEnd w:id="16"/>
    </w:p>
    <w:p w14:paraId="64607792" w14:textId="63D80696" w:rsidR="0087235D" w:rsidRDefault="0087235D" w:rsidP="0087235D">
      <w:pPr>
        <w:rPr>
          <w:highlight w:val="yellow"/>
        </w:rPr>
      </w:pPr>
    </w:p>
    <w:p w14:paraId="71818D91" w14:textId="5D06DD09" w:rsidR="0087235D" w:rsidRPr="00DE294E" w:rsidRDefault="005D3B2D" w:rsidP="00DE294E">
      <w:pPr>
        <w:spacing w:line="360" w:lineRule="auto"/>
      </w:pPr>
      <w:r w:rsidRPr="00DE294E">
        <w:t>Another risk a</w:t>
      </w:r>
      <w:r w:rsidR="00DE294E" w:rsidRPr="00DE294E">
        <w:t xml:space="preserve">ssociated with this project is the ability of the project to run at a real time speed. </w:t>
      </w:r>
      <w:r w:rsidR="00DE294E">
        <w:t>This may be a risk due to the Raspberry Pi’s lack of computing power. This lack of computing power can result in a slow detection of objects in the user’s path. This would have a knock-on effect on the calculation of the distance the user is currently from the object and the navigational instructions be produced. Different solutions to overcome this issue will need to be researched and considered also.</w:t>
      </w:r>
    </w:p>
    <w:p w14:paraId="17159F7B" w14:textId="4C977BD0" w:rsidR="00443DDE" w:rsidRPr="00870C97" w:rsidRDefault="00443DDE" w:rsidP="00443DDE">
      <w:pPr>
        <w:pStyle w:val="Heading2"/>
        <w:rPr>
          <w:sz w:val="24"/>
          <w:szCs w:val="24"/>
        </w:rPr>
      </w:pPr>
      <w:bookmarkStart w:id="17" w:name="_Toc32828465"/>
      <w:bookmarkStart w:id="18" w:name="_Toc33510307"/>
      <w:r w:rsidRPr="00870C97">
        <w:rPr>
          <w:sz w:val="24"/>
          <w:szCs w:val="24"/>
        </w:rPr>
        <w:t>1.4.</w:t>
      </w:r>
      <w:r w:rsidR="0087235D">
        <w:rPr>
          <w:sz w:val="24"/>
          <w:szCs w:val="24"/>
        </w:rPr>
        <w:t>5</w:t>
      </w:r>
      <w:r w:rsidRPr="00870C97">
        <w:rPr>
          <w:sz w:val="24"/>
          <w:szCs w:val="24"/>
        </w:rPr>
        <w:t xml:space="preserve"> New Technologies</w:t>
      </w:r>
      <w:bookmarkEnd w:id="17"/>
      <w:bookmarkEnd w:id="18"/>
    </w:p>
    <w:p w14:paraId="5C2B4918" w14:textId="03A015C2" w:rsidR="00804330" w:rsidRDefault="00804330" w:rsidP="00804330">
      <w:pPr>
        <w:rPr>
          <w:highlight w:val="yellow"/>
        </w:rPr>
      </w:pPr>
    </w:p>
    <w:p w14:paraId="2F6F6681" w14:textId="77076739" w:rsidR="00804330" w:rsidRPr="00804330" w:rsidRDefault="00804330" w:rsidP="00870C97">
      <w:pPr>
        <w:spacing w:line="360" w:lineRule="auto"/>
      </w:pPr>
      <w:r w:rsidRPr="00804330">
        <w:t>Learning</w:t>
      </w:r>
      <w:r>
        <w:t xml:space="preserve"> about new technologies, like neural networks, can be time consuming and difficult. Learning about new unfamiliar technologies comes with risks.  New technologies may change the plan for the project or cause delays. For example, one type of neural network model might have originally been selected for the project, but another model which better suits the requirements for the project may be found. This type of change can change the plan for the project. As technologies are researched, the risks associated with the technologies should be considered. </w:t>
      </w:r>
    </w:p>
    <w:p w14:paraId="30AE881D" w14:textId="32A87EA7" w:rsidR="005524B5" w:rsidRDefault="005524B5" w:rsidP="005524B5">
      <w:pPr>
        <w:rPr>
          <w:highlight w:val="yellow"/>
        </w:rPr>
      </w:pPr>
    </w:p>
    <w:p w14:paraId="30C4DC51" w14:textId="3EEA585C" w:rsidR="005524B5" w:rsidRPr="0087235D" w:rsidRDefault="005524B5" w:rsidP="005524B5">
      <w:pPr>
        <w:pStyle w:val="Heading2"/>
        <w:rPr>
          <w:sz w:val="24"/>
          <w:szCs w:val="24"/>
        </w:rPr>
      </w:pPr>
      <w:bookmarkStart w:id="19" w:name="_Toc32828466"/>
      <w:bookmarkStart w:id="20" w:name="_Toc33510308"/>
      <w:r w:rsidRPr="0087235D">
        <w:rPr>
          <w:sz w:val="24"/>
          <w:szCs w:val="24"/>
        </w:rPr>
        <w:t>1.4.</w:t>
      </w:r>
      <w:r w:rsidR="0087235D">
        <w:rPr>
          <w:sz w:val="24"/>
          <w:szCs w:val="24"/>
        </w:rPr>
        <w:t>6</w:t>
      </w:r>
      <w:r w:rsidRPr="0087235D">
        <w:rPr>
          <w:sz w:val="24"/>
          <w:szCs w:val="24"/>
        </w:rPr>
        <w:t xml:space="preserve"> Conclusion</w:t>
      </w:r>
      <w:bookmarkEnd w:id="19"/>
      <w:bookmarkEnd w:id="20"/>
    </w:p>
    <w:p w14:paraId="050F9667" w14:textId="568BDDCE" w:rsidR="005524B5" w:rsidRDefault="005524B5" w:rsidP="005524B5">
      <w:pPr>
        <w:rPr>
          <w:highlight w:val="yellow"/>
        </w:rPr>
      </w:pPr>
    </w:p>
    <w:p w14:paraId="4EC91DC6" w14:textId="218A2D5B" w:rsidR="0087235D" w:rsidRPr="0087235D" w:rsidRDefault="0087235D" w:rsidP="0087235D">
      <w:pPr>
        <w:spacing w:line="360" w:lineRule="auto"/>
      </w:pPr>
      <w:r w:rsidRPr="0087235D">
        <w:t xml:space="preserve">As discussed above, </w:t>
      </w:r>
      <w:r>
        <w:t xml:space="preserve">there are a few recognizable challenges and risks associated with this project. The main risk associated with this project is the real time navigation not working at a real time rate due to the computing power of the device the program is running on. In an effort to mitigate this risk considerations will be made for this. As well as that, a coherent plan will be developed to help </w:t>
      </w:r>
      <w:r>
        <w:lastRenderedPageBreak/>
        <w:t xml:space="preserve">reduce the risks associated with this project and eliminate issues related to timing for development of project features. </w:t>
      </w:r>
    </w:p>
    <w:p w14:paraId="0443AB7F" w14:textId="77777777" w:rsidR="007B63DE" w:rsidRPr="007B63DE" w:rsidRDefault="007B63DE" w:rsidP="007B63DE"/>
    <w:p w14:paraId="3316D0DF" w14:textId="34960171" w:rsidR="009B697E" w:rsidRDefault="00ED6567" w:rsidP="007B63DE">
      <w:pPr>
        <w:pStyle w:val="Heading2"/>
        <w:numPr>
          <w:ilvl w:val="1"/>
          <w:numId w:val="1"/>
        </w:numPr>
      </w:pPr>
      <w:bookmarkStart w:id="21" w:name="_Toc33510309"/>
      <w:r>
        <w:t>Report Structure</w:t>
      </w:r>
      <w:bookmarkEnd w:id="21"/>
    </w:p>
    <w:p w14:paraId="45C860A3" w14:textId="79251251" w:rsidR="00A703C7" w:rsidRDefault="00A703C7" w:rsidP="007B63DE"/>
    <w:p w14:paraId="47BDCA8A" w14:textId="018428FD" w:rsidR="00A703C7" w:rsidRPr="00D3482C" w:rsidRDefault="00E47C50" w:rsidP="00A703C7">
      <w:pPr>
        <w:spacing w:line="360" w:lineRule="auto"/>
      </w:pPr>
      <w:r>
        <w:t>T</w:t>
      </w:r>
      <w:r w:rsidR="00A703C7" w:rsidRPr="00D3482C">
        <w:t>his section will provide a summary of each of the chapters covered in this report.</w:t>
      </w:r>
    </w:p>
    <w:p w14:paraId="2770688C" w14:textId="6D9EE9CA" w:rsidR="00A64E85" w:rsidRPr="00D3482C" w:rsidRDefault="00A64E85" w:rsidP="00A64E85">
      <w:pPr>
        <w:pStyle w:val="Heading3"/>
        <w:spacing w:line="360" w:lineRule="auto"/>
        <w:rPr>
          <w:rStyle w:val="IntenseEmphasis"/>
          <w:rFonts w:asciiTheme="minorHAnsi" w:eastAsiaTheme="minorEastAsia" w:hAnsiTheme="minorHAnsi" w:cstheme="minorBidi"/>
          <w:spacing w:val="15"/>
          <w:sz w:val="22"/>
          <w:szCs w:val="22"/>
        </w:rPr>
      </w:pPr>
      <w:bookmarkStart w:id="22" w:name="_Toc32758132"/>
      <w:bookmarkStart w:id="23" w:name="_Toc32828468"/>
      <w:bookmarkStart w:id="24" w:name="_Toc33510310"/>
      <w:r>
        <w:rPr>
          <w:rStyle w:val="IntenseEmphasis"/>
          <w:rFonts w:asciiTheme="minorHAnsi" w:eastAsiaTheme="minorEastAsia" w:hAnsiTheme="minorHAnsi" w:cstheme="minorBidi"/>
          <w:spacing w:val="15"/>
          <w:sz w:val="22"/>
          <w:szCs w:val="22"/>
        </w:rPr>
        <w:t>Research</w:t>
      </w:r>
      <w:bookmarkEnd w:id="22"/>
      <w:bookmarkEnd w:id="23"/>
      <w:bookmarkEnd w:id="24"/>
    </w:p>
    <w:p w14:paraId="16FD593D" w14:textId="77777777" w:rsidR="00A703C7" w:rsidRPr="00A703C7" w:rsidRDefault="00A703C7" w:rsidP="00A703C7">
      <w:pPr>
        <w:spacing w:line="360" w:lineRule="auto"/>
        <w:rPr>
          <w:highlight w:val="lightGray"/>
        </w:rPr>
      </w:pPr>
      <w:r w:rsidRPr="00BD7564">
        <w:t>This chapter explores the background research related to being visually impaired or blind, exploring some of the different visual impediments that can be diagnosed and the use of technology in helping people who are visually impaired or blind. Following on from this, an examination into products for the visually impaired or blind that are currently available on the market and other research projects that have been conducted. Finally, in this chapter any other relevant research required for this project will be discussed.</w:t>
      </w:r>
    </w:p>
    <w:p w14:paraId="10552DB0" w14:textId="77777777" w:rsidR="00A703C7" w:rsidRPr="00A703C7" w:rsidRDefault="00A703C7" w:rsidP="00A703C7">
      <w:pPr>
        <w:spacing w:line="360" w:lineRule="auto"/>
        <w:rPr>
          <w:highlight w:val="lightGray"/>
        </w:rPr>
      </w:pPr>
    </w:p>
    <w:p w14:paraId="2EC67914"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25" w:name="_Toc5967608"/>
      <w:bookmarkStart w:id="26" w:name="_Toc5974342"/>
      <w:bookmarkStart w:id="27" w:name="_Toc24820811"/>
      <w:bookmarkStart w:id="28" w:name="_Toc24901195"/>
      <w:bookmarkStart w:id="29" w:name="_Toc24901299"/>
      <w:bookmarkStart w:id="30" w:name="_Toc30757915"/>
      <w:bookmarkStart w:id="31" w:name="_Toc32757505"/>
      <w:bookmarkStart w:id="32" w:name="_Toc32757709"/>
      <w:bookmarkStart w:id="33" w:name="_Toc32758133"/>
      <w:bookmarkStart w:id="34" w:name="_Toc32828469"/>
      <w:bookmarkStart w:id="35" w:name="_Toc33510311"/>
      <w:r w:rsidRPr="00D3482C">
        <w:rPr>
          <w:rStyle w:val="IntenseEmphasis"/>
          <w:rFonts w:asciiTheme="minorHAnsi" w:eastAsiaTheme="minorEastAsia" w:hAnsiTheme="minorHAnsi" w:cstheme="minorBidi"/>
          <w:spacing w:val="15"/>
          <w:sz w:val="22"/>
          <w:szCs w:val="22"/>
        </w:rPr>
        <w:t>Design</w:t>
      </w:r>
      <w:bookmarkEnd w:id="25"/>
      <w:bookmarkEnd w:id="26"/>
      <w:bookmarkEnd w:id="27"/>
      <w:bookmarkEnd w:id="28"/>
      <w:bookmarkEnd w:id="29"/>
      <w:bookmarkEnd w:id="30"/>
      <w:bookmarkEnd w:id="31"/>
      <w:bookmarkEnd w:id="32"/>
      <w:bookmarkEnd w:id="33"/>
      <w:bookmarkEnd w:id="34"/>
      <w:bookmarkEnd w:id="35"/>
    </w:p>
    <w:p w14:paraId="0F1FBA54" w14:textId="21BA13BE" w:rsidR="00A703C7" w:rsidRPr="00BD7564" w:rsidRDefault="00A703C7" w:rsidP="00A703C7">
      <w:pPr>
        <w:spacing w:line="360" w:lineRule="auto"/>
      </w:pPr>
      <w:r w:rsidRPr="00BD7564">
        <w:t>This chapter investigates the</w:t>
      </w:r>
      <w:r w:rsidR="00BD7564" w:rsidRPr="00BD7564">
        <w:t xml:space="preserve"> development</w:t>
      </w:r>
      <w:r w:rsidRPr="00BD7564">
        <w:t xml:space="preserve"> methodology chosen for this project, how the choice was made and the other methodologies that were considered for this project. After this, detailed use-cases related to the purposed system will be presented.</w:t>
      </w:r>
      <w:r w:rsidRPr="00A703C7">
        <w:rPr>
          <w:highlight w:val="lightGray"/>
        </w:rPr>
        <w:t xml:space="preserve"> </w:t>
      </w:r>
      <w:r w:rsidRPr="00BD7564">
        <w:t>Lastly in this chapter, the technical architecture of the system will be discussed.</w:t>
      </w:r>
    </w:p>
    <w:p w14:paraId="4F3BD59F" w14:textId="77777777" w:rsidR="00A703C7" w:rsidRPr="00A703C7" w:rsidRDefault="00A703C7" w:rsidP="00A703C7">
      <w:pPr>
        <w:spacing w:line="360" w:lineRule="auto"/>
        <w:rPr>
          <w:highlight w:val="lightGray"/>
        </w:rPr>
      </w:pPr>
    </w:p>
    <w:p w14:paraId="457F1BF0"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36" w:name="_Toc5967609"/>
      <w:bookmarkStart w:id="37" w:name="_Toc5974343"/>
      <w:bookmarkStart w:id="38" w:name="_Toc24820812"/>
      <w:bookmarkStart w:id="39" w:name="_Toc24901196"/>
      <w:bookmarkStart w:id="40" w:name="_Toc24901300"/>
      <w:bookmarkStart w:id="41" w:name="_Toc30757916"/>
      <w:bookmarkStart w:id="42" w:name="_Toc32757506"/>
      <w:bookmarkStart w:id="43" w:name="_Toc32757710"/>
      <w:bookmarkStart w:id="44" w:name="_Toc32758134"/>
      <w:bookmarkStart w:id="45" w:name="_Toc32828470"/>
      <w:bookmarkStart w:id="46" w:name="_Toc33510312"/>
      <w:r w:rsidRPr="00D3482C">
        <w:rPr>
          <w:rStyle w:val="IntenseEmphasis"/>
          <w:rFonts w:asciiTheme="minorHAnsi" w:eastAsiaTheme="minorEastAsia" w:hAnsiTheme="minorHAnsi" w:cstheme="minorBidi"/>
          <w:spacing w:val="15"/>
          <w:sz w:val="22"/>
          <w:szCs w:val="22"/>
        </w:rPr>
        <w:t>Development</w:t>
      </w:r>
      <w:bookmarkEnd w:id="36"/>
      <w:bookmarkEnd w:id="37"/>
      <w:bookmarkEnd w:id="38"/>
      <w:bookmarkEnd w:id="39"/>
      <w:bookmarkEnd w:id="40"/>
      <w:bookmarkEnd w:id="41"/>
      <w:bookmarkEnd w:id="42"/>
      <w:bookmarkEnd w:id="43"/>
      <w:bookmarkEnd w:id="44"/>
      <w:bookmarkEnd w:id="45"/>
      <w:bookmarkEnd w:id="46"/>
    </w:p>
    <w:p w14:paraId="385FA499" w14:textId="46252802" w:rsidR="00A703C7" w:rsidRDefault="00A703C7" w:rsidP="00A703C7">
      <w:pPr>
        <w:spacing w:line="360" w:lineRule="auto"/>
      </w:pPr>
      <w:r w:rsidRPr="00BD7564">
        <w:t>This chapter examine</w:t>
      </w:r>
      <w:r w:rsidR="00BD7564" w:rsidRPr="00BD7564">
        <w:t>s</w:t>
      </w:r>
      <w:r w:rsidRPr="00BD7564">
        <w:t xml:space="preserve"> and breaks down the entire development process of the project. This chapter focuses on the development of the technical architecture outlined in the design chapter. The challenges encountered during the development of this project will also be included in this chapter.</w:t>
      </w:r>
    </w:p>
    <w:p w14:paraId="1A7CB41D" w14:textId="77777777" w:rsidR="00E47C50" w:rsidRPr="00A703C7" w:rsidRDefault="00E47C50" w:rsidP="00A703C7">
      <w:pPr>
        <w:spacing w:line="360" w:lineRule="auto"/>
        <w:rPr>
          <w:highlight w:val="lightGray"/>
        </w:rPr>
      </w:pPr>
    </w:p>
    <w:p w14:paraId="483A5653" w14:textId="1FFA35DB" w:rsidR="00A703C7" w:rsidRPr="00D3482C" w:rsidRDefault="0006611C" w:rsidP="00A703C7">
      <w:pPr>
        <w:pStyle w:val="Heading3"/>
        <w:spacing w:line="360" w:lineRule="auto"/>
        <w:rPr>
          <w:rStyle w:val="IntenseEmphasis"/>
          <w:rFonts w:asciiTheme="minorHAnsi" w:eastAsiaTheme="minorEastAsia" w:hAnsiTheme="minorHAnsi" w:cstheme="minorBidi"/>
          <w:spacing w:val="15"/>
          <w:sz w:val="22"/>
          <w:szCs w:val="22"/>
        </w:rPr>
      </w:pPr>
      <w:bookmarkStart w:id="47" w:name="_Toc32757711"/>
      <w:bookmarkStart w:id="48" w:name="_Toc32758135"/>
      <w:bookmarkStart w:id="49" w:name="_Toc32828471"/>
      <w:bookmarkStart w:id="50" w:name="_Toc33510313"/>
      <w:r>
        <w:rPr>
          <w:rStyle w:val="IntenseEmphasis"/>
          <w:rFonts w:asciiTheme="minorHAnsi" w:eastAsiaTheme="minorEastAsia" w:hAnsiTheme="minorHAnsi" w:cstheme="minorBidi"/>
          <w:spacing w:val="15"/>
          <w:sz w:val="22"/>
          <w:szCs w:val="22"/>
        </w:rPr>
        <w:t>System Validation</w:t>
      </w:r>
      <w:bookmarkEnd w:id="47"/>
      <w:bookmarkEnd w:id="48"/>
      <w:bookmarkEnd w:id="49"/>
      <w:bookmarkEnd w:id="50"/>
    </w:p>
    <w:p w14:paraId="6C7D5E89" w14:textId="51757D42" w:rsidR="00A703C7" w:rsidRDefault="00A703C7" w:rsidP="00A703C7">
      <w:pPr>
        <w:spacing w:line="360" w:lineRule="auto"/>
      </w:pPr>
      <w:r w:rsidRPr="00BD7564">
        <w:t>This chapter will focus on how the testing and evaluation of the system will be executed. In this chapter, each phase will be described in detail. It will also include a full account of the user feedback received from the tests. As well as that, the system will be evaluated to see if the interaction with the user is satisfactory.</w:t>
      </w:r>
    </w:p>
    <w:p w14:paraId="23533B46" w14:textId="77777777" w:rsidR="001031D7" w:rsidRPr="00BD7564" w:rsidRDefault="001031D7" w:rsidP="00A703C7">
      <w:pPr>
        <w:spacing w:line="360" w:lineRule="auto"/>
      </w:pPr>
    </w:p>
    <w:p w14:paraId="2DDF11AF" w14:textId="49F3B9F3" w:rsidR="00A64E85" w:rsidRDefault="00A64E85" w:rsidP="00797F47">
      <w:pPr>
        <w:pStyle w:val="Heading3"/>
        <w:spacing w:line="360" w:lineRule="auto"/>
        <w:rPr>
          <w:rStyle w:val="IntenseEmphasis"/>
          <w:rFonts w:asciiTheme="minorHAnsi" w:eastAsiaTheme="minorEastAsia" w:hAnsiTheme="minorHAnsi" w:cstheme="minorBidi"/>
          <w:spacing w:val="15"/>
          <w:sz w:val="22"/>
          <w:szCs w:val="22"/>
        </w:rPr>
      </w:pPr>
      <w:bookmarkStart w:id="51" w:name="_Toc32758136"/>
      <w:bookmarkStart w:id="52" w:name="_Toc32828472"/>
      <w:bookmarkStart w:id="53" w:name="_Toc33510314"/>
      <w:r>
        <w:rPr>
          <w:rStyle w:val="IntenseEmphasis"/>
          <w:rFonts w:asciiTheme="minorHAnsi" w:eastAsiaTheme="minorEastAsia" w:hAnsiTheme="minorHAnsi" w:cstheme="minorBidi"/>
          <w:spacing w:val="15"/>
          <w:sz w:val="22"/>
          <w:szCs w:val="22"/>
        </w:rPr>
        <w:lastRenderedPageBreak/>
        <w:t>Project Plan</w:t>
      </w:r>
      <w:bookmarkEnd w:id="51"/>
      <w:bookmarkEnd w:id="52"/>
      <w:bookmarkEnd w:id="53"/>
    </w:p>
    <w:p w14:paraId="1701446E" w14:textId="1F13D08C" w:rsidR="00E47C50" w:rsidRDefault="00C457FA" w:rsidP="00797F47">
      <w:pPr>
        <w:spacing w:line="360" w:lineRule="auto"/>
      </w:pPr>
      <w:r>
        <w:t xml:space="preserve">This chapter will discuss the project plan and how the project plan changed over the course of the project. </w:t>
      </w:r>
      <w:r w:rsidR="00E47C50" w:rsidRPr="00BD7564">
        <w:t>As well as that, any future work planned for the project will also be discussed.</w:t>
      </w:r>
    </w:p>
    <w:p w14:paraId="56345B1B" w14:textId="77777777" w:rsidR="00797F47" w:rsidRPr="00E47C50" w:rsidRDefault="00797F47" w:rsidP="00C457FA">
      <w:pPr>
        <w:rPr>
          <w:highlight w:val="lightGray"/>
        </w:rPr>
      </w:pPr>
    </w:p>
    <w:p w14:paraId="20A09972" w14:textId="047BE438"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54" w:name="_Toc5967612"/>
      <w:bookmarkStart w:id="55" w:name="_Toc5974346"/>
      <w:bookmarkStart w:id="56" w:name="_Toc24820815"/>
      <w:bookmarkStart w:id="57" w:name="_Toc24901199"/>
      <w:bookmarkStart w:id="58" w:name="_Toc24901303"/>
      <w:bookmarkStart w:id="59" w:name="_Toc30757918"/>
      <w:bookmarkStart w:id="60" w:name="_Toc32757508"/>
      <w:bookmarkStart w:id="61" w:name="_Toc32757712"/>
      <w:bookmarkStart w:id="62" w:name="_Toc32758137"/>
      <w:bookmarkStart w:id="63" w:name="_Toc32828473"/>
      <w:bookmarkStart w:id="64" w:name="_Toc33510315"/>
      <w:r w:rsidRPr="00D3482C">
        <w:rPr>
          <w:rStyle w:val="IntenseEmphasis"/>
          <w:rFonts w:asciiTheme="minorHAnsi" w:eastAsiaTheme="minorEastAsia" w:hAnsiTheme="minorHAnsi" w:cstheme="minorBidi"/>
          <w:spacing w:val="15"/>
          <w:sz w:val="22"/>
          <w:szCs w:val="22"/>
        </w:rPr>
        <w:t>Conclusion</w:t>
      </w:r>
      <w:bookmarkEnd w:id="54"/>
      <w:bookmarkEnd w:id="55"/>
      <w:bookmarkEnd w:id="56"/>
      <w:bookmarkEnd w:id="57"/>
      <w:bookmarkEnd w:id="58"/>
      <w:bookmarkEnd w:id="59"/>
      <w:bookmarkEnd w:id="60"/>
      <w:bookmarkEnd w:id="61"/>
      <w:bookmarkEnd w:id="62"/>
      <w:bookmarkEnd w:id="63"/>
      <w:bookmarkEnd w:id="64"/>
    </w:p>
    <w:p w14:paraId="4C2B5EA3" w14:textId="3554EE9C" w:rsidR="00A703C7" w:rsidRDefault="00A703C7" w:rsidP="00A703C7">
      <w:pPr>
        <w:spacing w:line="360" w:lineRule="auto"/>
      </w:pPr>
      <w:r w:rsidRPr="00BD7564">
        <w:t xml:space="preserve">This chapter will reflect on the entire project and will discuss any conclusions gathered through the project. </w:t>
      </w:r>
      <w:r w:rsidR="00797F47">
        <w:t xml:space="preserve">This chapter will also </w:t>
      </w:r>
      <w:r w:rsidR="00C20C94">
        <w:t>reflect</w:t>
      </w:r>
      <w:r w:rsidR="00797F47">
        <w:t xml:space="preserve"> on the learning experience </w:t>
      </w:r>
      <w:r w:rsidR="00C20C94">
        <w:t>of the project and if there are any changes that would be made if the project was undertaken again.</w:t>
      </w:r>
    </w:p>
    <w:p w14:paraId="595FB55E" w14:textId="77777777" w:rsidR="00A703C7" w:rsidRPr="007B63DE" w:rsidRDefault="00A703C7" w:rsidP="007B63DE"/>
    <w:p w14:paraId="0F106E4F" w14:textId="77777777" w:rsidR="009B697E" w:rsidRDefault="009B697E" w:rsidP="009B697E"/>
    <w:p w14:paraId="0464960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21DD6A42" w14:textId="7DAD192A" w:rsidR="009B697E" w:rsidRDefault="009B697E" w:rsidP="009B697E">
      <w:pPr>
        <w:pStyle w:val="Heading1"/>
      </w:pPr>
      <w:bookmarkStart w:id="65" w:name="_Toc33510316"/>
      <w:r>
        <w:lastRenderedPageBreak/>
        <w:t xml:space="preserve">2. </w:t>
      </w:r>
      <w:r w:rsidR="00A53B6D">
        <w:t>Research</w:t>
      </w:r>
      <w:bookmarkEnd w:id="65"/>
    </w:p>
    <w:p w14:paraId="46423148" w14:textId="77777777" w:rsidR="009B697E" w:rsidRDefault="009B697E" w:rsidP="009B697E"/>
    <w:p w14:paraId="74695FAF" w14:textId="77777777" w:rsidR="009B697E" w:rsidRDefault="009B697E" w:rsidP="009B697E">
      <w:pPr>
        <w:pStyle w:val="Heading2"/>
      </w:pPr>
      <w:bookmarkStart w:id="66" w:name="_Toc33510317"/>
      <w:r w:rsidRPr="002178CA">
        <w:t>2.1. Introduction</w:t>
      </w:r>
      <w:bookmarkEnd w:id="66"/>
    </w:p>
    <w:p w14:paraId="53D07B06" w14:textId="77777777" w:rsidR="00E006F9" w:rsidRDefault="00E006F9" w:rsidP="00E006F9">
      <w:pPr>
        <w:pStyle w:val="ListParagraph"/>
      </w:pPr>
    </w:p>
    <w:p w14:paraId="5B94AEE2" w14:textId="411B6A79" w:rsidR="005C4478" w:rsidRPr="00E006F9" w:rsidRDefault="00976DEF" w:rsidP="005C4478">
      <w:pPr>
        <w:pStyle w:val="ListParagraph"/>
        <w:numPr>
          <w:ilvl w:val="0"/>
          <w:numId w:val="20"/>
        </w:numPr>
        <w:rPr>
          <w:highlight w:val="yellow"/>
        </w:rPr>
      </w:pPr>
      <w:r w:rsidRPr="00E006F9">
        <w:rPr>
          <w:highlight w:val="yellow"/>
        </w:rPr>
        <w:t>Research portion of project = important to achieve objective</w:t>
      </w:r>
    </w:p>
    <w:p w14:paraId="024BC988" w14:textId="423E6210" w:rsidR="00976DEF" w:rsidRPr="00E006F9" w:rsidRDefault="00976DEF" w:rsidP="005C4478">
      <w:pPr>
        <w:pStyle w:val="ListParagraph"/>
        <w:numPr>
          <w:ilvl w:val="0"/>
          <w:numId w:val="20"/>
        </w:numPr>
        <w:rPr>
          <w:highlight w:val="yellow"/>
        </w:rPr>
      </w:pPr>
      <w:r w:rsidRPr="00E006F9">
        <w:rPr>
          <w:highlight w:val="yellow"/>
        </w:rPr>
        <w:t>In this chapter</w:t>
      </w:r>
    </w:p>
    <w:p w14:paraId="6E44D36E" w14:textId="6CCC66FC" w:rsidR="00976DEF" w:rsidRPr="00E006F9" w:rsidRDefault="00976DEF" w:rsidP="00976DEF">
      <w:pPr>
        <w:pStyle w:val="ListParagraph"/>
        <w:numPr>
          <w:ilvl w:val="1"/>
          <w:numId w:val="20"/>
        </w:numPr>
        <w:rPr>
          <w:highlight w:val="yellow"/>
        </w:rPr>
      </w:pPr>
      <w:r w:rsidRPr="00E006F9">
        <w:rPr>
          <w:highlight w:val="yellow"/>
        </w:rPr>
        <w:t>Important areas or research required for the development of this project will be discussed</w:t>
      </w:r>
    </w:p>
    <w:p w14:paraId="7897D51E" w14:textId="10469B84" w:rsidR="00976DEF" w:rsidRPr="00E006F9" w:rsidRDefault="00976DEF" w:rsidP="00976DEF">
      <w:pPr>
        <w:pStyle w:val="ListParagraph"/>
        <w:numPr>
          <w:ilvl w:val="1"/>
          <w:numId w:val="20"/>
        </w:numPr>
        <w:rPr>
          <w:highlight w:val="yellow"/>
        </w:rPr>
      </w:pPr>
      <w:r w:rsidRPr="00E006F9">
        <w:rPr>
          <w:highlight w:val="yellow"/>
        </w:rPr>
        <w:t>Research technology considered to implement this project i.e. CV techniques and Neural network models</w:t>
      </w:r>
    </w:p>
    <w:p w14:paraId="709C2A6D" w14:textId="56A73405" w:rsidR="00976DEF" w:rsidRPr="00E006F9" w:rsidRDefault="00976DEF" w:rsidP="00976DEF">
      <w:pPr>
        <w:pStyle w:val="ListParagraph"/>
        <w:numPr>
          <w:ilvl w:val="1"/>
          <w:numId w:val="20"/>
        </w:numPr>
        <w:rPr>
          <w:highlight w:val="yellow"/>
        </w:rPr>
      </w:pPr>
      <w:r w:rsidRPr="00E006F9">
        <w:rPr>
          <w:highlight w:val="yellow"/>
        </w:rPr>
        <w:t>Hardware used to create project</w:t>
      </w:r>
    </w:p>
    <w:p w14:paraId="6783988D" w14:textId="1A2FE7DA" w:rsidR="00976DEF" w:rsidRPr="00E006F9" w:rsidRDefault="003B7C6A" w:rsidP="00976DEF">
      <w:pPr>
        <w:pStyle w:val="ListParagraph"/>
        <w:numPr>
          <w:ilvl w:val="1"/>
          <w:numId w:val="20"/>
        </w:numPr>
        <w:rPr>
          <w:highlight w:val="yellow"/>
        </w:rPr>
      </w:pPr>
      <w:r w:rsidRPr="00E006F9">
        <w:rPr>
          <w:highlight w:val="yellow"/>
        </w:rPr>
        <w:t>Technology assistive aids currently available on the market for visually impaired or blind people</w:t>
      </w:r>
    </w:p>
    <w:p w14:paraId="3ADE4361" w14:textId="017FE761" w:rsidR="003B7C6A" w:rsidRPr="00E006F9" w:rsidRDefault="003B7C6A" w:rsidP="00976DEF">
      <w:pPr>
        <w:pStyle w:val="ListParagraph"/>
        <w:numPr>
          <w:ilvl w:val="1"/>
          <w:numId w:val="20"/>
        </w:numPr>
        <w:rPr>
          <w:highlight w:val="yellow"/>
        </w:rPr>
      </w:pPr>
      <w:r w:rsidRPr="00E006F9">
        <w:rPr>
          <w:highlight w:val="yellow"/>
        </w:rPr>
        <w:t>Other research projects conducted in this field</w:t>
      </w:r>
    </w:p>
    <w:p w14:paraId="22DC1762" w14:textId="0C4565A2" w:rsidR="003B7C6A" w:rsidRPr="00E006F9" w:rsidRDefault="003B7C6A" w:rsidP="00976DEF">
      <w:pPr>
        <w:pStyle w:val="ListParagraph"/>
        <w:numPr>
          <w:ilvl w:val="1"/>
          <w:numId w:val="20"/>
        </w:numPr>
        <w:rPr>
          <w:highlight w:val="yellow"/>
        </w:rPr>
      </w:pPr>
      <w:r w:rsidRPr="00E006F9">
        <w:rPr>
          <w:highlight w:val="yellow"/>
        </w:rPr>
        <w:t>Previous final year project that either cover similar areas as this project or use the same technologies for a similar purpose to this project</w:t>
      </w:r>
    </w:p>
    <w:p w14:paraId="11643B8A" w14:textId="7920004F" w:rsidR="007A7F1C" w:rsidRDefault="007A7F1C" w:rsidP="007A7F1C">
      <w:pPr>
        <w:pStyle w:val="Heading2"/>
      </w:pPr>
      <w:bookmarkStart w:id="67" w:name="_Toc21975767"/>
      <w:bookmarkStart w:id="68" w:name="_Toc33510318"/>
      <w:r>
        <w:t xml:space="preserve">2.2. </w:t>
      </w:r>
      <w:bookmarkEnd w:id="67"/>
      <w:r w:rsidR="002636E3">
        <w:t>Research Topic 1</w:t>
      </w:r>
      <w:bookmarkEnd w:id="68"/>
    </w:p>
    <w:p w14:paraId="4D4CC5E5" w14:textId="77777777" w:rsidR="007A7F1C" w:rsidRDefault="007A7F1C" w:rsidP="007A7F1C">
      <w:pPr>
        <w:pStyle w:val="Heading2"/>
      </w:pPr>
    </w:p>
    <w:p w14:paraId="5B80676B" w14:textId="6DC40F7D" w:rsidR="00590C81" w:rsidRDefault="00AA51A4" w:rsidP="00590C81">
      <w:pPr>
        <w:spacing w:line="360" w:lineRule="auto"/>
        <w:rPr>
          <w:color w:val="4F81BD"/>
        </w:rPr>
      </w:pPr>
      <w:r w:rsidRPr="00AA51A4">
        <w:rPr>
          <w:color w:val="4F81BD"/>
        </w:rPr>
        <w:t>Computer Vision Techniques</w:t>
      </w:r>
    </w:p>
    <w:p w14:paraId="659A6AC3" w14:textId="60BC7546" w:rsidR="008D580C" w:rsidRDefault="00E15179" w:rsidP="00590C81">
      <w:pPr>
        <w:spacing w:line="360" w:lineRule="auto"/>
      </w:pPr>
      <w:r w:rsidRPr="00E15179">
        <w:t>Compute</w:t>
      </w:r>
      <w:r>
        <w:t xml:space="preserve">r </w:t>
      </w:r>
      <w:r w:rsidRPr="00781D53">
        <w:t>vision</w:t>
      </w:r>
      <w:r w:rsidR="00D06A67" w:rsidRPr="00781D53">
        <w:t xml:space="preserve"> (CV)</w:t>
      </w:r>
      <w:r w:rsidRPr="00781D53">
        <w:t xml:space="preserve"> is</w:t>
      </w:r>
      <w:r>
        <w:t xml:space="preserve"> a field of computer science that helps computers see, understand image contents, identify objects and process images to simulate human vision (3</w:t>
      </w:r>
      <w:r w:rsidR="00B47ECE">
        <w:t>2</w:t>
      </w:r>
      <w:r>
        <w:t xml:space="preserve">). </w:t>
      </w:r>
      <w:r w:rsidR="00D06A67">
        <w:t>CV</w:t>
      </w:r>
      <w:r>
        <w:t xml:space="preserve"> is a multidisciplinary field that is considered a subfield of machine learning and artificial intelligence (3</w:t>
      </w:r>
      <w:r w:rsidR="00B47ECE">
        <w:t>3</w:t>
      </w:r>
      <w:r>
        <w:t xml:space="preserve">). CV helps computer see and understand the contents of a digital image using image or video input. CV enables computers to recognise objects and </w:t>
      </w:r>
      <w:r w:rsidR="00356D34">
        <w:t xml:space="preserve">essentially imparts human intelligence on computer. </w:t>
      </w:r>
      <w:r w:rsidR="007F4CED" w:rsidRPr="00356D34">
        <w:t>C</w:t>
      </w:r>
      <w:r w:rsidR="00D06A67">
        <w:t>V</w:t>
      </w:r>
      <w:r w:rsidR="00590C81" w:rsidRPr="00356D34">
        <w:t xml:space="preserve"> </w:t>
      </w:r>
      <w:r w:rsidR="00356D34" w:rsidRPr="00356D34">
        <w:t>includes the use different image processing approaches to emulate human vision</w:t>
      </w:r>
      <w:r w:rsidR="00590C81" w:rsidRPr="00356D34">
        <w:t xml:space="preserve">. </w:t>
      </w:r>
    </w:p>
    <w:p w14:paraId="540C3543" w14:textId="7E9B158A" w:rsidR="008D580C" w:rsidRDefault="008D580C" w:rsidP="00590C81">
      <w:pPr>
        <w:spacing w:line="360" w:lineRule="auto"/>
      </w:pPr>
      <w:r>
        <w:t xml:space="preserve">The following is a list of different CV techniques that were researched for this projected. Included is each techniques </w:t>
      </w:r>
      <w:r w:rsidR="00271802">
        <w:t>advantages</w:t>
      </w:r>
      <w:r>
        <w:t xml:space="preserve"> and </w:t>
      </w:r>
      <w:r w:rsidR="00271802">
        <w:t>disadvantages</w:t>
      </w:r>
      <w:r>
        <w:t xml:space="preserve"> with regards to this project.</w:t>
      </w:r>
    </w:p>
    <w:p w14:paraId="5043C6CC" w14:textId="3EB9B648" w:rsidR="008D580C" w:rsidRDefault="008D580C" w:rsidP="008D580C">
      <w:pPr>
        <w:pStyle w:val="ListParagraph"/>
        <w:numPr>
          <w:ilvl w:val="0"/>
          <w:numId w:val="17"/>
        </w:numPr>
        <w:spacing w:line="360" w:lineRule="auto"/>
      </w:pPr>
      <w:r>
        <w:t>Image Classification</w:t>
      </w:r>
    </w:p>
    <w:p w14:paraId="7592CC8F" w14:textId="5D21A0B5" w:rsidR="00271802" w:rsidRDefault="00271802" w:rsidP="00271802">
      <w:pPr>
        <w:pStyle w:val="ListParagraph"/>
        <w:spacing w:line="360" w:lineRule="auto"/>
        <w:ind w:left="1440"/>
        <w:rPr>
          <w:i/>
          <w:iCs/>
        </w:rPr>
      </w:pPr>
      <w:r>
        <w:rPr>
          <w:i/>
          <w:iCs/>
        </w:rPr>
        <w:t>Advantages:</w:t>
      </w:r>
    </w:p>
    <w:p w14:paraId="6E1F1E63" w14:textId="4CDAD700" w:rsidR="00271802" w:rsidRDefault="00271802" w:rsidP="00271802">
      <w:pPr>
        <w:pStyle w:val="ListParagraph"/>
        <w:numPr>
          <w:ilvl w:val="2"/>
          <w:numId w:val="5"/>
        </w:numPr>
        <w:spacing w:line="360" w:lineRule="auto"/>
      </w:pPr>
      <w:r w:rsidRPr="00356D34">
        <w:t>Image classification assigns a label, or class label, to an image that contains an object. For example, if an image contains a dog as the main object of the image, then the entire image is labelled with the class dog.</w:t>
      </w:r>
    </w:p>
    <w:p w14:paraId="0276E7F5" w14:textId="75283830" w:rsidR="00271802" w:rsidRDefault="00B63DB5" w:rsidP="00271802">
      <w:pPr>
        <w:pStyle w:val="ListParagraph"/>
        <w:numPr>
          <w:ilvl w:val="2"/>
          <w:numId w:val="5"/>
        </w:numPr>
        <w:spacing w:line="360" w:lineRule="auto"/>
      </w:pPr>
      <w:r w:rsidRPr="00356D34">
        <w:t>This approach is</w:t>
      </w:r>
      <w:r>
        <w:t xml:space="preserve"> works for</w:t>
      </w:r>
      <w:r w:rsidRPr="00356D34">
        <w:t xml:space="preserve"> applications that process images with one object contained within it.</w:t>
      </w:r>
    </w:p>
    <w:p w14:paraId="2300720A" w14:textId="6323B2FC" w:rsidR="00B63DB5" w:rsidRPr="00271802" w:rsidRDefault="00B63DB5" w:rsidP="00271802">
      <w:pPr>
        <w:pStyle w:val="ListParagraph"/>
        <w:numPr>
          <w:ilvl w:val="2"/>
          <w:numId w:val="5"/>
        </w:numPr>
        <w:spacing w:line="360" w:lineRule="auto"/>
      </w:pPr>
      <w:r w:rsidRPr="00356D34">
        <w:t xml:space="preserve">Image classification can also </w:t>
      </w:r>
      <w:r w:rsidRPr="00781D53">
        <w:t>include localisation</w:t>
      </w:r>
      <w:r w:rsidRPr="00356D34">
        <w:t xml:space="preserve"> which allows for the location of an object to be identified using a bounding box.</w:t>
      </w:r>
    </w:p>
    <w:p w14:paraId="79845BB0" w14:textId="4EC70730" w:rsidR="00271802" w:rsidRDefault="00271802" w:rsidP="00271802">
      <w:pPr>
        <w:pStyle w:val="ListParagraph"/>
        <w:spacing w:line="360" w:lineRule="auto"/>
        <w:ind w:left="1440"/>
        <w:rPr>
          <w:i/>
          <w:iCs/>
        </w:rPr>
      </w:pPr>
      <w:r>
        <w:rPr>
          <w:i/>
          <w:iCs/>
        </w:rPr>
        <w:t>Disadvantages:</w:t>
      </w:r>
    </w:p>
    <w:p w14:paraId="446BA124" w14:textId="0D8EFC17" w:rsidR="00271802" w:rsidRPr="00271802" w:rsidRDefault="00B63DB5" w:rsidP="00271802">
      <w:pPr>
        <w:pStyle w:val="ListParagraph"/>
        <w:numPr>
          <w:ilvl w:val="2"/>
          <w:numId w:val="5"/>
        </w:numPr>
        <w:spacing w:line="360" w:lineRule="auto"/>
      </w:pPr>
      <w:r>
        <w:lastRenderedPageBreak/>
        <w:t>This technique cannot detect multiple objects in an image, only single dominant objects are detected.</w:t>
      </w:r>
    </w:p>
    <w:p w14:paraId="5FC5D06C" w14:textId="519C88D3" w:rsidR="008D580C" w:rsidRDefault="008D580C" w:rsidP="008D580C">
      <w:pPr>
        <w:pStyle w:val="ListParagraph"/>
        <w:numPr>
          <w:ilvl w:val="0"/>
          <w:numId w:val="17"/>
        </w:numPr>
        <w:spacing w:line="360" w:lineRule="auto"/>
      </w:pPr>
      <w:r>
        <w:t>Object Recognition</w:t>
      </w:r>
    </w:p>
    <w:p w14:paraId="7D39D7F2" w14:textId="28CFEB67" w:rsidR="00B63DB5" w:rsidRDefault="00B63DB5" w:rsidP="00B63DB5">
      <w:pPr>
        <w:spacing w:line="360" w:lineRule="auto"/>
        <w:ind w:left="720" w:firstLine="720"/>
        <w:rPr>
          <w:i/>
          <w:iCs/>
        </w:rPr>
      </w:pPr>
      <w:r w:rsidRPr="00B63DB5">
        <w:rPr>
          <w:i/>
          <w:iCs/>
        </w:rPr>
        <w:t>Advantages:</w:t>
      </w:r>
    </w:p>
    <w:p w14:paraId="4B869D18" w14:textId="1A9D360A" w:rsidR="00B63DB5" w:rsidRPr="00B63DB5" w:rsidRDefault="00B63DB5" w:rsidP="00B63DB5">
      <w:pPr>
        <w:pStyle w:val="ListParagraph"/>
        <w:numPr>
          <w:ilvl w:val="2"/>
          <w:numId w:val="5"/>
        </w:numPr>
        <w:spacing w:line="360" w:lineRule="auto"/>
      </w:pPr>
      <w:r w:rsidRPr="00A03125">
        <w:t>This approach detects what object has appeared in an image</w:t>
      </w:r>
      <w:r>
        <w:t>.</w:t>
      </w:r>
    </w:p>
    <w:p w14:paraId="08053BF1" w14:textId="033E9987" w:rsidR="00B63DB5" w:rsidRDefault="00B63DB5" w:rsidP="00B63DB5">
      <w:pPr>
        <w:spacing w:line="360" w:lineRule="auto"/>
        <w:ind w:left="720" w:firstLine="720"/>
        <w:rPr>
          <w:i/>
          <w:iCs/>
        </w:rPr>
      </w:pPr>
      <w:r>
        <w:rPr>
          <w:i/>
          <w:iCs/>
        </w:rPr>
        <w:t>Disadvantages:</w:t>
      </w:r>
    </w:p>
    <w:p w14:paraId="13948120" w14:textId="7598CE2B" w:rsidR="00B63DB5" w:rsidRPr="00B63DB5" w:rsidRDefault="00B63DB5" w:rsidP="00B63DB5">
      <w:pPr>
        <w:pStyle w:val="ListParagraph"/>
        <w:numPr>
          <w:ilvl w:val="2"/>
          <w:numId w:val="5"/>
        </w:numPr>
        <w:spacing w:line="360" w:lineRule="auto"/>
        <w:rPr>
          <w:i/>
          <w:iCs/>
        </w:rPr>
      </w:pPr>
      <w:r>
        <w:t xml:space="preserve">This approach </w:t>
      </w:r>
      <w:r w:rsidRPr="00A03125">
        <w:t>does not mention the size or location of the object in the image.</w:t>
      </w:r>
      <w:r>
        <w:t xml:space="preserve"> </w:t>
      </w:r>
      <w:r w:rsidRPr="00A03125">
        <w:t>This approach simply identifies objects within a digital image.</w:t>
      </w:r>
    </w:p>
    <w:p w14:paraId="5CB4156D" w14:textId="6BA2A0C3" w:rsidR="008D580C" w:rsidRDefault="008D580C" w:rsidP="008D580C">
      <w:pPr>
        <w:pStyle w:val="ListParagraph"/>
        <w:numPr>
          <w:ilvl w:val="0"/>
          <w:numId w:val="17"/>
        </w:numPr>
        <w:spacing w:line="360" w:lineRule="auto"/>
      </w:pPr>
      <w:r>
        <w:t>Image Segmentation</w:t>
      </w:r>
    </w:p>
    <w:p w14:paraId="2EB0E381" w14:textId="740B4A24" w:rsidR="00B63DB5" w:rsidRDefault="00B63DB5" w:rsidP="00B63DB5">
      <w:pPr>
        <w:spacing w:line="360" w:lineRule="auto"/>
        <w:ind w:left="720" w:firstLine="720"/>
        <w:rPr>
          <w:i/>
          <w:iCs/>
        </w:rPr>
      </w:pPr>
      <w:r w:rsidRPr="00B63DB5">
        <w:rPr>
          <w:i/>
          <w:iCs/>
        </w:rPr>
        <w:t>Advantages:</w:t>
      </w:r>
    </w:p>
    <w:p w14:paraId="70284F12" w14:textId="149C1425" w:rsidR="00B63DB5" w:rsidRPr="0036123B" w:rsidRDefault="0036123B" w:rsidP="00B63DB5">
      <w:pPr>
        <w:pStyle w:val="ListParagraph"/>
        <w:numPr>
          <w:ilvl w:val="2"/>
          <w:numId w:val="5"/>
        </w:numPr>
        <w:spacing w:line="360" w:lineRule="auto"/>
        <w:rPr>
          <w:i/>
          <w:iCs/>
        </w:rPr>
      </w:pPr>
      <w:r w:rsidRPr="00A03125">
        <w:t>This technique not only detects objects in an image but also detects the objects boundaries</w:t>
      </w:r>
      <w:r>
        <w:t xml:space="preserve">. </w:t>
      </w:r>
    </w:p>
    <w:p w14:paraId="42BD9281" w14:textId="3B0982FF" w:rsidR="0036123B" w:rsidRPr="0036123B" w:rsidRDefault="0036123B" w:rsidP="00B63DB5">
      <w:pPr>
        <w:pStyle w:val="ListParagraph"/>
        <w:numPr>
          <w:ilvl w:val="2"/>
          <w:numId w:val="5"/>
        </w:numPr>
        <w:spacing w:line="360" w:lineRule="auto"/>
        <w:rPr>
          <w:i/>
          <w:iCs/>
        </w:rPr>
      </w:pPr>
      <w:r w:rsidRPr="00004D7F">
        <w:t>Image segmentation essentially creates a mask for each instance of an object in an image, finding and outlining the detected object by its boundaries (2</w:t>
      </w:r>
      <w:r>
        <w:t>2</w:t>
      </w:r>
      <w:r w:rsidRPr="00004D7F">
        <w:t>).</w:t>
      </w:r>
    </w:p>
    <w:p w14:paraId="76F33186" w14:textId="167CC850" w:rsidR="0036123B" w:rsidRPr="0036123B" w:rsidRDefault="0036123B" w:rsidP="00B63DB5">
      <w:pPr>
        <w:pStyle w:val="ListParagraph"/>
        <w:numPr>
          <w:ilvl w:val="2"/>
          <w:numId w:val="5"/>
        </w:numPr>
        <w:spacing w:line="360" w:lineRule="auto"/>
        <w:rPr>
          <w:i/>
          <w:iCs/>
        </w:rPr>
      </w:pPr>
      <w:r w:rsidRPr="00004D7F">
        <w:t>There are two types of image segmentation, semantic and instance.</w:t>
      </w:r>
    </w:p>
    <w:p w14:paraId="4C1D523E" w14:textId="2CC564D8" w:rsidR="0036123B" w:rsidRPr="00B63DB5" w:rsidRDefault="0036123B" w:rsidP="00B63DB5">
      <w:pPr>
        <w:pStyle w:val="ListParagraph"/>
        <w:numPr>
          <w:ilvl w:val="2"/>
          <w:numId w:val="5"/>
        </w:numPr>
        <w:spacing w:line="360" w:lineRule="auto"/>
        <w:rPr>
          <w:i/>
          <w:iCs/>
        </w:rPr>
      </w:pPr>
      <w:r w:rsidRPr="00004D7F">
        <w:t>Semantic segmentation classifies objects of the same type as a single instance whereas instance segmentation</w:t>
      </w:r>
      <w:r>
        <w:t xml:space="preserve">, as shown in </w:t>
      </w:r>
      <w:r w:rsidR="008F3F09">
        <w:fldChar w:fldCharType="begin"/>
      </w:r>
      <w:r w:rsidR="008F3F09">
        <w:instrText xml:space="preserve"> REF _Ref34462956 \h </w:instrText>
      </w:r>
      <w:r w:rsidR="008F3F09">
        <w:fldChar w:fldCharType="separate"/>
      </w:r>
      <w:r w:rsidR="008F3F09">
        <w:t xml:space="preserve">Figure </w:t>
      </w:r>
      <w:r w:rsidR="008F3F09">
        <w:rPr>
          <w:noProof/>
        </w:rPr>
        <w:t>2</w:t>
      </w:r>
      <w:r w:rsidR="008F3F09">
        <w:fldChar w:fldCharType="end"/>
      </w:r>
      <w:r>
        <w:t>,</w:t>
      </w:r>
      <w:r w:rsidRPr="00004D7F">
        <w:t xml:space="preserve"> classifies objects of the same class as individual instances</w:t>
      </w:r>
      <w:r>
        <w:t>.</w:t>
      </w:r>
    </w:p>
    <w:p w14:paraId="58FE4BDB" w14:textId="57CA509F" w:rsidR="00B63DB5" w:rsidRDefault="00B63DB5" w:rsidP="00B63DB5">
      <w:pPr>
        <w:spacing w:line="360" w:lineRule="auto"/>
        <w:ind w:left="720" w:firstLine="720"/>
        <w:rPr>
          <w:i/>
          <w:iCs/>
        </w:rPr>
      </w:pPr>
      <w:r>
        <w:rPr>
          <w:i/>
          <w:iCs/>
        </w:rPr>
        <w:t>Disadvantages:</w:t>
      </w:r>
    </w:p>
    <w:p w14:paraId="0783C0C0" w14:textId="1048EAB0" w:rsidR="0036123B" w:rsidRPr="0036123B" w:rsidRDefault="0036123B" w:rsidP="0036123B">
      <w:pPr>
        <w:pStyle w:val="ListParagraph"/>
        <w:numPr>
          <w:ilvl w:val="2"/>
          <w:numId w:val="5"/>
        </w:numPr>
        <w:spacing w:line="360" w:lineRule="auto"/>
        <w:rPr>
          <w:i/>
          <w:iCs/>
        </w:rPr>
      </w:pPr>
      <w:r>
        <w:t>Although instance segmentation was the technique that was initially considered for this project, it was later found that the Raspberry Pi does not have enough computation power to run an instance segmentation model.</w:t>
      </w:r>
    </w:p>
    <w:p w14:paraId="325F7F00" w14:textId="77777777" w:rsidR="0036123B" w:rsidRDefault="0036123B" w:rsidP="0036123B">
      <w:pPr>
        <w:keepNext/>
        <w:spacing w:line="360" w:lineRule="auto"/>
      </w:pPr>
      <w:r w:rsidRPr="00590C81">
        <w:rPr>
          <w:noProof/>
          <w:highlight w:val="lightGray"/>
        </w:rPr>
        <w:lastRenderedPageBreak/>
        <w:drawing>
          <wp:inline distT="0" distB="0" distL="0" distR="0" wp14:anchorId="4B57CC35" wp14:editId="44DEEEB2">
            <wp:extent cx="4427220" cy="3314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53523" cy="3334468"/>
                    </a:xfrm>
                    <a:prstGeom prst="rect">
                      <a:avLst/>
                    </a:prstGeom>
                  </pic:spPr>
                </pic:pic>
              </a:graphicData>
            </a:graphic>
          </wp:inline>
        </w:drawing>
      </w:r>
    </w:p>
    <w:p w14:paraId="586021A0" w14:textId="6BC236AD" w:rsidR="0036123B" w:rsidRPr="00B10251" w:rsidRDefault="0036123B" w:rsidP="00B10251">
      <w:pPr>
        <w:pStyle w:val="Caption"/>
        <w:rPr>
          <w:highlight w:val="lightGray"/>
        </w:rPr>
      </w:pPr>
      <w:bookmarkStart w:id="69" w:name="_Ref34462956"/>
      <w:bookmarkStart w:id="70" w:name="_Toc34493026"/>
      <w:r>
        <w:t xml:space="preserve">Figure </w:t>
      </w:r>
      <w:r w:rsidR="000C1FF5">
        <w:fldChar w:fldCharType="begin"/>
      </w:r>
      <w:r w:rsidR="000C1FF5">
        <w:instrText xml:space="preserve"> SEQ Figure \* ARABIC </w:instrText>
      </w:r>
      <w:r w:rsidR="000C1FF5">
        <w:fldChar w:fldCharType="separate"/>
      </w:r>
      <w:r w:rsidR="00047019">
        <w:rPr>
          <w:noProof/>
        </w:rPr>
        <w:t>2</w:t>
      </w:r>
      <w:r w:rsidR="000C1FF5">
        <w:rPr>
          <w:noProof/>
        </w:rPr>
        <w:fldChar w:fldCharType="end"/>
      </w:r>
      <w:r>
        <w:t xml:space="preserve">: </w:t>
      </w:r>
      <w:r w:rsidRPr="009C5DBE">
        <w:t>Example of instance segmentation (23)</w:t>
      </w:r>
      <w:bookmarkEnd w:id="69"/>
      <w:bookmarkEnd w:id="70"/>
    </w:p>
    <w:p w14:paraId="79037720" w14:textId="71CE441B" w:rsidR="008D580C" w:rsidRDefault="008D580C" w:rsidP="008D580C">
      <w:pPr>
        <w:pStyle w:val="ListParagraph"/>
        <w:numPr>
          <w:ilvl w:val="0"/>
          <w:numId w:val="17"/>
        </w:numPr>
        <w:spacing w:line="360" w:lineRule="auto"/>
      </w:pPr>
      <w:r>
        <w:t>Object Detection</w:t>
      </w:r>
    </w:p>
    <w:p w14:paraId="545105BD" w14:textId="227EEB5F" w:rsidR="00B63DB5" w:rsidRDefault="00B63DB5" w:rsidP="00B63DB5">
      <w:pPr>
        <w:spacing w:line="360" w:lineRule="auto"/>
        <w:ind w:left="720" w:firstLine="720"/>
        <w:rPr>
          <w:i/>
          <w:iCs/>
        </w:rPr>
      </w:pPr>
      <w:r w:rsidRPr="00B63DB5">
        <w:rPr>
          <w:i/>
          <w:iCs/>
        </w:rPr>
        <w:t>Advantages:</w:t>
      </w:r>
    </w:p>
    <w:p w14:paraId="7A1865EA" w14:textId="60B44840" w:rsidR="00B10251" w:rsidRPr="00B10251" w:rsidRDefault="00B10251" w:rsidP="00B10251">
      <w:pPr>
        <w:pStyle w:val="ListParagraph"/>
        <w:numPr>
          <w:ilvl w:val="2"/>
          <w:numId w:val="5"/>
        </w:numPr>
        <w:spacing w:line="360" w:lineRule="auto"/>
        <w:rPr>
          <w:i/>
          <w:iCs/>
        </w:rPr>
      </w:pPr>
      <w:r w:rsidRPr="00C06DB4">
        <w:t>The aim of object detection is to find instances of object classes, specified in the training dataset, in images or videos</w:t>
      </w:r>
      <w:r w:rsidR="005C3970">
        <w:t xml:space="preserve">, as shown in </w:t>
      </w:r>
      <w:r w:rsidR="008E6A33">
        <w:fldChar w:fldCharType="begin"/>
      </w:r>
      <w:r w:rsidR="008E6A33">
        <w:instrText xml:space="preserve"> REF _Ref34462992 \h </w:instrText>
      </w:r>
      <w:r w:rsidR="008E6A33">
        <w:fldChar w:fldCharType="separate"/>
      </w:r>
      <w:r w:rsidR="008E6A33">
        <w:t xml:space="preserve">Figure </w:t>
      </w:r>
      <w:r w:rsidR="008E6A33">
        <w:rPr>
          <w:noProof/>
        </w:rPr>
        <w:t>3</w:t>
      </w:r>
      <w:r w:rsidR="008E6A33">
        <w:fldChar w:fldCharType="end"/>
      </w:r>
      <w:r w:rsidR="005C3970">
        <w:t xml:space="preserve"> below</w:t>
      </w:r>
      <w:r w:rsidRPr="00C06DB4">
        <w:t xml:space="preserve"> </w:t>
      </w:r>
      <w:r w:rsidRPr="00C06DB4">
        <w:rPr>
          <w:rFonts w:cstheme="minorHAnsi"/>
        </w:rPr>
        <w:fldChar w:fldCharType="begin"/>
      </w:r>
      <w:r w:rsidRPr="00C06DB4">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06DB4">
        <w:rPr>
          <w:rFonts w:cstheme="minorHAnsi"/>
        </w:rPr>
        <w:fldChar w:fldCharType="separate"/>
      </w:r>
      <w:r w:rsidRPr="00C06DB4">
        <w:rPr>
          <w:rFonts w:ascii="Calibri" w:hAnsi="Calibri" w:cs="Calibri"/>
        </w:rPr>
        <w:t>(2</w:t>
      </w:r>
      <w:r>
        <w:rPr>
          <w:rFonts w:ascii="Calibri" w:hAnsi="Calibri" w:cs="Calibri"/>
        </w:rPr>
        <w:t>1</w:t>
      </w:r>
      <w:r w:rsidRPr="00C06DB4">
        <w:rPr>
          <w:rFonts w:ascii="Calibri" w:hAnsi="Calibri" w:cs="Calibri"/>
        </w:rPr>
        <w:t>)</w:t>
      </w:r>
      <w:r w:rsidRPr="00C06DB4">
        <w:rPr>
          <w:rFonts w:cstheme="minorHAnsi"/>
        </w:rPr>
        <w:fldChar w:fldCharType="end"/>
      </w:r>
      <w:r w:rsidRPr="00C06DB4">
        <w:t>.</w:t>
      </w:r>
    </w:p>
    <w:p w14:paraId="697345CC" w14:textId="5894718C" w:rsidR="00B10251" w:rsidRPr="00B10251" w:rsidRDefault="00B10251" w:rsidP="00B10251">
      <w:pPr>
        <w:pStyle w:val="ListParagraph"/>
        <w:numPr>
          <w:ilvl w:val="2"/>
          <w:numId w:val="5"/>
        </w:numPr>
        <w:spacing w:line="360" w:lineRule="auto"/>
        <w:rPr>
          <w:i/>
          <w:iCs/>
        </w:rPr>
      </w:pPr>
      <w:r w:rsidRPr="00C06DB4">
        <w:t>Object detection has been used in many well researched areas of computer science including facial recognition.</w:t>
      </w:r>
    </w:p>
    <w:p w14:paraId="51D4E8A8" w14:textId="2E0464AD" w:rsidR="00B10251" w:rsidRPr="00B10251" w:rsidRDefault="00B10251" w:rsidP="00B10251">
      <w:pPr>
        <w:pStyle w:val="ListParagraph"/>
        <w:numPr>
          <w:ilvl w:val="2"/>
          <w:numId w:val="5"/>
        </w:numPr>
        <w:spacing w:line="360" w:lineRule="auto"/>
        <w:rPr>
          <w:i/>
          <w:iCs/>
        </w:rPr>
      </w:pPr>
      <w:r w:rsidRPr="00C06DB4">
        <w:t>Object detection essentially involves using machine learning and deep learning algorithms to locate objects in an image or video.</w:t>
      </w:r>
    </w:p>
    <w:p w14:paraId="79970062" w14:textId="44673E2A" w:rsidR="00B10251" w:rsidRPr="00B10251" w:rsidRDefault="00B10251" w:rsidP="00B10251">
      <w:pPr>
        <w:pStyle w:val="ListParagraph"/>
        <w:numPr>
          <w:ilvl w:val="2"/>
          <w:numId w:val="5"/>
        </w:numPr>
        <w:spacing w:line="360" w:lineRule="auto"/>
        <w:rPr>
          <w:i/>
          <w:iCs/>
        </w:rPr>
      </w:pPr>
      <w:r w:rsidRPr="00C06DB4">
        <w:t xml:space="preserve">This technique </w:t>
      </w:r>
      <w:r>
        <w:t>detects</w:t>
      </w:r>
      <w:r w:rsidRPr="00C06DB4">
        <w:t xml:space="preserve"> the classification and locali</w:t>
      </w:r>
      <w:r>
        <w:t>s</w:t>
      </w:r>
      <w:r w:rsidRPr="00C06DB4">
        <w:t>ation of many objects detected within a digital image instead of a single dominant object (3</w:t>
      </w:r>
      <w:r w:rsidR="00B47ECE">
        <w:t>5</w:t>
      </w:r>
      <w:r w:rsidRPr="00C06DB4">
        <w:t>).</w:t>
      </w:r>
    </w:p>
    <w:p w14:paraId="0F1ED975" w14:textId="0C4D2DAE" w:rsidR="00B63DB5" w:rsidRDefault="00B63DB5" w:rsidP="00B63DB5">
      <w:pPr>
        <w:spacing w:line="360" w:lineRule="auto"/>
        <w:ind w:left="720" w:firstLine="720"/>
        <w:rPr>
          <w:i/>
          <w:iCs/>
        </w:rPr>
      </w:pPr>
      <w:r>
        <w:rPr>
          <w:i/>
          <w:iCs/>
        </w:rPr>
        <w:t>Disadvantages:</w:t>
      </w:r>
    </w:p>
    <w:p w14:paraId="07DE3259" w14:textId="4A334BCC" w:rsidR="00B10251" w:rsidRPr="005C3970" w:rsidRDefault="00B10251" w:rsidP="00B10251">
      <w:pPr>
        <w:pStyle w:val="ListParagraph"/>
        <w:numPr>
          <w:ilvl w:val="2"/>
          <w:numId w:val="5"/>
        </w:numPr>
        <w:spacing w:line="360" w:lineRule="auto"/>
        <w:rPr>
          <w:i/>
          <w:iCs/>
        </w:rPr>
      </w:pPr>
      <w:r>
        <w:t>Object detection does not include an object mask to locate an object but uses a standard bounding box instead. This means that the exact outline of an object cannot be detected.</w:t>
      </w:r>
    </w:p>
    <w:p w14:paraId="3860B8B6" w14:textId="77777777" w:rsidR="005C3970" w:rsidRDefault="005C3970" w:rsidP="005C3970">
      <w:pPr>
        <w:keepNext/>
        <w:spacing w:line="360" w:lineRule="auto"/>
      </w:pPr>
      <w:r>
        <w:rPr>
          <w:noProof/>
        </w:rPr>
        <w:lastRenderedPageBreak/>
        <w:drawing>
          <wp:inline distT="0" distB="0" distL="0" distR="0" wp14:anchorId="6077EB90" wp14:editId="7394E1FB">
            <wp:extent cx="4808220" cy="3205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19303" cy="3212690"/>
                    </a:xfrm>
                    <a:prstGeom prst="rect">
                      <a:avLst/>
                    </a:prstGeom>
                    <a:noFill/>
                    <a:ln>
                      <a:noFill/>
                    </a:ln>
                  </pic:spPr>
                </pic:pic>
              </a:graphicData>
            </a:graphic>
          </wp:inline>
        </w:drawing>
      </w:r>
    </w:p>
    <w:p w14:paraId="1A335B89" w14:textId="4AE5DFF6" w:rsidR="008D4F36" w:rsidRDefault="00F92FAE" w:rsidP="00F92FAE">
      <w:pPr>
        <w:pStyle w:val="Caption"/>
      </w:pPr>
      <w:bookmarkStart w:id="71" w:name="_Ref34462992"/>
      <w:bookmarkStart w:id="72" w:name="_Toc34493027"/>
      <w:r>
        <w:t xml:space="preserve">Figure </w:t>
      </w:r>
      <w:r w:rsidR="000C1FF5">
        <w:fldChar w:fldCharType="begin"/>
      </w:r>
      <w:r w:rsidR="000C1FF5">
        <w:instrText xml:space="preserve"> SEQ Figure \* ARABIC </w:instrText>
      </w:r>
      <w:r w:rsidR="000C1FF5">
        <w:fldChar w:fldCharType="separate"/>
      </w:r>
      <w:r w:rsidR="00047019">
        <w:rPr>
          <w:noProof/>
        </w:rPr>
        <w:t>3</w:t>
      </w:r>
      <w:r w:rsidR="000C1FF5">
        <w:rPr>
          <w:noProof/>
        </w:rPr>
        <w:fldChar w:fldCharType="end"/>
      </w:r>
      <w:r>
        <w:t xml:space="preserve">: </w:t>
      </w:r>
      <w:r w:rsidRPr="00F179A1">
        <w:t>Example of object detection (3</w:t>
      </w:r>
      <w:r w:rsidR="00B47ECE">
        <w:t>4</w:t>
      </w:r>
      <w:r w:rsidRPr="00F179A1">
        <w:t>)</w:t>
      </w:r>
      <w:bookmarkEnd w:id="71"/>
      <w:bookmarkEnd w:id="72"/>
    </w:p>
    <w:p w14:paraId="48B0CA6F" w14:textId="4152E941" w:rsidR="008D4F36" w:rsidRDefault="008D4F36" w:rsidP="008D4F36"/>
    <w:p w14:paraId="24CB2FCB" w14:textId="3608ABA9" w:rsidR="008D4F36" w:rsidRDefault="008D4F36" w:rsidP="008D4F36"/>
    <w:p w14:paraId="05AE4724" w14:textId="77777777" w:rsidR="00F92FAE" w:rsidRDefault="00F92FAE" w:rsidP="008D4F36"/>
    <w:p w14:paraId="5718C06E" w14:textId="77777777" w:rsidR="008D4F36" w:rsidRPr="008D4F36" w:rsidRDefault="008D4F36" w:rsidP="008D4F36"/>
    <w:p w14:paraId="777540B9" w14:textId="72B6A044" w:rsidR="005C3970" w:rsidRDefault="00B10251" w:rsidP="005C3970">
      <w:pPr>
        <w:spacing w:line="360" w:lineRule="auto"/>
      </w:pPr>
      <w:r>
        <w:t>The following table offers a summary of the above mention CV techniques.</w:t>
      </w:r>
    </w:p>
    <w:tbl>
      <w:tblPr>
        <w:tblStyle w:val="TableGrid"/>
        <w:tblW w:w="0" w:type="auto"/>
        <w:tblLook w:val="04A0" w:firstRow="1" w:lastRow="0" w:firstColumn="1" w:lastColumn="0" w:noHBand="0" w:noVBand="1"/>
      </w:tblPr>
      <w:tblGrid>
        <w:gridCol w:w="2122"/>
        <w:gridCol w:w="3402"/>
        <w:gridCol w:w="3492"/>
      </w:tblGrid>
      <w:tr w:rsidR="005C3970" w14:paraId="5EC84F8C" w14:textId="77777777" w:rsidTr="008D4F36">
        <w:tc>
          <w:tcPr>
            <w:tcW w:w="2122" w:type="dxa"/>
            <w:shd w:val="clear" w:color="auto" w:fill="BDD6EE" w:themeFill="accent1" w:themeFillTint="66"/>
          </w:tcPr>
          <w:p w14:paraId="46B7F275" w14:textId="074EE91C" w:rsidR="005C3970" w:rsidRPr="005C3970" w:rsidRDefault="005C3970" w:rsidP="00B10251">
            <w:pPr>
              <w:spacing w:line="360" w:lineRule="auto"/>
              <w:rPr>
                <w:b/>
                <w:bCs/>
              </w:rPr>
            </w:pPr>
            <w:r>
              <w:rPr>
                <w:b/>
                <w:bCs/>
              </w:rPr>
              <w:t>CV Technique</w:t>
            </w:r>
          </w:p>
        </w:tc>
        <w:tc>
          <w:tcPr>
            <w:tcW w:w="3402" w:type="dxa"/>
            <w:shd w:val="clear" w:color="auto" w:fill="BDD6EE" w:themeFill="accent1" w:themeFillTint="66"/>
          </w:tcPr>
          <w:p w14:paraId="19DD521D" w14:textId="370AB5FA" w:rsidR="005C3970" w:rsidRPr="005C3970" w:rsidRDefault="005C3970" w:rsidP="00B10251">
            <w:pPr>
              <w:spacing w:line="360" w:lineRule="auto"/>
              <w:rPr>
                <w:b/>
                <w:bCs/>
              </w:rPr>
            </w:pPr>
            <w:r>
              <w:rPr>
                <w:b/>
                <w:bCs/>
              </w:rPr>
              <w:t>Advantages</w:t>
            </w:r>
          </w:p>
        </w:tc>
        <w:tc>
          <w:tcPr>
            <w:tcW w:w="3492" w:type="dxa"/>
            <w:shd w:val="clear" w:color="auto" w:fill="BDD6EE" w:themeFill="accent1" w:themeFillTint="66"/>
          </w:tcPr>
          <w:p w14:paraId="5AA3F3AE" w14:textId="3030986E" w:rsidR="005C3970" w:rsidRPr="005C3970" w:rsidRDefault="005C3970" w:rsidP="00B10251">
            <w:pPr>
              <w:spacing w:line="360" w:lineRule="auto"/>
              <w:rPr>
                <w:b/>
                <w:bCs/>
              </w:rPr>
            </w:pPr>
            <w:r>
              <w:rPr>
                <w:b/>
                <w:bCs/>
              </w:rPr>
              <w:t>Disadvantages</w:t>
            </w:r>
          </w:p>
        </w:tc>
      </w:tr>
      <w:tr w:rsidR="005C3970" w14:paraId="4F6CC8BB" w14:textId="77777777" w:rsidTr="008D4F36">
        <w:tc>
          <w:tcPr>
            <w:tcW w:w="2122" w:type="dxa"/>
          </w:tcPr>
          <w:p w14:paraId="45A098EF" w14:textId="7970CCFD" w:rsidR="005C3970" w:rsidRDefault="000A3204" w:rsidP="00B10251">
            <w:pPr>
              <w:spacing w:line="360" w:lineRule="auto"/>
            </w:pPr>
            <w:r>
              <w:t>Image Classification</w:t>
            </w:r>
          </w:p>
        </w:tc>
        <w:tc>
          <w:tcPr>
            <w:tcW w:w="3402" w:type="dxa"/>
          </w:tcPr>
          <w:p w14:paraId="474C1FBF" w14:textId="77777777" w:rsidR="005C3970" w:rsidRDefault="000A3204" w:rsidP="000A3204">
            <w:pPr>
              <w:spacing w:line="360" w:lineRule="auto"/>
            </w:pPr>
            <w:r>
              <w:t>1. Assigns class label to an image that contains a single dominant object.</w:t>
            </w:r>
          </w:p>
          <w:p w14:paraId="3D17D1F4" w14:textId="03AF7778" w:rsidR="000A3204" w:rsidRDefault="000A3204" w:rsidP="000A3204">
            <w:pPr>
              <w:spacing w:line="360" w:lineRule="auto"/>
            </w:pPr>
            <w:r>
              <w:t>2. Includes localisation of object using bounding box.</w:t>
            </w:r>
          </w:p>
        </w:tc>
        <w:tc>
          <w:tcPr>
            <w:tcW w:w="3492" w:type="dxa"/>
          </w:tcPr>
          <w:p w14:paraId="55DE6245" w14:textId="236FFBAF" w:rsidR="005C3970" w:rsidRDefault="008D4F36" w:rsidP="00B10251">
            <w:pPr>
              <w:spacing w:line="360" w:lineRule="auto"/>
            </w:pPr>
            <w:r>
              <w:t>1. Techniques can only detect single dominant object in image not multiple objects.</w:t>
            </w:r>
          </w:p>
        </w:tc>
      </w:tr>
      <w:tr w:rsidR="005C3970" w14:paraId="0E90E87B" w14:textId="77777777" w:rsidTr="008D4F36">
        <w:tc>
          <w:tcPr>
            <w:tcW w:w="2122" w:type="dxa"/>
          </w:tcPr>
          <w:p w14:paraId="1B5D9BB5" w14:textId="27F3BFA1" w:rsidR="005C3970" w:rsidRDefault="000A3204" w:rsidP="00B10251">
            <w:pPr>
              <w:spacing w:line="360" w:lineRule="auto"/>
            </w:pPr>
            <w:r>
              <w:t>Object Recognition</w:t>
            </w:r>
          </w:p>
        </w:tc>
        <w:tc>
          <w:tcPr>
            <w:tcW w:w="3402" w:type="dxa"/>
          </w:tcPr>
          <w:p w14:paraId="712B2633" w14:textId="618CB4E1" w:rsidR="005C3970" w:rsidRDefault="008D4F36" w:rsidP="00B10251">
            <w:pPr>
              <w:spacing w:line="360" w:lineRule="auto"/>
            </w:pPr>
            <w:r>
              <w:t>1. Detects objects that appear in an image</w:t>
            </w:r>
          </w:p>
        </w:tc>
        <w:tc>
          <w:tcPr>
            <w:tcW w:w="3492" w:type="dxa"/>
          </w:tcPr>
          <w:p w14:paraId="1F655C41" w14:textId="209E430E" w:rsidR="005C3970" w:rsidRDefault="008D4F36" w:rsidP="00B10251">
            <w:pPr>
              <w:spacing w:line="360" w:lineRule="auto"/>
            </w:pPr>
            <w:r>
              <w:t>1. Does not gather the size of an object or its location within an image.</w:t>
            </w:r>
          </w:p>
        </w:tc>
      </w:tr>
      <w:tr w:rsidR="005C3970" w14:paraId="136CEF91" w14:textId="77777777" w:rsidTr="008D4F36">
        <w:tc>
          <w:tcPr>
            <w:tcW w:w="2122" w:type="dxa"/>
          </w:tcPr>
          <w:p w14:paraId="6833795E" w14:textId="3E681DAE" w:rsidR="005C3970" w:rsidRDefault="000A3204" w:rsidP="00B10251">
            <w:pPr>
              <w:spacing w:line="360" w:lineRule="auto"/>
            </w:pPr>
            <w:r>
              <w:t>Image Segmentation</w:t>
            </w:r>
          </w:p>
        </w:tc>
        <w:tc>
          <w:tcPr>
            <w:tcW w:w="3402" w:type="dxa"/>
          </w:tcPr>
          <w:p w14:paraId="108A460C" w14:textId="77777777" w:rsidR="005C3970" w:rsidRDefault="008D4F36" w:rsidP="00B10251">
            <w:pPr>
              <w:spacing w:line="360" w:lineRule="auto"/>
            </w:pPr>
            <w:r>
              <w:t>1. Detects and classifies objects.</w:t>
            </w:r>
          </w:p>
          <w:p w14:paraId="19C3FE51" w14:textId="370D2D14" w:rsidR="008D4F36" w:rsidRDefault="008D4F36" w:rsidP="00B10251">
            <w:pPr>
              <w:spacing w:line="360" w:lineRule="auto"/>
            </w:pPr>
            <w:r>
              <w:t>2. Locates each detected object by creating a mask for each instance of an object.</w:t>
            </w:r>
          </w:p>
        </w:tc>
        <w:tc>
          <w:tcPr>
            <w:tcW w:w="3492" w:type="dxa"/>
          </w:tcPr>
          <w:p w14:paraId="0F0023E0" w14:textId="39287A56" w:rsidR="005C3970" w:rsidRDefault="008D4F36" w:rsidP="00B10251">
            <w:pPr>
              <w:spacing w:line="360" w:lineRule="auto"/>
            </w:pPr>
            <w:r>
              <w:t>1. Raspberry Pi does not have enough computation power to run this model.</w:t>
            </w:r>
          </w:p>
        </w:tc>
      </w:tr>
      <w:tr w:rsidR="005C3970" w14:paraId="6ED8A928" w14:textId="77777777" w:rsidTr="008D4F36">
        <w:tc>
          <w:tcPr>
            <w:tcW w:w="2122" w:type="dxa"/>
          </w:tcPr>
          <w:p w14:paraId="552F4113" w14:textId="359A489B" w:rsidR="005C3970" w:rsidRDefault="000A3204" w:rsidP="00B10251">
            <w:pPr>
              <w:spacing w:line="360" w:lineRule="auto"/>
            </w:pPr>
            <w:r>
              <w:lastRenderedPageBreak/>
              <w:t>Object Detection</w:t>
            </w:r>
          </w:p>
        </w:tc>
        <w:tc>
          <w:tcPr>
            <w:tcW w:w="3402" w:type="dxa"/>
          </w:tcPr>
          <w:p w14:paraId="6BAA4D17" w14:textId="77777777" w:rsidR="005C3970" w:rsidRDefault="008D4F36" w:rsidP="00B10251">
            <w:pPr>
              <w:spacing w:line="360" w:lineRule="auto"/>
            </w:pPr>
            <w:r>
              <w:t>1. Can locate objects in both image and video.</w:t>
            </w:r>
          </w:p>
          <w:p w14:paraId="2E429169" w14:textId="77777777" w:rsidR="008D4F36" w:rsidRDefault="008D4F36" w:rsidP="00B10251">
            <w:pPr>
              <w:spacing w:line="360" w:lineRule="auto"/>
            </w:pPr>
            <w:r>
              <w:t>2. Classifies detected objects and gathers their size and location within the image or video.</w:t>
            </w:r>
          </w:p>
          <w:p w14:paraId="10E066F9" w14:textId="4F27816D" w:rsidR="008D4F36" w:rsidRDefault="008D4F36" w:rsidP="00B10251">
            <w:pPr>
              <w:spacing w:line="360" w:lineRule="auto"/>
            </w:pPr>
            <w:r>
              <w:t>3. Able to detect multiple objects within a frame.</w:t>
            </w:r>
          </w:p>
        </w:tc>
        <w:tc>
          <w:tcPr>
            <w:tcW w:w="3492" w:type="dxa"/>
          </w:tcPr>
          <w:p w14:paraId="0BDB159C" w14:textId="5773F488" w:rsidR="005C3970" w:rsidRDefault="008D4F36" w:rsidP="00B10251">
            <w:pPr>
              <w:spacing w:line="360" w:lineRule="auto"/>
            </w:pPr>
            <w:r>
              <w:t xml:space="preserve">1. Does not include an object mask like image segmentation. </w:t>
            </w:r>
          </w:p>
        </w:tc>
      </w:tr>
    </w:tbl>
    <w:p w14:paraId="20406100" w14:textId="77777777" w:rsidR="00F92FAE" w:rsidRDefault="005C3970" w:rsidP="00F92FAE">
      <w:pPr>
        <w:pStyle w:val="Caption"/>
        <w:rPr>
          <w:i w:val="0"/>
          <w:iCs w:val="0"/>
          <w:color w:val="auto"/>
          <w:sz w:val="22"/>
          <w:szCs w:val="22"/>
        </w:rPr>
      </w:pPr>
      <w:bookmarkStart w:id="73" w:name="_Toc33974971"/>
      <w:r>
        <w:t xml:space="preserve">Table </w:t>
      </w:r>
      <w:r w:rsidR="000C1FF5">
        <w:fldChar w:fldCharType="begin"/>
      </w:r>
      <w:r w:rsidR="000C1FF5">
        <w:instrText xml:space="preserve"> SEQ Table \* ARABIC </w:instrText>
      </w:r>
      <w:r w:rsidR="000C1FF5">
        <w:fldChar w:fldCharType="separate"/>
      </w:r>
      <w:r>
        <w:rPr>
          <w:noProof/>
        </w:rPr>
        <w:t>1</w:t>
      </w:r>
      <w:r w:rsidR="000C1FF5">
        <w:rPr>
          <w:noProof/>
        </w:rPr>
        <w:fldChar w:fldCharType="end"/>
      </w:r>
      <w:r>
        <w:t>: Summary of CV Techniques</w:t>
      </w:r>
      <w:bookmarkEnd w:id="73"/>
    </w:p>
    <w:p w14:paraId="686CA776" w14:textId="3ED58447" w:rsidR="00B63DB5" w:rsidRDefault="00B63DB5" w:rsidP="00F92FAE">
      <w:pPr>
        <w:pStyle w:val="Caption"/>
        <w:rPr>
          <w:highlight w:val="lightGray"/>
        </w:rPr>
      </w:pPr>
      <w:r w:rsidRPr="00A03125">
        <w:t xml:space="preserve"> </w:t>
      </w:r>
    </w:p>
    <w:p w14:paraId="53675D30" w14:textId="58E48890" w:rsidR="006E5217" w:rsidRDefault="0086397A" w:rsidP="00F92FAE">
      <w:pPr>
        <w:spacing w:line="360" w:lineRule="auto"/>
      </w:pPr>
      <w:r>
        <w:t xml:space="preserve">After researching the </w:t>
      </w:r>
      <w:r w:rsidR="00524A76">
        <w:t>above-mentioned</w:t>
      </w:r>
      <w:r>
        <w:t xml:space="preserve"> CV techniques</w:t>
      </w:r>
      <w:r w:rsidR="00524A76">
        <w:t>,</w:t>
      </w:r>
      <w:r>
        <w:t xml:space="preserve"> and weighing up their advantages and disadvantages</w:t>
      </w:r>
      <w:r w:rsidR="00524A76">
        <w:t xml:space="preserve">, the technique chosen for this project was object detection. </w:t>
      </w:r>
      <w:r w:rsidR="007F4CED" w:rsidRPr="00A03125">
        <w:t>The goal of object detection is to replicate, as closely as possible, how a human would recognise objects but with computer technology.</w:t>
      </w:r>
      <w:r w:rsidR="002E6896" w:rsidRPr="00A03125">
        <w:t xml:space="preserve"> </w:t>
      </w:r>
      <w:r w:rsidR="00EF7F84">
        <w:t xml:space="preserve">Not only can the object detection technique classify a single object and locate it within an image or video, it can also do the same with multiple objects. </w:t>
      </w:r>
      <w:r w:rsidR="00B357F9" w:rsidRPr="00A03125">
        <w:t xml:space="preserve">These </w:t>
      </w:r>
      <w:r w:rsidR="00F92FAE">
        <w:t xml:space="preserve">classification and </w:t>
      </w:r>
      <w:r w:rsidR="00B357F9" w:rsidRPr="00A03125">
        <w:t xml:space="preserve">locations </w:t>
      </w:r>
      <w:r w:rsidR="00B357F9">
        <w:t xml:space="preserve">are beneficial because they </w:t>
      </w:r>
      <w:r w:rsidR="00B357F9" w:rsidRPr="00A03125">
        <w:t>can then be used, in this project, to calculate instructions to provide to the user.</w:t>
      </w:r>
      <w:r w:rsidR="00B357F9">
        <w:t xml:space="preserve"> </w:t>
      </w:r>
      <w:r w:rsidR="00EF7F84" w:rsidRPr="00A03125">
        <w:t xml:space="preserve">As a result of features, this is the </w:t>
      </w:r>
      <w:r w:rsidR="00EF7F84">
        <w:t>CV</w:t>
      </w:r>
      <w:r w:rsidR="00EF7F84" w:rsidRPr="00A03125">
        <w:t xml:space="preserve"> </w:t>
      </w:r>
      <w:r w:rsidR="00EF7F84">
        <w:t>technique</w:t>
      </w:r>
      <w:r w:rsidR="00EF7F84" w:rsidRPr="00A03125">
        <w:t xml:space="preserve"> chosen for this project.</w:t>
      </w:r>
    </w:p>
    <w:p w14:paraId="3C8C5047" w14:textId="60D6023B" w:rsidR="00F92FAE" w:rsidRDefault="00F92FAE" w:rsidP="00F92FAE">
      <w:pPr>
        <w:spacing w:line="360" w:lineRule="auto"/>
      </w:pPr>
    </w:p>
    <w:p w14:paraId="0D208B58" w14:textId="348E76C0" w:rsidR="00F92FAE" w:rsidRDefault="00F92FAE" w:rsidP="00F92FAE">
      <w:pPr>
        <w:spacing w:line="360" w:lineRule="auto"/>
      </w:pPr>
    </w:p>
    <w:p w14:paraId="586E7E0A" w14:textId="77777777" w:rsidR="00F92FAE" w:rsidRPr="00F92FAE" w:rsidRDefault="00F92FAE" w:rsidP="00F92FAE">
      <w:pPr>
        <w:spacing w:line="360" w:lineRule="auto"/>
      </w:pPr>
    </w:p>
    <w:p w14:paraId="5CB96AC5" w14:textId="27064F2A" w:rsidR="00590C81" w:rsidRPr="001F70AA" w:rsidRDefault="000F30A8" w:rsidP="00590C81">
      <w:pPr>
        <w:spacing w:line="360" w:lineRule="auto"/>
        <w:rPr>
          <w:color w:val="4F81BD"/>
        </w:rPr>
      </w:pPr>
      <w:r>
        <w:rPr>
          <w:color w:val="4F81BD"/>
        </w:rPr>
        <w:t xml:space="preserve">Overview of </w:t>
      </w:r>
      <w:r w:rsidR="00590C81" w:rsidRPr="00781D53">
        <w:rPr>
          <w:color w:val="4F81BD"/>
        </w:rPr>
        <w:t>Convolutional Neural Networks</w:t>
      </w:r>
    </w:p>
    <w:p w14:paraId="5041F5DC" w14:textId="7B7D8EB0" w:rsidR="00590C81" w:rsidRPr="001F70AA" w:rsidRDefault="00590C81" w:rsidP="00590C81">
      <w:pPr>
        <w:spacing w:line="360" w:lineRule="auto"/>
      </w:pPr>
      <w:r w:rsidRPr="001F70AA">
        <w:t>Convolutional Neural Networks</w:t>
      </w:r>
      <w:r w:rsidR="00D06A67">
        <w:t xml:space="preserve"> (CNN)</w:t>
      </w:r>
      <w:r w:rsidRPr="001F70AA">
        <w:t xml:space="preserve"> are a main part of object detection and image segmentation. CNN’s are one of many deep learning techniques used to implement object detection. As there are many different forms of CNN’s available, for example R-CNN and Faster R-CNN, it was chosen as the main source of research for this project. The different forms of CNN’s available to use will be discussed in the following paragraphs.</w:t>
      </w:r>
    </w:p>
    <w:p w14:paraId="0D81E127" w14:textId="77777777" w:rsidR="00590C81" w:rsidRPr="00590C81" w:rsidRDefault="00590C81" w:rsidP="00590C81">
      <w:pPr>
        <w:spacing w:line="360" w:lineRule="auto"/>
        <w:rPr>
          <w:highlight w:val="lightGray"/>
        </w:rPr>
      </w:pPr>
    </w:p>
    <w:p w14:paraId="0CA969FD" w14:textId="0C3B7DFB" w:rsidR="00590C81" w:rsidRPr="00F92FAE" w:rsidRDefault="00590C81" w:rsidP="00590C81">
      <w:pPr>
        <w:spacing w:line="360" w:lineRule="auto"/>
      </w:pPr>
      <w:r w:rsidRPr="001F70AA">
        <w:t xml:space="preserve">A CNN is a neural network that can contain one or multiple convolutional layers that is used in object detection and image segmentation. A CNN takes an image in as input, processes it through the CNN layers and classifies the object within the image into specified categories. A CNN consists of three core layers, the Convolutional Layer, the Pooling Layer and the Fully Connected Layer, as shown in </w:t>
      </w:r>
      <w:r w:rsidR="008E6A33">
        <w:fldChar w:fldCharType="begin"/>
      </w:r>
      <w:r w:rsidR="008E6A33">
        <w:instrText xml:space="preserve"> REF _Ref34463027 \h </w:instrText>
      </w:r>
      <w:r w:rsidR="008E6A33">
        <w:fldChar w:fldCharType="separate"/>
      </w:r>
      <w:r w:rsidR="008E6A33">
        <w:t xml:space="preserve">Figure </w:t>
      </w:r>
      <w:r w:rsidR="008E6A33">
        <w:rPr>
          <w:noProof/>
        </w:rPr>
        <w:t>4</w:t>
      </w:r>
      <w:r w:rsidR="008E6A33">
        <w:fldChar w:fldCharType="end"/>
      </w:r>
      <w:r w:rsidRPr="001F70AA">
        <w:t xml:space="preserve"> below. </w:t>
      </w:r>
    </w:p>
    <w:p w14:paraId="0B8EEFFA" w14:textId="77777777" w:rsidR="00F92FAE" w:rsidRDefault="00590C81" w:rsidP="00F92FAE">
      <w:pPr>
        <w:keepNext/>
        <w:spacing w:line="360" w:lineRule="auto"/>
      </w:pPr>
      <w:r w:rsidRPr="00590C81">
        <w:rPr>
          <w:noProof/>
          <w:highlight w:val="lightGray"/>
        </w:rPr>
        <w:lastRenderedPageBreak/>
        <w:drawing>
          <wp:inline distT="0" distB="0" distL="0" distR="0" wp14:anchorId="68083251" wp14:editId="1D7F4B9C">
            <wp:extent cx="5731510" cy="1324616"/>
            <wp:effectExtent l="0" t="0" r="2540" b="889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5A53D857" w14:textId="702DA076" w:rsidR="00590C81" w:rsidRPr="00590C81" w:rsidRDefault="00F92FAE" w:rsidP="00F92FAE">
      <w:pPr>
        <w:pStyle w:val="Caption"/>
        <w:rPr>
          <w:highlight w:val="lightGray"/>
        </w:rPr>
      </w:pPr>
      <w:bookmarkStart w:id="74" w:name="_Ref34463027"/>
      <w:bookmarkStart w:id="75" w:name="_Toc34493028"/>
      <w:r>
        <w:t xml:space="preserve">Figure </w:t>
      </w:r>
      <w:r w:rsidR="000C1FF5">
        <w:fldChar w:fldCharType="begin"/>
      </w:r>
      <w:r w:rsidR="000C1FF5">
        <w:instrText xml:space="preserve"> SEQ Figure \* ARABIC </w:instrText>
      </w:r>
      <w:r w:rsidR="000C1FF5">
        <w:fldChar w:fldCharType="separate"/>
      </w:r>
      <w:r w:rsidR="00047019">
        <w:rPr>
          <w:noProof/>
        </w:rPr>
        <w:t>4</w:t>
      </w:r>
      <w:r w:rsidR="000C1FF5">
        <w:rPr>
          <w:noProof/>
        </w:rPr>
        <w:fldChar w:fldCharType="end"/>
      </w:r>
      <w:r>
        <w:t xml:space="preserve">: </w:t>
      </w:r>
      <w:r w:rsidRPr="00066351">
        <w:t>Convolutional Neural Network (CNN) layers (24)</w:t>
      </w:r>
      <w:bookmarkEnd w:id="74"/>
      <w:bookmarkEnd w:id="75"/>
    </w:p>
    <w:p w14:paraId="458F7592" w14:textId="77777777" w:rsidR="00590C81" w:rsidRPr="00590C81" w:rsidRDefault="00590C81" w:rsidP="00590C81">
      <w:pPr>
        <w:spacing w:line="360" w:lineRule="auto"/>
        <w:rPr>
          <w:highlight w:val="lightGray"/>
        </w:rPr>
      </w:pPr>
    </w:p>
    <w:p w14:paraId="2B9E2AF2" w14:textId="33A380CC" w:rsidR="00590C81" w:rsidRPr="001F70AA" w:rsidRDefault="00590C81" w:rsidP="00590C81">
      <w:pPr>
        <w:spacing w:line="360" w:lineRule="auto"/>
      </w:pPr>
      <w:r w:rsidRPr="001F70AA">
        <w:t>The first layer is the Convolutional Layer</w:t>
      </w:r>
      <w:r w:rsidR="0050495D">
        <w:t xml:space="preserve"> (</w:t>
      </w:r>
      <w:r w:rsidR="00962A65">
        <w:t>3</w:t>
      </w:r>
      <w:r w:rsidR="00B47ECE">
        <w:t>7</w:t>
      </w:r>
      <w:r w:rsidR="0050495D">
        <w:t xml:space="preserve">) </w:t>
      </w:r>
      <w:r w:rsidRPr="001F70AA">
        <w:t xml:space="preserve">. This layer is a mathematical operation and can be implemented multiple times. </w:t>
      </w:r>
      <w:r w:rsidRPr="00781D53">
        <w:t>This first layer is used to extract features from an image</w:t>
      </w:r>
      <w:r w:rsidR="00781D53" w:rsidRPr="00781D53">
        <w:t>.</w:t>
      </w:r>
      <w:r w:rsidRPr="00781D53">
        <w:t xml:space="preserve"> This layer learns about </w:t>
      </w:r>
      <w:r w:rsidR="00781D53" w:rsidRPr="00781D53">
        <w:t>an object</w:t>
      </w:r>
      <w:r w:rsidR="00781D53">
        <w:t>’s</w:t>
      </w:r>
      <w:r w:rsidRPr="00781D53">
        <w:t xml:space="preserve"> features </w:t>
      </w:r>
      <w:r w:rsidR="00781D53" w:rsidRPr="00781D53">
        <w:t>by taking</w:t>
      </w:r>
      <w:r w:rsidRPr="00781D53">
        <w:t xml:space="preserve"> small squares </w:t>
      </w:r>
      <w:r w:rsidR="00781D53" w:rsidRPr="00781D53">
        <w:t xml:space="preserve">from the </w:t>
      </w:r>
      <w:r w:rsidRPr="00781D53">
        <w:t>input</w:t>
      </w:r>
      <w:r w:rsidR="00781D53" w:rsidRPr="00781D53">
        <w:t>ted</w:t>
      </w:r>
      <w:r w:rsidRPr="00781D53">
        <w:t xml:space="preserve"> </w:t>
      </w:r>
      <w:r w:rsidR="00781D53" w:rsidRPr="00781D53">
        <w:t>image</w:t>
      </w:r>
      <w:r w:rsidRPr="00781D53">
        <w:t xml:space="preserve"> and </w:t>
      </w:r>
      <w:r w:rsidR="00781D53" w:rsidRPr="00781D53">
        <w:t xml:space="preserve">using </w:t>
      </w:r>
      <w:r w:rsidRPr="00781D53">
        <w:t>different filters for edge detection, blurring or sharpening. After each convolution the output from this layer</w:t>
      </w:r>
      <w:r w:rsidRPr="001F70AA">
        <w:t xml:space="preserve"> reduces in size. The convolution layer reduces the size of the output after each iteration of the layer because images tend to be very large in size. It would be inefficient to use every pixel of these large images as input. Therefore, pre-processing like the convolutional layer is required to reduce the image to a smaller size before applying the image to a neural network. The convolutional layer essentially applies convolution to small areas of an image to gather a single sample value of the pixels in that area. This process is continued for all areas of the image thus creating a new smaller image made up of the sample pixel values. This means that many convolutional layers can lead to a very small output.</w:t>
      </w:r>
    </w:p>
    <w:p w14:paraId="6DE255A3" w14:textId="77777777" w:rsidR="00590C81" w:rsidRPr="00590C81" w:rsidRDefault="00590C81" w:rsidP="00590C81">
      <w:pPr>
        <w:spacing w:line="360" w:lineRule="auto"/>
        <w:rPr>
          <w:highlight w:val="lightGray"/>
        </w:rPr>
      </w:pPr>
    </w:p>
    <w:p w14:paraId="4ABFF957" w14:textId="2851CDA6" w:rsidR="00590C81" w:rsidRPr="001F70AA" w:rsidRDefault="00590C81" w:rsidP="00590C81">
      <w:pPr>
        <w:spacing w:line="360" w:lineRule="auto"/>
      </w:pPr>
      <w:r w:rsidRPr="001F70AA">
        <w:t>The next layer in CNN implementation is the Pooling Layer</w:t>
      </w:r>
      <w:r w:rsidR="0050495D">
        <w:t xml:space="preserve"> (</w:t>
      </w:r>
      <w:r w:rsidR="00962A65">
        <w:t>3</w:t>
      </w:r>
      <w:r w:rsidR="00B47ECE">
        <w:t>7</w:t>
      </w:r>
      <w:r w:rsidR="0050495D">
        <w:t>)</w:t>
      </w:r>
      <w:r w:rsidRPr="001F70AA">
        <w:t xml:space="preserve">. Like the Convolutional Layer, the Pooling Layer can be run multiple times,  immediately after a Convolutional Layer has been implemented. The Pooling Layer has three different forms of pooling, max pooling, average pooling and sum pooling. The most commonly used form of pooling is max pooling. The purpose of this layer is to reduce dimensionality, when an input image is too large, but retain important information about the image and its extracted features. This is done by applying a max filter to any overlapping areas of the initial image.  This reduces the number of parameters available for learning and therefore reduces computational costs. </w:t>
      </w:r>
    </w:p>
    <w:p w14:paraId="4FC1D874" w14:textId="77777777" w:rsidR="001F70AA" w:rsidRPr="00590C81" w:rsidRDefault="001F70AA" w:rsidP="00590C81">
      <w:pPr>
        <w:spacing w:line="360" w:lineRule="auto"/>
        <w:rPr>
          <w:highlight w:val="lightGray"/>
        </w:rPr>
      </w:pPr>
    </w:p>
    <w:p w14:paraId="40EABD65" w14:textId="5D22BB7C" w:rsidR="00751BD2" w:rsidRDefault="00590C81" w:rsidP="00590C81">
      <w:pPr>
        <w:spacing w:line="360" w:lineRule="auto"/>
      </w:pPr>
      <w:r w:rsidRPr="001F70AA">
        <w:t>The last layer in a CNN implementation is the Fully Connected Layer</w:t>
      </w:r>
      <w:r w:rsidR="0050495D">
        <w:t xml:space="preserve"> (</w:t>
      </w:r>
      <w:r w:rsidR="00B47ECE">
        <w:t>37</w:t>
      </w:r>
      <w:r w:rsidR="0050495D">
        <w:t>)</w:t>
      </w:r>
      <w:r w:rsidRPr="001F70AA">
        <w:t xml:space="preserve">. The Fully Connected layer essentially compiles all the information from the previous two layers and creates an output. This </w:t>
      </w:r>
      <w:r w:rsidRPr="001F70AA">
        <w:lastRenderedPageBreak/>
        <w:t xml:space="preserve">layer receives inputs from the previous layers, combines the found image features, classifies these features and outputs them.  </w:t>
      </w:r>
    </w:p>
    <w:p w14:paraId="488B75C0" w14:textId="77777777" w:rsidR="000F30A8" w:rsidRPr="001F70AA" w:rsidRDefault="000F30A8" w:rsidP="00590C81">
      <w:pPr>
        <w:spacing w:line="360" w:lineRule="auto"/>
      </w:pPr>
    </w:p>
    <w:p w14:paraId="7EAFB49B" w14:textId="318EE548" w:rsidR="00590C81" w:rsidRPr="00751BD2" w:rsidRDefault="000F30A8" w:rsidP="00590C81">
      <w:pPr>
        <w:spacing w:line="360" w:lineRule="auto"/>
        <w:rPr>
          <w:color w:val="4F81BD"/>
        </w:rPr>
      </w:pPr>
      <w:r>
        <w:rPr>
          <w:color w:val="4F81BD"/>
        </w:rPr>
        <w:t xml:space="preserve">CNN </w:t>
      </w:r>
      <w:r w:rsidR="00751BD2" w:rsidRPr="002339DE">
        <w:rPr>
          <w:color w:val="4F81BD"/>
        </w:rPr>
        <w:t xml:space="preserve">Neural Networks </w:t>
      </w:r>
      <w:r w:rsidR="00751BD2">
        <w:rPr>
          <w:color w:val="4F81BD"/>
        </w:rPr>
        <w:t>models</w:t>
      </w:r>
    </w:p>
    <w:p w14:paraId="35B0A987" w14:textId="459C964D" w:rsidR="00590C81" w:rsidRPr="002339DE" w:rsidRDefault="00590C81" w:rsidP="00590C81">
      <w:pPr>
        <w:spacing w:line="360" w:lineRule="auto"/>
        <w:rPr>
          <w:color w:val="4F81BD"/>
        </w:rPr>
      </w:pPr>
      <w:r w:rsidRPr="002339DE">
        <w:rPr>
          <w:color w:val="4F81BD"/>
        </w:rPr>
        <w:t>Region Convolutional Neural Networks (R-CNN)</w:t>
      </w:r>
    </w:p>
    <w:p w14:paraId="55646666" w14:textId="341B8AE2" w:rsidR="00590C81" w:rsidRPr="0050495D" w:rsidRDefault="00590C81" w:rsidP="00590C81">
      <w:pPr>
        <w:spacing w:line="360" w:lineRule="auto"/>
      </w:pPr>
      <w:r w:rsidRPr="00EE2561">
        <w:t xml:space="preserve">R-CNN makes use of CNN and its layers. </w:t>
      </w:r>
      <w:r w:rsidRPr="0050495D">
        <w:t>R-CNN extracts regions from an image or video, using a selective search, and checks if the region contains an object. The R-CNN extracts regions and uses the CNN layers to extract specific features from the regions. These features are then used to detect objects. Although R-CNN can extract objects from an image or video it is slow due to the multiple steps involved. Due to R-CNN being slow, multiple version</w:t>
      </w:r>
      <w:r w:rsidR="0050495D" w:rsidRPr="0050495D">
        <w:t>s</w:t>
      </w:r>
      <w:r w:rsidRPr="0050495D">
        <w:t xml:space="preserve"> were created and built on top of the basic RCNN algorithm. These other versions are Fast R-CNN and Faster R-CNN.</w:t>
      </w:r>
    </w:p>
    <w:p w14:paraId="07B94667" w14:textId="77777777" w:rsidR="00590C81" w:rsidRPr="00590C81" w:rsidRDefault="00590C81" w:rsidP="00590C81">
      <w:pPr>
        <w:spacing w:line="360" w:lineRule="auto"/>
        <w:rPr>
          <w:highlight w:val="lightGray"/>
        </w:rPr>
      </w:pPr>
    </w:p>
    <w:p w14:paraId="69CE8DBF" w14:textId="6941431F" w:rsidR="00590C81" w:rsidRPr="0023497F" w:rsidRDefault="00590C81" w:rsidP="00590C81">
      <w:pPr>
        <w:spacing w:line="360" w:lineRule="auto"/>
      </w:pPr>
      <w:r w:rsidRPr="0023497F">
        <w:t>Fast R-CNN was the first of the two versions to be built and is built from R-CNN. With Fast R-CNN instead of extracting regions from an image, the image is passed to CNN to generate a region of interest</w:t>
      </w:r>
      <w:r w:rsidR="0023497F" w:rsidRPr="0023497F">
        <w:t xml:space="preserve"> (</w:t>
      </w:r>
      <w:r w:rsidR="00962A65">
        <w:t>3</w:t>
      </w:r>
      <w:r w:rsidR="00B47ECE">
        <w:t>8</w:t>
      </w:r>
      <w:r w:rsidR="0023497F" w:rsidRPr="0023497F">
        <w:t>)</w:t>
      </w:r>
      <w:r w:rsidRPr="0023497F">
        <w:t>. All steps in Fast R-CNN are simultaneous making Fast R-CNN faster than R-CNN. However, Fast R-CNN is still not fast enough on a large dataset. Because of this Faster R-CNN was developed.</w:t>
      </w:r>
    </w:p>
    <w:p w14:paraId="3420B84C" w14:textId="77777777" w:rsidR="00590C81" w:rsidRPr="00590C81" w:rsidRDefault="00590C81" w:rsidP="00590C81">
      <w:pPr>
        <w:spacing w:line="360" w:lineRule="auto"/>
        <w:rPr>
          <w:highlight w:val="lightGray"/>
        </w:rPr>
      </w:pPr>
    </w:p>
    <w:p w14:paraId="66A2CF8E" w14:textId="3BF97B08" w:rsidR="00590C81" w:rsidRDefault="00590C81" w:rsidP="00590C81">
      <w:pPr>
        <w:spacing w:line="360" w:lineRule="auto"/>
      </w:pPr>
      <w:r w:rsidRPr="0023497F">
        <w:t xml:space="preserve">Faster R-CNN builds on top of Fast R-CNN to improve classification speed. </w:t>
      </w:r>
      <w:r w:rsidRPr="00515017">
        <w:t>Faster R-CNN fixes the issue with selective search of an image, thus reducing the processes computational needs. This is done by replacing the selective search with a Region Proposal Network (RPN)</w:t>
      </w:r>
      <w:r w:rsidR="00515017" w:rsidRPr="00515017">
        <w:t xml:space="preserve"> (</w:t>
      </w:r>
      <w:r w:rsidR="00962A65">
        <w:t>3</w:t>
      </w:r>
      <w:r w:rsidR="00B47ECE">
        <w:t>8</w:t>
      </w:r>
      <w:r w:rsidR="00515017" w:rsidRPr="00515017">
        <w:t>)</w:t>
      </w:r>
      <w:r w:rsidRPr="00515017">
        <w:t>. The RPN is used to decide where to look in an image for objects. Faster R-CNN extracts feature maps from the inputted image using CNN. These maps are then passed through the RPN to find and return areas with objects</w:t>
      </w:r>
      <w:r w:rsidR="00515017">
        <w:t xml:space="preserve"> (</w:t>
      </w:r>
      <w:r w:rsidR="00962A65">
        <w:t>3</w:t>
      </w:r>
      <w:r w:rsidR="00B47ECE">
        <w:t>8</w:t>
      </w:r>
      <w:r w:rsidR="00515017">
        <w:t>)</w:t>
      </w:r>
      <w:r w:rsidRPr="00515017">
        <w:t>. These returned objects are then classified, and their bounding boxes are gathered.</w:t>
      </w:r>
    </w:p>
    <w:p w14:paraId="0937371C" w14:textId="77777777" w:rsidR="00515017" w:rsidRPr="00515017" w:rsidRDefault="00515017" w:rsidP="00590C81">
      <w:pPr>
        <w:spacing w:line="360" w:lineRule="auto"/>
      </w:pPr>
    </w:p>
    <w:p w14:paraId="43DF4AF0" w14:textId="139D1EC8" w:rsidR="00590C81" w:rsidRPr="00F92FAE" w:rsidRDefault="00590C81" w:rsidP="00590C81">
      <w:pPr>
        <w:spacing w:line="360" w:lineRule="auto"/>
      </w:pPr>
      <w:r w:rsidRPr="00515017">
        <w:t>Although all three R-CNN algorithms have some limitations (2</w:t>
      </w:r>
      <w:r w:rsidR="00962A65">
        <w:t>5</w:t>
      </w:r>
      <w:r w:rsidRPr="00515017">
        <w:t>), of the three R-CNN algorithms Faster R-CNN is the fastest, as shown in the table below:</w:t>
      </w:r>
      <w:r w:rsidRPr="00515017">
        <w:br/>
      </w:r>
    </w:p>
    <w:tbl>
      <w:tblPr>
        <w:tblStyle w:val="TableGrid"/>
        <w:tblW w:w="0" w:type="auto"/>
        <w:tblLook w:val="04A0" w:firstRow="1" w:lastRow="0" w:firstColumn="1" w:lastColumn="0" w:noHBand="0" w:noVBand="1"/>
      </w:tblPr>
      <w:tblGrid>
        <w:gridCol w:w="2254"/>
        <w:gridCol w:w="2254"/>
        <w:gridCol w:w="2254"/>
        <w:gridCol w:w="2254"/>
      </w:tblGrid>
      <w:tr w:rsidR="00590C81" w:rsidRPr="0023497F" w14:paraId="22717D82" w14:textId="77777777" w:rsidTr="004154AA">
        <w:trPr>
          <w:trHeight w:val="125"/>
        </w:trPr>
        <w:tc>
          <w:tcPr>
            <w:tcW w:w="2254" w:type="dxa"/>
            <w:shd w:val="clear" w:color="auto" w:fill="DEEAF6" w:themeFill="accent1" w:themeFillTint="33"/>
          </w:tcPr>
          <w:p w14:paraId="684AB81F" w14:textId="77777777" w:rsidR="00590C81" w:rsidRPr="0023497F" w:rsidRDefault="00590C81" w:rsidP="004154AA">
            <w:pPr>
              <w:spacing w:line="276" w:lineRule="auto"/>
              <w:rPr>
                <w:b/>
                <w:bCs/>
              </w:rPr>
            </w:pPr>
            <w:r w:rsidRPr="0023497F">
              <w:rPr>
                <w:b/>
                <w:bCs/>
              </w:rPr>
              <w:t>Algorithm</w:t>
            </w:r>
          </w:p>
        </w:tc>
        <w:tc>
          <w:tcPr>
            <w:tcW w:w="2254" w:type="dxa"/>
            <w:shd w:val="clear" w:color="auto" w:fill="DEEAF6" w:themeFill="accent1" w:themeFillTint="33"/>
          </w:tcPr>
          <w:p w14:paraId="15865C6C" w14:textId="77777777" w:rsidR="00590C81" w:rsidRPr="0023497F" w:rsidRDefault="00590C81" w:rsidP="004154AA">
            <w:pPr>
              <w:spacing w:line="276" w:lineRule="auto"/>
              <w:rPr>
                <w:b/>
                <w:bCs/>
              </w:rPr>
            </w:pPr>
            <w:r w:rsidRPr="0023497F">
              <w:rPr>
                <w:b/>
                <w:bCs/>
              </w:rPr>
              <w:t>Elements</w:t>
            </w:r>
          </w:p>
        </w:tc>
        <w:tc>
          <w:tcPr>
            <w:tcW w:w="2254" w:type="dxa"/>
            <w:shd w:val="clear" w:color="auto" w:fill="DEEAF6" w:themeFill="accent1" w:themeFillTint="33"/>
          </w:tcPr>
          <w:p w14:paraId="5E9468EF" w14:textId="77777777" w:rsidR="00590C81" w:rsidRPr="0023497F" w:rsidRDefault="00590C81" w:rsidP="004154AA">
            <w:pPr>
              <w:spacing w:line="276" w:lineRule="auto"/>
              <w:rPr>
                <w:b/>
                <w:bCs/>
              </w:rPr>
            </w:pPr>
            <w:r w:rsidRPr="0023497F">
              <w:rPr>
                <w:b/>
                <w:bCs/>
              </w:rPr>
              <w:t>Time to make prediction</w:t>
            </w:r>
          </w:p>
        </w:tc>
        <w:tc>
          <w:tcPr>
            <w:tcW w:w="2254" w:type="dxa"/>
            <w:shd w:val="clear" w:color="auto" w:fill="DEEAF6" w:themeFill="accent1" w:themeFillTint="33"/>
          </w:tcPr>
          <w:p w14:paraId="7E8A8085" w14:textId="77777777" w:rsidR="00590C81" w:rsidRPr="0023497F" w:rsidRDefault="00590C81" w:rsidP="004154AA">
            <w:pPr>
              <w:spacing w:line="276" w:lineRule="auto"/>
              <w:rPr>
                <w:b/>
                <w:bCs/>
              </w:rPr>
            </w:pPr>
            <w:r w:rsidRPr="0023497F">
              <w:rPr>
                <w:b/>
                <w:bCs/>
              </w:rPr>
              <w:t>Constraints</w:t>
            </w:r>
          </w:p>
        </w:tc>
      </w:tr>
      <w:tr w:rsidR="00590C81" w:rsidRPr="0023497F" w14:paraId="6400E2B8" w14:textId="77777777" w:rsidTr="004154AA">
        <w:trPr>
          <w:trHeight w:val="340"/>
        </w:trPr>
        <w:tc>
          <w:tcPr>
            <w:tcW w:w="2254" w:type="dxa"/>
          </w:tcPr>
          <w:p w14:paraId="76E89C32" w14:textId="77777777" w:rsidR="00590C81" w:rsidRPr="0023497F" w:rsidRDefault="00590C81" w:rsidP="004154AA">
            <w:pPr>
              <w:spacing w:line="276" w:lineRule="auto"/>
            </w:pPr>
            <w:r w:rsidRPr="0023497F">
              <w:lastRenderedPageBreak/>
              <w:t>CNN</w:t>
            </w:r>
          </w:p>
        </w:tc>
        <w:tc>
          <w:tcPr>
            <w:tcW w:w="2254" w:type="dxa"/>
          </w:tcPr>
          <w:p w14:paraId="54BD1E4D" w14:textId="77777777" w:rsidR="00590C81" w:rsidRPr="0023497F" w:rsidRDefault="00590C81" w:rsidP="004154AA">
            <w:pPr>
              <w:spacing w:line="276" w:lineRule="auto"/>
            </w:pPr>
            <w:r w:rsidRPr="0023497F">
              <w:t>Image is divided into regions. Each region is classified.</w:t>
            </w:r>
          </w:p>
        </w:tc>
        <w:tc>
          <w:tcPr>
            <w:tcW w:w="2254" w:type="dxa"/>
          </w:tcPr>
          <w:p w14:paraId="76405ECA" w14:textId="77777777" w:rsidR="00590C81" w:rsidRPr="0023497F" w:rsidRDefault="00590C81" w:rsidP="004154AA">
            <w:pPr>
              <w:spacing w:line="276" w:lineRule="auto"/>
            </w:pPr>
            <w:r w:rsidRPr="0023497F">
              <w:t>NA</w:t>
            </w:r>
          </w:p>
        </w:tc>
        <w:tc>
          <w:tcPr>
            <w:tcW w:w="2254" w:type="dxa"/>
          </w:tcPr>
          <w:p w14:paraId="1E815E07" w14:textId="77777777" w:rsidR="00590C81" w:rsidRPr="0023497F" w:rsidRDefault="00590C81" w:rsidP="004154AA">
            <w:pPr>
              <w:spacing w:line="276" w:lineRule="auto"/>
            </w:pPr>
            <w:r w:rsidRPr="0023497F">
              <w:t>High computation time. Requires a lot of regions to predict accurately.</w:t>
            </w:r>
          </w:p>
        </w:tc>
      </w:tr>
      <w:tr w:rsidR="00590C81" w:rsidRPr="0023497F" w14:paraId="45EF13C0" w14:textId="77777777" w:rsidTr="004154AA">
        <w:trPr>
          <w:trHeight w:val="340"/>
        </w:trPr>
        <w:tc>
          <w:tcPr>
            <w:tcW w:w="2254" w:type="dxa"/>
          </w:tcPr>
          <w:p w14:paraId="1106A52F" w14:textId="77777777" w:rsidR="00590C81" w:rsidRPr="0023497F" w:rsidRDefault="00590C81" w:rsidP="004154AA">
            <w:pPr>
              <w:spacing w:line="276" w:lineRule="auto"/>
            </w:pPr>
            <w:r w:rsidRPr="0023497F">
              <w:t>R-CNN</w:t>
            </w:r>
          </w:p>
        </w:tc>
        <w:tc>
          <w:tcPr>
            <w:tcW w:w="2254" w:type="dxa"/>
          </w:tcPr>
          <w:p w14:paraId="46FBA49C" w14:textId="77777777" w:rsidR="00590C81" w:rsidRPr="0023497F" w:rsidRDefault="00590C81" w:rsidP="004154AA">
            <w:pPr>
              <w:spacing w:line="276" w:lineRule="auto"/>
            </w:pPr>
            <w:r w:rsidRPr="0023497F">
              <w:t>Selective search generates regions.</w:t>
            </w:r>
          </w:p>
        </w:tc>
        <w:tc>
          <w:tcPr>
            <w:tcW w:w="2254" w:type="dxa"/>
          </w:tcPr>
          <w:p w14:paraId="3EE6D8C7" w14:textId="77777777" w:rsidR="00590C81" w:rsidRPr="0023497F" w:rsidRDefault="00590C81" w:rsidP="004154AA">
            <w:pPr>
              <w:spacing w:line="276" w:lineRule="auto"/>
            </w:pPr>
            <w:r w:rsidRPr="0023497F">
              <w:t>50 seconds</w:t>
            </w:r>
          </w:p>
        </w:tc>
        <w:tc>
          <w:tcPr>
            <w:tcW w:w="2254" w:type="dxa"/>
          </w:tcPr>
          <w:p w14:paraId="3917178B" w14:textId="77777777" w:rsidR="00590C81" w:rsidRPr="0023497F" w:rsidRDefault="00590C81" w:rsidP="004154AA">
            <w:pPr>
              <w:spacing w:line="276" w:lineRule="auto"/>
            </w:pPr>
            <w:r w:rsidRPr="0023497F">
              <w:t>High computation time. Uses three different models to make predictions.</w:t>
            </w:r>
          </w:p>
        </w:tc>
      </w:tr>
      <w:tr w:rsidR="00590C81" w:rsidRPr="0023497F" w14:paraId="247D15C5" w14:textId="77777777" w:rsidTr="004154AA">
        <w:trPr>
          <w:trHeight w:val="340"/>
        </w:trPr>
        <w:tc>
          <w:tcPr>
            <w:tcW w:w="2254" w:type="dxa"/>
          </w:tcPr>
          <w:p w14:paraId="7FD587EF" w14:textId="77777777" w:rsidR="00590C81" w:rsidRPr="0023497F" w:rsidRDefault="00590C81" w:rsidP="004154AA">
            <w:pPr>
              <w:spacing w:line="276" w:lineRule="auto"/>
            </w:pPr>
            <w:r w:rsidRPr="0023497F">
              <w:t>Fast R-CNN</w:t>
            </w:r>
          </w:p>
        </w:tc>
        <w:tc>
          <w:tcPr>
            <w:tcW w:w="2254" w:type="dxa"/>
          </w:tcPr>
          <w:p w14:paraId="3DCCDE33" w14:textId="77777777" w:rsidR="00590C81" w:rsidRPr="0023497F" w:rsidRDefault="00590C81" w:rsidP="004154AA">
            <w:pPr>
              <w:spacing w:line="276" w:lineRule="auto"/>
            </w:pPr>
            <w:r w:rsidRPr="0023497F">
              <w:t>Image passes through CNN once. Feature maps extracted from image.  Selective search used on maps. Combines three models of R-CNN.</w:t>
            </w:r>
          </w:p>
        </w:tc>
        <w:tc>
          <w:tcPr>
            <w:tcW w:w="2254" w:type="dxa"/>
          </w:tcPr>
          <w:p w14:paraId="77752676" w14:textId="77777777" w:rsidR="00590C81" w:rsidRPr="0023497F" w:rsidRDefault="00590C81" w:rsidP="004154AA">
            <w:pPr>
              <w:spacing w:line="276" w:lineRule="auto"/>
            </w:pPr>
            <w:r w:rsidRPr="0023497F">
              <w:t>2 seconds</w:t>
            </w:r>
          </w:p>
        </w:tc>
        <w:tc>
          <w:tcPr>
            <w:tcW w:w="2254" w:type="dxa"/>
          </w:tcPr>
          <w:p w14:paraId="64517833" w14:textId="77777777" w:rsidR="00590C81" w:rsidRPr="0023497F" w:rsidRDefault="00590C81" w:rsidP="004154AA">
            <w:pPr>
              <w:spacing w:line="276" w:lineRule="auto"/>
            </w:pPr>
            <w:r w:rsidRPr="0023497F">
              <w:t>Computation time is high because of selective search.</w:t>
            </w:r>
          </w:p>
        </w:tc>
      </w:tr>
      <w:tr w:rsidR="00590C81" w:rsidRPr="0023497F" w14:paraId="3E8F04AC" w14:textId="77777777" w:rsidTr="004154AA">
        <w:trPr>
          <w:trHeight w:val="340"/>
        </w:trPr>
        <w:tc>
          <w:tcPr>
            <w:tcW w:w="2254" w:type="dxa"/>
          </w:tcPr>
          <w:p w14:paraId="6DB8E6DA" w14:textId="77777777" w:rsidR="00590C81" w:rsidRPr="0023497F" w:rsidRDefault="00590C81" w:rsidP="004154AA">
            <w:pPr>
              <w:spacing w:line="276" w:lineRule="auto"/>
            </w:pPr>
            <w:r w:rsidRPr="0023497F">
              <w:t>Faster R-CNN</w:t>
            </w:r>
          </w:p>
        </w:tc>
        <w:tc>
          <w:tcPr>
            <w:tcW w:w="2254" w:type="dxa"/>
          </w:tcPr>
          <w:p w14:paraId="697D338D" w14:textId="77777777" w:rsidR="00590C81" w:rsidRPr="0023497F" w:rsidRDefault="00590C81" w:rsidP="004154AA">
            <w:pPr>
              <w:spacing w:line="276" w:lineRule="auto"/>
            </w:pPr>
            <w:r w:rsidRPr="0023497F">
              <w:t>Selective search replaced with RPN. RPN makes algorithm faster</w:t>
            </w:r>
          </w:p>
        </w:tc>
        <w:tc>
          <w:tcPr>
            <w:tcW w:w="2254" w:type="dxa"/>
          </w:tcPr>
          <w:p w14:paraId="032F99E5" w14:textId="77777777" w:rsidR="00590C81" w:rsidRPr="0023497F" w:rsidRDefault="00590C81" w:rsidP="004154AA">
            <w:pPr>
              <w:spacing w:line="276" w:lineRule="auto"/>
            </w:pPr>
            <w:r w:rsidRPr="0023497F">
              <w:t>0.2 seconds</w:t>
            </w:r>
          </w:p>
        </w:tc>
        <w:tc>
          <w:tcPr>
            <w:tcW w:w="2254" w:type="dxa"/>
          </w:tcPr>
          <w:p w14:paraId="542F885C" w14:textId="77777777" w:rsidR="00590C81" w:rsidRPr="0023497F" w:rsidRDefault="00590C81" w:rsidP="004154AA">
            <w:pPr>
              <w:spacing w:line="276" w:lineRule="auto"/>
            </w:pPr>
            <w:r w:rsidRPr="0023497F">
              <w:t>Object detection takes time but is faster than other algorithms.</w:t>
            </w:r>
          </w:p>
        </w:tc>
      </w:tr>
    </w:tbl>
    <w:p w14:paraId="0FB2FD66" w14:textId="463D168A" w:rsidR="00590C81" w:rsidRPr="0023497F" w:rsidRDefault="00590C81" w:rsidP="00590C81">
      <w:pPr>
        <w:pStyle w:val="Caption"/>
      </w:pPr>
      <w:bookmarkStart w:id="76" w:name="_Toc25511406"/>
      <w:bookmarkStart w:id="77" w:name="_Toc33974972"/>
      <w:r w:rsidRPr="0023497F">
        <w:t xml:space="preserve">Table </w:t>
      </w:r>
      <w:r w:rsidR="000C1FF5">
        <w:fldChar w:fldCharType="begin"/>
      </w:r>
      <w:r w:rsidR="000C1FF5">
        <w:instrText xml:space="preserve"> SEQ Table \* ARABIC </w:instrText>
      </w:r>
      <w:r w:rsidR="000C1FF5">
        <w:fldChar w:fldCharType="separate"/>
      </w:r>
      <w:r w:rsidR="005C3970">
        <w:rPr>
          <w:noProof/>
        </w:rPr>
        <w:t>2</w:t>
      </w:r>
      <w:r w:rsidR="000C1FF5">
        <w:rPr>
          <w:noProof/>
        </w:rPr>
        <w:fldChar w:fldCharType="end"/>
      </w:r>
      <w:r w:rsidRPr="0023497F">
        <w:t xml:space="preserve">: Table describing </w:t>
      </w:r>
      <w:r w:rsidRPr="00781D53">
        <w:t>each R-CNN algorithm</w:t>
      </w:r>
      <w:bookmarkEnd w:id="76"/>
      <w:bookmarkEnd w:id="77"/>
    </w:p>
    <w:p w14:paraId="60AFED65" w14:textId="77777777" w:rsidR="00590C81" w:rsidRPr="00590C81" w:rsidRDefault="00590C81" w:rsidP="00590C81">
      <w:pPr>
        <w:rPr>
          <w:highlight w:val="lightGray"/>
        </w:rPr>
      </w:pPr>
    </w:p>
    <w:p w14:paraId="5833367F" w14:textId="77777777" w:rsidR="00590C81" w:rsidRPr="00515017" w:rsidRDefault="00590C81" w:rsidP="00590C81">
      <w:r w:rsidRPr="00515017">
        <w:rPr>
          <w:color w:val="4F81BD"/>
        </w:rPr>
        <w:t>Mask R-CNN</w:t>
      </w:r>
    </w:p>
    <w:p w14:paraId="3FBE9B2D" w14:textId="77777777" w:rsidR="00590C81" w:rsidRPr="00515017" w:rsidRDefault="00590C81" w:rsidP="00590C81">
      <w:pPr>
        <w:spacing w:line="360" w:lineRule="auto"/>
      </w:pPr>
      <w:r w:rsidRPr="00515017">
        <w:t>Mask R-CNN is an extension of the Faster R-CNN model. Unlike Faster R-CNN that only retrieves the bounding box and class label of an object, Mask R-CNN gets the class label, bounding box and object mask of an object. Mask R-CNN follows the same approach as Faster R-CNN with a minor difference. Mask R-CNN generates an objects segment mask in the region of interest.</w:t>
      </w:r>
    </w:p>
    <w:p w14:paraId="0E53DC8D" w14:textId="77777777" w:rsidR="00590C81" w:rsidRPr="00590C81" w:rsidRDefault="00590C81" w:rsidP="00590C81">
      <w:pPr>
        <w:spacing w:line="360" w:lineRule="auto"/>
        <w:rPr>
          <w:highlight w:val="lightGray"/>
        </w:rPr>
      </w:pPr>
    </w:p>
    <w:p w14:paraId="4240C079" w14:textId="77777777" w:rsidR="00590C81" w:rsidRPr="00515017" w:rsidRDefault="00590C81" w:rsidP="00590C81">
      <w:pPr>
        <w:spacing w:line="360" w:lineRule="auto"/>
      </w:pPr>
      <w:r w:rsidRPr="00515017">
        <w:t>Mask R-CNN, like the other R-CNN algorithms, is a deep neural network algorithm that solves the problem of instance segmentation in machine learning and computer vision. This algorithm can determine objects in images and videos.</w:t>
      </w:r>
    </w:p>
    <w:p w14:paraId="4924C516" w14:textId="77777777" w:rsidR="00590C81" w:rsidRPr="00590C81" w:rsidRDefault="00590C81" w:rsidP="00590C81">
      <w:pPr>
        <w:spacing w:line="360" w:lineRule="auto"/>
        <w:rPr>
          <w:highlight w:val="lightGray"/>
        </w:rPr>
      </w:pPr>
    </w:p>
    <w:p w14:paraId="22A9C2BF" w14:textId="21024506" w:rsidR="00590C81" w:rsidRDefault="00590C81" w:rsidP="00590C81">
      <w:pPr>
        <w:spacing w:line="360" w:lineRule="auto"/>
      </w:pPr>
      <w:r w:rsidRPr="00515017">
        <w:t>Mask R-CNN consists of two stages, gather all the proposed regions where an object might be placed and get the class label, bounding box and mask of the objects found. Both stages are connected to a standard CNN backbone, usually ResNet50 or ResNet101 (2</w:t>
      </w:r>
      <w:r w:rsidR="00962A65">
        <w:t>6</w:t>
      </w:r>
      <w:r w:rsidRPr="00515017">
        <w:t xml:space="preserve">). This backbone allows for feature extraction that detects both low-level features, like edges and corners of objects, and high-level features, like people and vehicles. This backbone incorporates a Feature Pyramid Network (FPN) to </w:t>
      </w:r>
      <w:r w:rsidRPr="00515017">
        <w:lastRenderedPageBreak/>
        <w:t>improve feature extraction. The FPN allows for features to be passed between higher and lower levels to improve feature extraction.</w:t>
      </w:r>
    </w:p>
    <w:p w14:paraId="2A42C105" w14:textId="5DF3A439" w:rsidR="00515017" w:rsidRDefault="00515017" w:rsidP="00590C81">
      <w:pPr>
        <w:spacing w:line="360" w:lineRule="auto"/>
      </w:pPr>
    </w:p>
    <w:p w14:paraId="66EFFC84" w14:textId="5E962CE6" w:rsidR="00515017" w:rsidRPr="00515017" w:rsidRDefault="00515017" w:rsidP="00590C81">
      <w:pPr>
        <w:spacing w:line="360" w:lineRule="auto"/>
      </w:pPr>
      <w:r>
        <w:t>Although this model is very extensive in its detection of objects, it requires too much computational power. As a result of this, the Mask R-CNN model, or any R-CNN model, cannot detect objects using a video input on the Raspberry Pi because the Raspberry Pi does not have enough computational power. For this reason, none of the R-CNN models were chosen for this project.</w:t>
      </w:r>
    </w:p>
    <w:p w14:paraId="1DF16A01" w14:textId="517C717E" w:rsidR="006E5217" w:rsidRDefault="006E5217" w:rsidP="00590C81">
      <w:pPr>
        <w:spacing w:line="360" w:lineRule="auto"/>
        <w:rPr>
          <w:highlight w:val="lightGray"/>
        </w:rPr>
      </w:pPr>
    </w:p>
    <w:p w14:paraId="562CEE15" w14:textId="0A44D664" w:rsidR="006E5217" w:rsidRDefault="006E5217" w:rsidP="00DD3727">
      <w:pPr>
        <w:spacing w:line="360" w:lineRule="auto"/>
        <w:rPr>
          <w:color w:val="4F81BD"/>
        </w:rPr>
      </w:pPr>
      <w:r w:rsidRPr="00515017">
        <w:rPr>
          <w:color w:val="4F81BD"/>
        </w:rPr>
        <w:t xml:space="preserve">MobileNet SSDLite </w:t>
      </w:r>
    </w:p>
    <w:p w14:paraId="7BFDAA0C" w14:textId="6C3FCF9A" w:rsidR="006E5217" w:rsidRPr="00751BD2" w:rsidRDefault="00DD3727" w:rsidP="00DD3727">
      <w:pPr>
        <w:spacing w:line="360" w:lineRule="auto"/>
        <w:rPr>
          <w:color w:val="4F81BD"/>
          <w:highlight w:val="yellow"/>
        </w:rPr>
      </w:pPr>
      <w:r w:rsidRPr="00DD3727">
        <w:t>MobileNet</w:t>
      </w:r>
      <w:r>
        <w:t xml:space="preserve"> is an architecture that was developed to be more suitable for mobile and embedded devices, with a lack of computing power, running computer vision applications</w:t>
      </w:r>
      <w:r w:rsidR="00DD2C3F">
        <w:t xml:space="preserve">. </w:t>
      </w:r>
      <w:r>
        <w:t>MobileNet is a convolutional neural network that can be used for object classification and object recognition. It is also a useful  feature extractor for object detection and segmentation. SSDLite is a framework that can be utilized to make a multi-box detector. When MobileNet and SSDLite are combined the model runs faster and object detection can be carried out.</w:t>
      </w:r>
    </w:p>
    <w:p w14:paraId="59474B68" w14:textId="73DEA9C8" w:rsidR="00751BD2" w:rsidRDefault="00751BD2" w:rsidP="009D62C1">
      <w:pPr>
        <w:spacing w:line="360" w:lineRule="auto"/>
        <w:rPr>
          <w:color w:val="4F81BD"/>
          <w:highlight w:val="yellow"/>
        </w:rPr>
      </w:pPr>
    </w:p>
    <w:p w14:paraId="40244E93" w14:textId="29CE3658" w:rsidR="00DD3727" w:rsidRDefault="00DD3727" w:rsidP="009D62C1">
      <w:pPr>
        <w:spacing w:line="360" w:lineRule="auto"/>
      </w:pPr>
      <w:r w:rsidRPr="00DD3727">
        <w:t>Mo</w:t>
      </w:r>
      <w:r>
        <w:t xml:space="preserve">bileNet V2 uses </w:t>
      </w:r>
      <w:r w:rsidR="009D62C1">
        <w:t>depth wise</w:t>
      </w:r>
      <w:r>
        <w:t xml:space="preserve"> </w:t>
      </w:r>
      <w:r w:rsidR="009D62C1">
        <w:t>separable</w:t>
      </w:r>
      <w:r>
        <w:t xml:space="preserve"> convolutions (</w:t>
      </w:r>
      <w:r w:rsidR="00B47ECE">
        <w:t>39</w:t>
      </w:r>
      <w:r>
        <w:t>). MobileNet contains two types of blocks, as s</w:t>
      </w:r>
      <w:r w:rsidR="008E6A33">
        <w:t>hown</w:t>
      </w:r>
      <w:r>
        <w:t xml:space="preserve"> in </w:t>
      </w:r>
      <w:r w:rsidR="008E6A33">
        <w:fldChar w:fldCharType="begin"/>
      </w:r>
      <w:r w:rsidR="008E6A33">
        <w:instrText xml:space="preserve"> REF _Ref34463065 \h </w:instrText>
      </w:r>
      <w:r w:rsidR="008E6A33">
        <w:fldChar w:fldCharType="separate"/>
      </w:r>
      <w:r w:rsidR="008E6A33">
        <w:t xml:space="preserve">Figure </w:t>
      </w:r>
      <w:r w:rsidR="008E6A33">
        <w:rPr>
          <w:noProof/>
        </w:rPr>
        <w:t>5</w:t>
      </w:r>
      <w:r w:rsidR="008E6A33">
        <w:fldChar w:fldCharType="end"/>
      </w:r>
      <w:r>
        <w:t xml:space="preserve">, one block containing three </w:t>
      </w:r>
      <w:r w:rsidR="009D62C1">
        <w:t>processes</w:t>
      </w:r>
      <w:r>
        <w:t xml:space="preserve"> and the other containing two </w:t>
      </w:r>
      <w:r w:rsidR="009D62C1">
        <w:t>processes</w:t>
      </w:r>
      <w:r>
        <w:t>.</w:t>
      </w:r>
      <w:r w:rsidR="009D62C1">
        <w:t xml:space="preserve"> The first layer of MobileNet, as shown in </w:t>
      </w:r>
      <w:r w:rsidR="00A4163A">
        <w:fldChar w:fldCharType="begin"/>
      </w:r>
      <w:r w:rsidR="00A4163A">
        <w:instrText xml:space="preserve"> REF _Ref34463109 \h </w:instrText>
      </w:r>
      <w:r w:rsidR="00A4163A">
        <w:fldChar w:fldCharType="separate"/>
      </w:r>
      <w:r w:rsidR="00A4163A">
        <w:t xml:space="preserve">Figure </w:t>
      </w:r>
      <w:r w:rsidR="00A4163A">
        <w:rPr>
          <w:noProof/>
        </w:rPr>
        <w:t>5</w:t>
      </w:r>
      <w:r w:rsidR="00A4163A">
        <w:fldChar w:fldCharType="end"/>
      </w:r>
      <w:r w:rsidR="009D62C1">
        <w:t xml:space="preserve"> below, is referred to as the expansion layer and contains a 1x1 convolution with ReLu6. The purpose of the expansion layer is to increase the number of channels within the data before the depth wise convolution (</w:t>
      </w:r>
      <w:r w:rsidR="00B47ECE">
        <w:t>39</w:t>
      </w:r>
      <w:r w:rsidR="009D62C1">
        <w:t>). This layer always results in more output channels then input channels due to the expansion. The next layer, referred to as the depth wise layer, works off the channels produced by the expansion layer. The depth wise convolution layer filters the inputs from the expansion layer to be outputted to the third layer, the projection layer. The final layer, the projection layer, makes the number of input</w:t>
      </w:r>
      <w:r w:rsidR="00AE7820">
        <w:t>ted channels</w:t>
      </w:r>
      <w:r w:rsidR="009D62C1">
        <w:t xml:space="preserve"> from the previous two layers </w:t>
      </w:r>
      <w:r w:rsidR="00AE7820">
        <w:t xml:space="preserve">smaller. This layer, also referred to as the bottleneck layer where the Bottleneck Residual Block shown in </w:t>
      </w:r>
      <w:r w:rsidR="00440388">
        <w:fldChar w:fldCharType="begin"/>
      </w:r>
      <w:r w:rsidR="00440388">
        <w:instrText xml:space="preserve"> REF _Ref34463179 \h </w:instrText>
      </w:r>
      <w:r w:rsidR="00440388">
        <w:fldChar w:fldCharType="separate"/>
      </w:r>
      <w:r w:rsidR="00440388">
        <w:t xml:space="preserve">Figure </w:t>
      </w:r>
      <w:r w:rsidR="00440388">
        <w:rPr>
          <w:noProof/>
        </w:rPr>
        <w:t>5</w:t>
      </w:r>
      <w:r w:rsidR="00440388">
        <w:fldChar w:fldCharType="end"/>
      </w:r>
      <w:r w:rsidR="00AE7820">
        <w:t xml:space="preserve"> gets its name, projects data with a high number of channels into a tensor with a lower number of channels, which, as a result, reduces the amount of data flowing through the network (</w:t>
      </w:r>
      <w:r w:rsidR="00B47ECE">
        <w:t>39</w:t>
      </w:r>
      <w:r w:rsidR="00AE7820">
        <w:t xml:space="preserve">). </w:t>
      </w:r>
    </w:p>
    <w:p w14:paraId="3872653F" w14:textId="77777777" w:rsidR="00F92FAE" w:rsidRDefault="00966B30" w:rsidP="00F92FAE">
      <w:pPr>
        <w:keepNext/>
      </w:pPr>
      <w:r>
        <w:rPr>
          <w:noProof/>
        </w:rPr>
        <w:lastRenderedPageBreak/>
        <w:drawing>
          <wp:inline distT="0" distB="0" distL="0" distR="0" wp14:anchorId="44C5EA70" wp14:editId="35BE06EC">
            <wp:extent cx="2705100" cy="4142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24553" cy="4171952"/>
                    </a:xfrm>
                    <a:prstGeom prst="rect">
                      <a:avLst/>
                    </a:prstGeom>
                    <a:noFill/>
                    <a:ln>
                      <a:noFill/>
                    </a:ln>
                  </pic:spPr>
                </pic:pic>
              </a:graphicData>
            </a:graphic>
          </wp:inline>
        </w:drawing>
      </w:r>
    </w:p>
    <w:p w14:paraId="563777F8" w14:textId="4A42BC45" w:rsidR="00966B30" w:rsidRDefault="00F92FAE" w:rsidP="00F92FAE">
      <w:pPr>
        <w:pStyle w:val="Caption"/>
      </w:pPr>
      <w:bookmarkStart w:id="78" w:name="_Ref34463065"/>
      <w:bookmarkStart w:id="79" w:name="_Ref34463109"/>
      <w:bookmarkStart w:id="80" w:name="_Ref34463179"/>
      <w:bookmarkStart w:id="81" w:name="_Toc34493029"/>
      <w:r>
        <w:t xml:space="preserve">Figure </w:t>
      </w:r>
      <w:r w:rsidR="000C1FF5">
        <w:fldChar w:fldCharType="begin"/>
      </w:r>
      <w:r w:rsidR="000C1FF5">
        <w:instrText xml:space="preserve"> SEQ Figure \* ARABIC </w:instrText>
      </w:r>
      <w:r w:rsidR="000C1FF5">
        <w:fldChar w:fldCharType="separate"/>
      </w:r>
      <w:r w:rsidR="00047019">
        <w:rPr>
          <w:noProof/>
        </w:rPr>
        <w:t>5</w:t>
      </w:r>
      <w:r w:rsidR="000C1FF5">
        <w:rPr>
          <w:noProof/>
        </w:rPr>
        <w:fldChar w:fldCharType="end"/>
      </w:r>
      <w:r>
        <w:t xml:space="preserve">: </w:t>
      </w:r>
      <w:r w:rsidRPr="003A2D83">
        <w:t>Diagram showing MobileNetv2 layers (</w:t>
      </w:r>
      <w:r w:rsidR="00B47ECE">
        <w:t>39</w:t>
      </w:r>
      <w:r w:rsidRPr="003A2D83">
        <w:t>)</w:t>
      </w:r>
      <w:bookmarkEnd w:id="78"/>
      <w:bookmarkEnd w:id="79"/>
      <w:bookmarkEnd w:id="80"/>
      <w:bookmarkEnd w:id="81"/>
    </w:p>
    <w:p w14:paraId="685D81CF" w14:textId="77777777" w:rsidR="00AE7820" w:rsidRPr="00AE7820" w:rsidRDefault="00AE7820" w:rsidP="00AE7820">
      <w:pPr>
        <w:rPr>
          <w:highlight w:val="yellow"/>
        </w:rPr>
      </w:pPr>
    </w:p>
    <w:p w14:paraId="240777BD" w14:textId="711C80CF" w:rsidR="00B0523F" w:rsidRPr="006E5217" w:rsidRDefault="00590C81" w:rsidP="006E5217">
      <w:pPr>
        <w:spacing w:line="360" w:lineRule="auto"/>
      </w:pPr>
      <w:r w:rsidRPr="00511DCD">
        <w:t xml:space="preserve">After considering the above </w:t>
      </w:r>
      <w:r w:rsidR="00AE7820" w:rsidRPr="00511DCD">
        <w:t>model</w:t>
      </w:r>
      <w:r w:rsidRPr="00511DCD">
        <w:t xml:space="preserve">s, the </w:t>
      </w:r>
      <w:r w:rsidR="00AE7820" w:rsidRPr="00511DCD">
        <w:t>MobileNet SSDLite</w:t>
      </w:r>
      <w:r w:rsidRPr="00511DCD">
        <w:t xml:space="preserve"> </w:t>
      </w:r>
      <w:r w:rsidR="00AE7820" w:rsidRPr="00511DCD">
        <w:t>model</w:t>
      </w:r>
      <w:r w:rsidRPr="00511DCD">
        <w:t xml:space="preserve"> is the </w:t>
      </w:r>
      <w:r w:rsidR="00AE7820" w:rsidRPr="00511DCD">
        <w:t>model</w:t>
      </w:r>
      <w:r w:rsidRPr="00511DCD">
        <w:t xml:space="preserve"> that w</w:t>
      </w:r>
      <w:r w:rsidR="00AE7820" w:rsidRPr="00511DCD">
        <w:t>as</w:t>
      </w:r>
      <w:r w:rsidRPr="00511DCD">
        <w:t xml:space="preserve"> used </w:t>
      </w:r>
      <w:r w:rsidR="00AE7820" w:rsidRPr="00511DCD">
        <w:t>for the development of</w:t>
      </w:r>
      <w:r w:rsidRPr="00511DCD">
        <w:t xml:space="preserve"> this project to accurately </w:t>
      </w:r>
      <w:r w:rsidR="0060516C">
        <w:t>detect</w:t>
      </w:r>
      <w:r w:rsidRPr="00511DCD">
        <w:t xml:space="preserve"> objects from the camera input from the Raspberry Pi.</w:t>
      </w:r>
      <w:r w:rsidR="00AE7820">
        <w:t xml:space="preserve"> This model was chosen because the MobileNet architecture was designed specifically for devices with low computation power like the Raspberry Pi.</w:t>
      </w:r>
    </w:p>
    <w:p w14:paraId="3D0DF518" w14:textId="0DB288C5" w:rsidR="00590C81" w:rsidRDefault="00590C81" w:rsidP="007A7F1C"/>
    <w:p w14:paraId="1535A431" w14:textId="77777777" w:rsidR="00F92FAE" w:rsidRPr="00604B8B" w:rsidRDefault="00F92FAE" w:rsidP="007A7F1C"/>
    <w:p w14:paraId="449A61A7" w14:textId="6D25E618" w:rsidR="007A7F1C" w:rsidRDefault="007A7F1C" w:rsidP="007A7F1C">
      <w:pPr>
        <w:pStyle w:val="Heading2"/>
      </w:pPr>
      <w:bookmarkStart w:id="82" w:name="_Toc21975768"/>
      <w:bookmarkStart w:id="83" w:name="_Toc33510319"/>
      <w:r>
        <w:t xml:space="preserve">2.3. </w:t>
      </w:r>
      <w:bookmarkEnd w:id="82"/>
      <w:r w:rsidR="002636E3">
        <w:t>Research Topic 2</w:t>
      </w:r>
      <w:bookmarkEnd w:id="83"/>
    </w:p>
    <w:p w14:paraId="5655C1FD" w14:textId="32FFE6E5" w:rsidR="00590C81" w:rsidRDefault="00590C81" w:rsidP="007A7F1C"/>
    <w:p w14:paraId="0B77AEA9" w14:textId="77777777" w:rsidR="00590C81" w:rsidRPr="00E81FBF" w:rsidRDefault="00590C81" w:rsidP="00590C81">
      <w:pPr>
        <w:spacing w:line="360" w:lineRule="auto"/>
        <w:rPr>
          <w:color w:val="4F81BD"/>
        </w:rPr>
      </w:pPr>
      <w:r w:rsidRPr="00E81FBF">
        <w:rPr>
          <w:color w:val="4F81BD"/>
        </w:rPr>
        <w:t>Hardware</w:t>
      </w:r>
    </w:p>
    <w:p w14:paraId="09744FFB" w14:textId="77777777" w:rsidR="00590C81" w:rsidRPr="00E81FBF" w:rsidRDefault="00590C81" w:rsidP="00590C81">
      <w:pPr>
        <w:spacing w:line="360" w:lineRule="auto"/>
      </w:pPr>
      <w:r w:rsidRPr="00E81FBF">
        <w:t xml:space="preserve">The hardware chosen for this project is the Raspberry Pi 3 Model B. The Raspberry Pi is a single board computer. It was developed by the Raspberry Pi Foundation </w:t>
      </w:r>
      <w:r w:rsidRPr="00E81FBF">
        <w:fldChar w:fldCharType="begin"/>
      </w:r>
      <w:r w:rsidRPr="00E81FBF">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Pr="00E81FBF">
        <w:fldChar w:fldCharType="separate"/>
      </w:r>
      <w:r w:rsidRPr="00E81FBF">
        <w:rPr>
          <w:rFonts w:ascii="Calibri" w:hAnsi="Calibri" w:cs="Calibri"/>
          <w:szCs w:val="24"/>
        </w:rPr>
        <w:t>(13)</w:t>
      </w:r>
      <w:r w:rsidRPr="00E81FBF">
        <w:fldChar w:fldCharType="end"/>
      </w:r>
      <w:r w:rsidRPr="00E81FBF">
        <w:t xml:space="preserve"> and boots from an SD card, the same card that also stores the files on the Raspberry Pi.  It can do everything a desktop does, once it is connected to a monitor.</w:t>
      </w:r>
    </w:p>
    <w:p w14:paraId="42BBF01A" w14:textId="77777777" w:rsidR="00F92FAE" w:rsidRDefault="00590C81" w:rsidP="00F92FAE">
      <w:pPr>
        <w:keepNext/>
        <w:spacing w:line="360" w:lineRule="auto"/>
      </w:pPr>
      <w:r w:rsidRPr="00590C81">
        <w:rPr>
          <w:noProof/>
          <w:highlight w:val="lightGray"/>
        </w:rPr>
        <w:lastRenderedPageBreak/>
        <w:drawing>
          <wp:inline distT="0" distB="0" distL="0" distR="0" wp14:anchorId="75F1A235" wp14:editId="51E8C3D0">
            <wp:extent cx="4480560" cy="3360668"/>
            <wp:effectExtent l="0" t="0" r="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91489" cy="3368866"/>
                    </a:xfrm>
                    <a:prstGeom prst="rect">
                      <a:avLst/>
                    </a:prstGeom>
                    <a:noFill/>
                    <a:ln>
                      <a:noFill/>
                    </a:ln>
                  </pic:spPr>
                </pic:pic>
              </a:graphicData>
            </a:graphic>
          </wp:inline>
        </w:drawing>
      </w:r>
    </w:p>
    <w:p w14:paraId="4E2D07B4" w14:textId="1FC3B6E5" w:rsidR="00590C81" w:rsidRPr="00590C81" w:rsidRDefault="00F92FAE" w:rsidP="00F92FAE">
      <w:pPr>
        <w:pStyle w:val="Caption"/>
        <w:rPr>
          <w:highlight w:val="lightGray"/>
        </w:rPr>
      </w:pPr>
      <w:bookmarkStart w:id="84" w:name="_Toc34493030"/>
      <w:r>
        <w:t xml:space="preserve">Figure </w:t>
      </w:r>
      <w:r w:rsidR="000C1FF5">
        <w:fldChar w:fldCharType="begin"/>
      </w:r>
      <w:r w:rsidR="000C1FF5">
        <w:instrText xml:space="preserve"> SEQ Figure \* ARABIC </w:instrText>
      </w:r>
      <w:r w:rsidR="000C1FF5">
        <w:fldChar w:fldCharType="separate"/>
      </w:r>
      <w:r w:rsidR="00047019">
        <w:rPr>
          <w:noProof/>
        </w:rPr>
        <w:t>6</w:t>
      </w:r>
      <w:r w:rsidR="000C1FF5">
        <w:rPr>
          <w:noProof/>
        </w:rPr>
        <w:fldChar w:fldCharType="end"/>
      </w:r>
      <w:r w:rsidRPr="00CC01A9">
        <w:t>: A Raspberry Pi 3 Model B</w:t>
      </w:r>
      <w:bookmarkEnd w:id="84"/>
    </w:p>
    <w:p w14:paraId="3DD187A9" w14:textId="4AA45438" w:rsidR="00590C81" w:rsidRPr="00590C81" w:rsidRDefault="00590C81" w:rsidP="00590C81">
      <w:pPr>
        <w:spacing w:line="360" w:lineRule="auto"/>
        <w:rPr>
          <w:highlight w:val="lightGray"/>
        </w:rPr>
      </w:pPr>
      <w:r w:rsidRPr="00E81FBF">
        <w:t>There are two versions of the Raspberry Pi available, model A and model B. The main difference between the two models is the amount of RAM available. Mode</w:t>
      </w:r>
      <w:r w:rsidR="00E81FBF" w:rsidRPr="00E81FBF">
        <w:t>l</w:t>
      </w:r>
      <w:r w:rsidRPr="00E81FBF">
        <w:t xml:space="preserve"> A has 512MB of RAM while mode</w:t>
      </w:r>
      <w:r w:rsidR="00E81FBF" w:rsidRPr="00E81FBF">
        <w:t>l</w:t>
      </w:r>
      <w:r w:rsidRPr="00E81FBF">
        <w:t xml:space="preserve"> B has 1GB of RAM. The Raspberry Pi 3 Model B is £32 </w:t>
      </w:r>
      <w:r w:rsidRPr="00E81FBF">
        <w:fldChar w:fldCharType="begin"/>
      </w:r>
      <w:r w:rsidRPr="00E81FBF">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It uses a 1.2GHz quad core 64bit ARM Cortex A53 processor </w:t>
      </w:r>
      <w:r w:rsidRPr="00E81FBF">
        <w:fldChar w:fldCharType="begin"/>
      </w:r>
      <w:r w:rsidRPr="00E81FBF">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The ARM processor is a benefit to the Raspberry Pi because it is cheaper than other processors, it consumes less power and therefore makes for a better battery life.</w:t>
      </w:r>
    </w:p>
    <w:p w14:paraId="2A4E40DA" w14:textId="1BDC5C0E" w:rsidR="00590C81" w:rsidRPr="00E81FBF" w:rsidRDefault="00590C81" w:rsidP="00590C81">
      <w:pPr>
        <w:spacing w:line="360" w:lineRule="auto"/>
      </w:pPr>
      <w:r w:rsidRPr="00E81FBF">
        <w:t>T</w:t>
      </w:r>
      <w:r w:rsidR="00E81FBF" w:rsidRPr="00E81FBF">
        <w:t>o</w:t>
      </w:r>
      <w:r w:rsidRPr="00E81FBF">
        <w:t xml:space="preserve"> run the Raspberry Pi an operating system is required. The recommended operating system is called Raspbian</w:t>
      </w:r>
      <w:r w:rsidRPr="00E81FBF">
        <w:rPr>
          <w:b/>
          <w:bCs/>
        </w:rPr>
        <w:t xml:space="preserve"> </w:t>
      </w:r>
      <w:r w:rsidRPr="00E81FBF">
        <w:rPr>
          <w:b/>
          <w:bCs/>
        </w:rPr>
        <w:fldChar w:fldCharType="begin"/>
      </w:r>
      <w:r w:rsidRPr="00E81FBF">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Pr="00E81FBF">
        <w:rPr>
          <w:b/>
          <w:bCs/>
        </w:rPr>
        <w:fldChar w:fldCharType="separate"/>
      </w:r>
      <w:r w:rsidRPr="00E81FBF">
        <w:rPr>
          <w:rFonts w:ascii="Calibri" w:hAnsi="Calibri" w:cs="Calibri"/>
          <w:szCs w:val="24"/>
        </w:rPr>
        <w:t>(15)</w:t>
      </w:r>
      <w:r w:rsidRPr="00E81FBF">
        <w:rPr>
          <w:b/>
          <w:bCs/>
        </w:rPr>
        <w:fldChar w:fldCharType="end"/>
      </w:r>
      <w:r w:rsidRPr="00E81FBF">
        <w:t xml:space="preserve">, a Debian based operating system for the Pi.  An installation manager, called NOOBS </w:t>
      </w:r>
      <w:r w:rsidRPr="00E81FBF">
        <w:fldChar w:fldCharType="begin"/>
      </w:r>
      <w:r w:rsidRPr="00E81FBF">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Pr="00E81FBF">
        <w:fldChar w:fldCharType="separate"/>
      </w:r>
      <w:r w:rsidRPr="00E81FBF">
        <w:rPr>
          <w:rFonts w:ascii="Calibri" w:hAnsi="Calibri" w:cs="Calibri"/>
          <w:szCs w:val="24"/>
        </w:rPr>
        <w:t>(16)</w:t>
      </w:r>
      <w:r w:rsidRPr="00E81FBF">
        <w:fldChar w:fldCharType="end"/>
      </w:r>
      <w:r w:rsidRPr="00E81FBF">
        <w:t>, can be used to install Raspbian by inserting an SD card with the NOOBS application installed.</w:t>
      </w:r>
    </w:p>
    <w:p w14:paraId="171AB899" w14:textId="77777777" w:rsidR="00590C81" w:rsidRPr="00590C81" w:rsidRDefault="00590C81" w:rsidP="00590C81">
      <w:pPr>
        <w:spacing w:line="360" w:lineRule="auto"/>
        <w:rPr>
          <w:highlight w:val="lightGray"/>
        </w:rPr>
      </w:pPr>
      <w:r w:rsidRPr="00E81FBF">
        <w:t xml:space="preserve">Also, the Raspberry Pi can have a separate camera installed. The Camera Module V2 </w:t>
      </w:r>
      <w:r w:rsidRPr="00E81FBF">
        <w:rPr>
          <w:b/>
          <w:bCs/>
        </w:rPr>
        <w:fldChar w:fldCharType="begin"/>
      </w:r>
      <w:r w:rsidRPr="00E81FBF">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Pr="00E81FBF">
        <w:rPr>
          <w:b/>
          <w:bCs/>
        </w:rPr>
        <w:fldChar w:fldCharType="separate"/>
      </w:r>
      <w:r w:rsidRPr="00E81FBF">
        <w:rPr>
          <w:rFonts w:ascii="Calibri" w:hAnsi="Calibri" w:cs="Calibri"/>
          <w:szCs w:val="24"/>
        </w:rPr>
        <w:t>(17)</w:t>
      </w:r>
      <w:r w:rsidRPr="00E81FBF">
        <w:rPr>
          <w:b/>
          <w:bCs/>
        </w:rPr>
        <w:fldChar w:fldCharType="end"/>
      </w:r>
      <w:r w:rsidRPr="00E81FBF">
        <w:t xml:space="preserve"> is an 8 mega pixel Sony IMX219 camera. It contains a fixed focus lens and can record video and take pictures. However, it cannot record audio.</w:t>
      </w:r>
    </w:p>
    <w:p w14:paraId="2F77A9F9" w14:textId="77777777" w:rsidR="00F92FAE" w:rsidRDefault="00590C81" w:rsidP="00F92FAE">
      <w:pPr>
        <w:keepNext/>
        <w:spacing w:line="360" w:lineRule="auto"/>
      </w:pPr>
      <w:r w:rsidRPr="00590C81">
        <w:rPr>
          <w:noProof/>
          <w:highlight w:val="lightGray"/>
        </w:rPr>
        <w:lastRenderedPageBreak/>
        <w:drawing>
          <wp:inline distT="0" distB="0" distL="0" distR="0" wp14:anchorId="69ACE671" wp14:editId="29115BC3">
            <wp:extent cx="2903220" cy="236220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8635"/>
                    <a:stretch/>
                  </pic:blipFill>
                  <pic:spPr bwMode="auto">
                    <a:xfrm>
                      <a:off x="0" y="0"/>
                      <a:ext cx="290322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77289168" w14:textId="7D1C5953" w:rsidR="00590C81" w:rsidRPr="00590C81" w:rsidRDefault="00F92FAE" w:rsidP="00F92FAE">
      <w:pPr>
        <w:pStyle w:val="Caption"/>
        <w:rPr>
          <w:highlight w:val="lightGray"/>
        </w:rPr>
      </w:pPr>
      <w:bookmarkStart w:id="85" w:name="_Toc34493031"/>
      <w:r>
        <w:t xml:space="preserve">Figure </w:t>
      </w:r>
      <w:r w:rsidR="000C1FF5">
        <w:fldChar w:fldCharType="begin"/>
      </w:r>
      <w:r w:rsidR="000C1FF5">
        <w:instrText xml:space="preserve"> SEQ Figure \* ARABIC </w:instrText>
      </w:r>
      <w:r w:rsidR="000C1FF5">
        <w:fldChar w:fldCharType="separate"/>
      </w:r>
      <w:r w:rsidR="00047019">
        <w:rPr>
          <w:noProof/>
        </w:rPr>
        <w:t>7</w:t>
      </w:r>
      <w:r w:rsidR="000C1FF5">
        <w:rPr>
          <w:noProof/>
        </w:rPr>
        <w:fldChar w:fldCharType="end"/>
      </w:r>
      <w:r w:rsidRPr="00FD786A">
        <w:t>: The Camera Module V2</w:t>
      </w:r>
      <w:bookmarkEnd w:id="85"/>
    </w:p>
    <w:p w14:paraId="62911B31" w14:textId="77777777" w:rsidR="00590C81" w:rsidRPr="00E81FBF" w:rsidRDefault="00590C81" w:rsidP="00590C81">
      <w:pPr>
        <w:spacing w:line="360" w:lineRule="auto"/>
      </w:pPr>
      <w:r w:rsidRPr="00E81FBF">
        <w:t>The Camera Module V2 also includes a max resolution of 2592 x 1944, for a still photograph, and a max resolution of 1920 x 1080 for a video.</w:t>
      </w:r>
    </w:p>
    <w:p w14:paraId="2134C495" w14:textId="77777777" w:rsidR="00267BD1" w:rsidRDefault="00267BD1" w:rsidP="00267BD1">
      <w:pPr>
        <w:keepNext/>
        <w:spacing w:line="360" w:lineRule="auto"/>
      </w:pPr>
      <w:r>
        <w:rPr>
          <w:noProof/>
        </w:rPr>
        <w:drawing>
          <wp:inline distT="0" distB="0" distL="0" distR="0" wp14:anchorId="7C1E71EF" wp14:editId="14FB5B6D">
            <wp:extent cx="3025140" cy="1813877"/>
            <wp:effectExtent l="0" t="0" r="3810" b="0"/>
            <wp:docPr id="6" name="Picture 6" descr="Image result for HC-SR04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C-SR04 sensor"/>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3132" b="16907"/>
                    <a:stretch/>
                  </pic:blipFill>
                  <pic:spPr bwMode="auto">
                    <a:xfrm>
                      <a:off x="0" y="0"/>
                      <a:ext cx="3033854" cy="1819102"/>
                    </a:xfrm>
                    <a:prstGeom prst="rect">
                      <a:avLst/>
                    </a:prstGeom>
                    <a:noFill/>
                    <a:ln>
                      <a:noFill/>
                    </a:ln>
                    <a:extLst>
                      <a:ext uri="{53640926-AAD7-44D8-BBD7-CCE9431645EC}">
                        <a14:shadowObscured xmlns:a14="http://schemas.microsoft.com/office/drawing/2010/main"/>
                      </a:ext>
                    </a:extLst>
                  </pic:spPr>
                </pic:pic>
              </a:graphicData>
            </a:graphic>
          </wp:inline>
        </w:drawing>
      </w:r>
    </w:p>
    <w:p w14:paraId="378EF988" w14:textId="5E3DEFFB" w:rsidR="00814666" w:rsidRPr="00D904F9" w:rsidRDefault="00267BD1" w:rsidP="00D904F9">
      <w:pPr>
        <w:pStyle w:val="Caption"/>
      </w:pPr>
      <w:bookmarkStart w:id="86" w:name="_Ref34463220"/>
      <w:bookmarkStart w:id="87" w:name="_Toc34493032"/>
      <w:r>
        <w:t xml:space="preserve">Figure </w:t>
      </w:r>
      <w:r w:rsidR="000C1FF5">
        <w:fldChar w:fldCharType="begin"/>
      </w:r>
      <w:r w:rsidR="000C1FF5">
        <w:instrText xml:space="preserve"> SEQ Figure \* ARABIC </w:instrText>
      </w:r>
      <w:r w:rsidR="000C1FF5">
        <w:fldChar w:fldCharType="separate"/>
      </w:r>
      <w:r w:rsidR="00047019">
        <w:rPr>
          <w:noProof/>
        </w:rPr>
        <w:t>8</w:t>
      </w:r>
      <w:r w:rsidR="000C1FF5">
        <w:rPr>
          <w:noProof/>
        </w:rPr>
        <w:fldChar w:fldCharType="end"/>
      </w:r>
      <w:r>
        <w:t>: HC-SR04 Sensor</w:t>
      </w:r>
      <w:bookmarkEnd w:id="86"/>
      <w:bookmarkEnd w:id="87"/>
    </w:p>
    <w:p w14:paraId="34584B7C" w14:textId="37ACE193" w:rsidR="006156E2" w:rsidRPr="0073269B" w:rsidRDefault="00D904F9" w:rsidP="004563B3">
      <w:pPr>
        <w:spacing w:line="360" w:lineRule="auto"/>
      </w:pPr>
      <w:r w:rsidRPr="004563B3">
        <w:t xml:space="preserve">To measure the distance between the user, who has the Raspberry Pi device attached to them, and </w:t>
      </w:r>
      <w:r w:rsidR="00F97301" w:rsidRPr="004563B3">
        <w:t>the</w:t>
      </w:r>
      <w:r w:rsidRPr="004563B3">
        <w:t xml:space="preserve"> detected object the HC-SR04 ultrasonic distance sensor, shown above in </w:t>
      </w:r>
      <w:r w:rsidR="00B44E39">
        <w:fldChar w:fldCharType="begin"/>
      </w:r>
      <w:r w:rsidR="00B44E39">
        <w:instrText xml:space="preserve"> REF _Ref34463220 \h </w:instrText>
      </w:r>
      <w:r w:rsidR="00B44E39">
        <w:fldChar w:fldCharType="separate"/>
      </w:r>
      <w:r w:rsidR="00B44E39">
        <w:t xml:space="preserve">Figure </w:t>
      </w:r>
      <w:r w:rsidR="00B44E39">
        <w:rPr>
          <w:noProof/>
        </w:rPr>
        <w:t>8</w:t>
      </w:r>
      <w:r w:rsidR="00B44E39">
        <w:fldChar w:fldCharType="end"/>
      </w:r>
      <w:r w:rsidRPr="004563B3">
        <w:t xml:space="preserve">, is required. </w:t>
      </w:r>
      <w:r w:rsidR="00F172B2" w:rsidRPr="004563B3">
        <w:t>This sensor provides a range distance between 2 cm and 400 cm of non-contact measurement with a ranging accuracy of up to 3mm (4</w:t>
      </w:r>
      <w:r w:rsidR="00B47ECE">
        <w:t>1</w:t>
      </w:r>
      <w:r w:rsidR="00F172B2" w:rsidRPr="004563B3">
        <w:t xml:space="preserve">). Each sensor includes an ultrasonic transmitter, a receiver and a control unit. It also includes 4 pins, each </w:t>
      </w:r>
      <w:r w:rsidR="004563B3" w:rsidRPr="004563B3">
        <w:t>of which has a</w:t>
      </w:r>
      <w:r w:rsidR="00F172B2" w:rsidRPr="004563B3">
        <w:t xml:space="preserve"> different purpose. These pins are VCC, used to power the sensor, Trig, used to trigger pulse input, Echo, used to echo pulse output and GND, used to ground the sensor (4</w:t>
      </w:r>
      <w:r w:rsidR="00B47ECE">
        <w:t>0</w:t>
      </w:r>
      <w:r w:rsidR="00F172B2" w:rsidRPr="004563B3">
        <w:t>).</w:t>
      </w:r>
      <w:r w:rsidR="00352AB9" w:rsidRPr="004563B3">
        <w:t xml:space="preserve"> The HC-SR04 sensor uses sonar to determine the distance from objects (4</w:t>
      </w:r>
      <w:r w:rsidR="00B47ECE">
        <w:t>1</w:t>
      </w:r>
      <w:r w:rsidR="00352AB9" w:rsidRPr="004563B3">
        <w:t>). The sensor uses a set of steps to determine the distance from an object (4</w:t>
      </w:r>
      <w:r w:rsidR="00B47ECE">
        <w:t>1</w:t>
      </w:r>
      <w:r w:rsidR="00352AB9" w:rsidRPr="004563B3">
        <w:t>). Firstly, the transmitter sends a high frequency sound as a signal using the Trig pin. When the signal locates an object, it is reflected and sent back towards the sensor. The</w:t>
      </w:r>
      <w:r w:rsidR="004563B3" w:rsidRPr="004563B3">
        <w:t xml:space="preserve"> receiver</w:t>
      </w:r>
      <w:r w:rsidR="00352AB9" w:rsidRPr="004563B3">
        <w:t xml:space="preserve"> </w:t>
      </w:r>
      <w:r w:rsidR="0073269B" w:rsidRPr="004563B3">
        <w:t>receives the reflected signal using the Echo pin. The distance between the sensor and the detected object can be calculated from the time taken between the transmission and reception of the signal.</w:t>
      </w:r>
      <w:r w:rsidR="0073269B">
        <w:t xml:space="preserve"> </w:t>
      </w:r>
    </w:p>
    <w:p w14:paraId="356F6CA4" w14:textId="77777777" w:rsidR="000F30A8" w:rsidRPr="00590C81" w:rsidRDefault="000F30A8" w:rsidP="00590C81">
      <w:pPr>
        <w:spacing w:line="360" w:lineRule="auto"/>
        <w:rPr>
          <w:highlight w:val="lightGray"/>
        </w:rPr>
      </w:pPr>
    </w:p>
    <w:p w14:paraId="1AEC01C3" w14:textId="2F1CFCE5" w:rsidR="00590C81" w:rsidRPr="00E81FBF" w:rsidRDefault="00590C81" w:rsidP="00590C81">
      <w:pPr>
        <w:spacing w:line="360" w:lineRule="auto"/>
      </w:pPr>
      <w:r w:rsidRPr="00E81FBF">
        <w:t>In conclusion, the Raspberry Pi 3 Model B with the V2 Camera Module</w:t>
      </w:r>
      <w:r w:rsidR="00352AB9">
        <w:t>, HC-SR04 ultrasonic sensor</w:t>
      </w:r>
      <w:r w:rsidRPr="00E81FBF">
        <w:t xml:space="preserve"> and</w:t>
      </w:r>
      <w:r w:rsidR="00E81FBF" w:rsidRPr="00E81FBF">
        <w:t xml:space="preserve"> an installed</w:t>
      </w:r>
      <w:r w:rsidRPr="00E81FBF">
        <w:t xml:space="preserve"> Raspbian operating system is the best choice for the development of Navigation Assistant. Not only is there a vast amount of information about object detection with the Raspberry Pi available but it has been used by programmers in the past to develop computing solutions for various disabilities. As well as that, it is a low-cost piece of hardware that is small enough to make portable, which is required for this project.  </w:t>
      </w:r>
    </w:p>
    <w:p w14:paraId="6B0C4CC3" w14:textId="77777777" w:rsidR="00590C81" w:rsidRPr="00590C81" w:rsidRDefault="00590C81" w:rsidP="00590C81">
      <w:pPr>
        <w:spacing w:line="360" w:lineRule="auto"/>
        <w:rPr>
          <w:color w:val="4F81BD"/>
          <w:highlight w:val="lightGray"/>
        </w:rPr>
      </w:pPr>
    </w:p>
    <w:p w14:paraId="51E9B426" w14:textId="42A706F6" w:rsidR="00590C81" w:rsidRDefault="00590C81" w:rsidP="00590C81">
      <w:pPr>
        <w:spacing w:line="360" w:lineRule="auto"/>
        <w:rPr>
          <w:color w:val="4F81BD"/>
        </w:rPr>
      </w:pPr>
      <w:r w:rsidRPr="00F1749F">
        <w:rPr>
          <w:color w:val="4F81BD"/>
        </w:rPr>
        <w:t>Programming Languages and Libraries</w:t>
      </w:r>
    </w:p>
    <w:p w14:paraId="1AEE6DD8" w14:textId="457CE416" w:rsidR="00566539" w:rsidRPr="00C155E4" w:rsidRDefault="00C155E4" w:rsidP="00590C81">
      <w:pPr>
        <w:spacing w:line="360" w:lineRule="auto"/>
      </w:pPr>
      <w:r w:rsidRPr="00C155E4">
        <w:t xml:space="preserve">One of the </w:t>
      </w:r>
      <w:r>
        <w:t>programming languages considered for the development of this project is Java. Java is one of the most commonly used object-oriented languages. Java contains many native machine learning and image recognition libraries, for example OpenCV, that make it an appropriate language for neural network projects (</w:t>
      </w:r>
      <w:r w:rsidR="00962A65">
        <w:t>3</w:t>
      </w:r>
      <w:r w:rsidR="00B47ECE">
        <w:t>6</w:t>
      </w:r>
      <w:r>
        <w:t>). Although Java has advantages in its simplicity and portability it also has it disadvantages. These disadvantages include the dramatic changes between older and newer versions and the fact that it is still considered an immature artificial intelligence language (</w:t>
      </w:r>
      <w:r w:rsidR="00962A65">
        <w:t>3</w:t>
      </w:r>
      <w:r w:rsidR="00B47ECE">
        <w:t>6</w:t>
      </w:r>
      <w:r>
        <w:t>). As a consequence of these disadvantages Java was not chosen as the development language for this project.</w:t>
      </w:r>
    </w:p>
    <w:p w14:paraId="058F20D5" w14:textId="77777777" w:rsidR="00566539" w:rsidRPr="00F1749F" w:rsidRDefault="00566539" w:rsidP="00590C81">
      <w:pPr>
        <w:spacing w:line="360" w:lineRule="auto"/>
        <w:rPr>
          <w:color w:val="4F81BD"/>
        </w:rPr>
      </w:pPr>
    </w:p>
    <w:p w14:paraId="0DB0F172" w14:textId="47F67E96" w:rsidR="00590C81" w:rsidRPr="00F1749F" w:rsidRDefault="00566539" w:rsidP="00590C81">
      <w:pPr>
        <w:spacing w:line="360" w:lineRule="auto"/>
      </w:pPr>
      <w:r>
        <w:t>Another</w:t>
      </w:r>
      <w:r w:rsidR="00590C81" w:rsidRPr="00F1749F">
        <w:t xml:space="preserve"> programming language</w:t>
      </w:r>
      <w:r>
        <w:t xml:space="preserve"> that was</w:t>
      </w:r>
      <w:r w:rsidR="00590C81" w:rsidRPr="00F1749F">
        <w:t xml:space="preserve"> </w:t>
      </w:r>
      <w:r w:rsidR="00D929CC">
        <w:t>considered for the</w:t>
      </w:r>
      <w:r w:rsidR="00590C81" w:rsidRPr="00F1749F">
        <w:t xml:space="preserve"> implement</w:t>
      </w:r>
      <w:r w:rsidR="00404581">
        <w:t xml:space="preserve"> of</w:t>
      </w:r>
      <w:r w:rsidR="00590C81" w:rsidRPr="00F1749F">
        <w:t xml:space="preserve"> this project is Python.  Python is a high level, interpreted, object-oriented language. It is simple and easy to learn, found from previous experiences, </w:t>
      </w:r>
      <w:r w:rsidR="00F1749F" w:rsidRPr="00F1749F">
        <w:t xml:space="preserve">which is </w:t>
      </w:r>
      <w:r w:rsidR="00590C81" w:rsidRPr="00F1749F">
        <w:t>an important trait for this project as I had very little previous experience with the python language. Another reason this language was c</w:t>
      </w:r>
      <w:r>
        <w:t>onsidered</w:t>
      </w:r>
      <w:r w:rsidR="00590C81" w:rsidRPr="00F1749F">
        <w:t xml:space="preserve"> over others is because it is easy to install </w:t>
      </w:r>
      <w:r w:rsidR="00F1749F" w:rsidRPr="00F1749F">
        <w:t xml:space="preserve">the </w:t>
      </w:r>
      <w:r w:rsidR="00590C81" w:rsidRPr="00F1749F">
        <w:t xml:space="preserve">required libraries </w:t>
      </w:r>
      <w:r w:rsidR="00F1749F" w:rsidRPr="00F1749F">
        <w:t>using</w:t>
      </w:r>
      <w:r w:rsidR="00590C81" w:rsidRPr="00F1749F">
        <w:t xml:space="preserve"> python. During object detection many libraries are required to implement the detection, especially in relation to neural networks. Python includes many pre-built libraries, like OpenCV</w:t>
      </w:r>
      <w:r w:rsidR="00F1749F" w:rsidRPr="00F1749F">
        <w:t xml:space="preserve"> and TensorFlow</w:t>
      </w:r>
      <w:r w:rsidR="00590C81" w:rsidRPr="00F1749F">
        <w:t xml:space="preserve">, that can simply be imported into the python program and utilised. </w:t>
      </w:r>
    </w:p>
    <w:p w14:paraId="582B5B82" w14:textId="77777777" w:rsidR="00590C81" w:rsidRPr="00590C81" w:rsidRDefault="00590C81" w:rsidP="00590C81">
      <w:pPr>
        <w:spacing w:line="360" w:lineRule="auto"/>
        <w:rPr>
          <w:highlight w:val="lightGray"/>
        </w:rPr>
      </w:pPr>
    </w:p>
    <w:p w14:paraId="126273CE" w14:textId="42369F47" w:rsidR="00590C81" w:rsidRDefault="00590C81" w:rsidP="00590C81">
      <w:pPr>
        <w:spacing w:line="360" w:lineRule="auto"/>
      </w:pPr>
      <w:r w:rsidRPr="00F1749F">
        <w:t>One of the libraries this project require</w:t>
      </w:r>
      <w:r w:rsidR="00F1749F" w:rsidRPr="00F1749F">
        <w:t>d</w:t>
      </w:r>
      <w:r w:rsidRPr="00F1749F">
        <w:t xml:space="preserve"> and</w:t>
      </w:r>
      <w:r w:rsidR="00F1749F" w:rsidRPr="00F1749F">
        <w:t xml:space="preserve"> that was</w:t>
      </w:r>
      <w:r w:rsidRPr="00F1749F">
        <w:t xml:space="preserve"> import into the python code is OpenCV. OpenCV, or Open Source Computer Vision, is an open source computer vision and machine learning library written in C++ and C </w:t>
      </w:r>
      <w:r w:rsidRPr="00F1749F">
        <w:fldChar w:fldCharType="begin"/>
      </w:r>
      <w:r w:rsidRPr="00F1749F">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Pr="00F1749F">
        <w:fldChar w:fldCharType="separate"/>
      </w:r>
      <w:r w:rsidRPr="00F1749F">
        <w:rPr>
          <w:rFonts w:ascii="Calibri" w:hAnsi="Calibri" w:cs="Calibri"/>
          <w:szCs w:val="24"/>
        </w:rPr>
        <w:t>(18)</w:t>
      </w:r>
      <w:r w:rsidRPr="00F1749F">
        <w:fldChar w:fldCharType="end"/>
      </w:r>
      <w:r w:rsidRPr="00F1749F">
        <w:t xml:space="preserve">. It runs on multiple platforms like Windows, Linux, MacOS etc.  By using OpenCV it is possible to use the included computer vision architectures to create computer </w:t>
      </w:r>
      <w:r w:rsidRPr="00F1749F">
        <w:lastRenderedPageBreak/>
        <w:t>vision applications quickly and easily. OpenCV can be used with many languages, like Ruby and MATLAB, but is predominantly used with Python. OpenCV can be used to detect and identify faces and objects in videos and photos. By implementing OpenCV on a device, like the Raspberry Pi for this project, it is given the ability to see and comprehend the objects around it.</w:t>
      </w:r>
    </w:p>
    <w:p w14:paraId="4489340B" w14:textId="77777777" w:rsidR="00B84730" w:rsidRPr="00F1749F" w:rsidRDefault="00B84730" w:rsidP="00590C81">
      <w:pPr>
        <w:spacing w:line="360" w:lineRule="auto"/>
      </w:pPr>
    </w:p>
    <w:p w14:paraId="5C678842" w14:textId="13961FBC" w:rsidR="00590C81" w:rsidRPr="00590C81" w:rsidRDefault="00590C81" w:rsidP="00590C81">
      <w:pPr>
        <w:spacing w:line="360" w:lineRule="auto"/>
        <w:rPr>
          <w:b/>
          <w:bCs/>
          <w:highlight w:val="lightGray"/>
        </w:rPr>
      </w:pPr>
      <w:r w:rsidRPr="00F1749F">
        <w:t xml:space="preserve">In conclusion, the python programming language </w:t>
      </w:r>
      <w:r w:rsidR="00F1749F" w:rsidRPr="00F1749F">
        <w:t>was chosen</w:t>
      </w:r>
      <w:r w:rsidRPr="00F1749F">
        <w:t xml:space="preserve"> for the implementation of the Navigation Assistant project. This language is the best choice </w:t>
      </w:r>
      <w:r w:rsidR="00F1749F" w:rsidRPr="00F1749F">
        <w:t xml:space="preserve">for this project </w:t>
      </w:r>
      <w:r w:rsidRPr="00F1749F">
        <w:t>because it allows for many libraries to be</w:t>
      </w:r>
      <w:r w:rsidR="00F1749F">
        <w:t xml:space="preserve"> installed and</w:t>
      </w:r>
      <w:r w:rsidRPr="00F1749F">
        <w:t xml:space="preserve"> imported </w:t>
      </w:r>
      <w:r w:rsidR="00F1749F">
        <w:t xml:space="preserve">easily </w:t>
      </w:r>
      <w:r w:rsidRPr="00F1749F">
        <w:t xml:space="preserve">including </w:t>
      </w:r>
      <w:r w:rsidR="00F1749F" w:rsidRPr="00F1749F">
        <w:t>neural network</w:t>
      </w:r>
      <w:r w:rsidRPr="00F1749F">
        <w:t xml:space="preserve"> libraries like OpenCV and TensorFlow. </w:t>
      </w:r>
      <w:r w:rsidRPr="00D929CC">
        <w:t xml:space="preserve">As well as </w:t>
      </w:r>
      <w:r w:rsidR="00D929CC" w:rsidRPr="00D929CC">
        <w:t>having a</w:t>
      </w:r>
      <w:r w:rsidR="00F1749F" w:rsidRPr="00D929CC">
        <w:t xml:space="preserve"> good collection of tools and libraries available, python is </w:t>
      </w:r>
      <w:r w:rsidR="00D929CC" w:rsidRPr="00D929CC">
        <w:t xml:space="preserve">also </w:t>
      </w:r>
      <w:r w:rsidR="00F1749F" w:rsidRPr="00D929CC">
        <w:t>considered to be faster than Java, which is another reason why python was chosen as the development language for this project instead of Java</w:t>
      </w:r>
      <w:r w:rsidR="00D929CC" w:rsidRPr="00D929CC">
        <w:t>.</w:t>
      </w:r>
    </w:p>
    <w:p w14:paraId="0AE34284" w14:textId="77777777" w:rsidR="00590C81" w:rsidRPr="00590C81" w:rsidRDefault="00590C81" w:rsidP="00590C81">
      <w:pPr>
        <w:spacing w:line="360" w:lineRule="auto"/>
        <w:rPr>
          <w:highlight w:val="lightGray"/>
        </w:rPr>
      </w:pPr>
    </w:p>
    <w:p w14:paraId="4B7B8311" w14:textId="77777777" w:rsidR="00590C81" w:rsidRPr="00E81FBF" w:rsidRDefault="00590C81" w:rsidP="00590C81">
      <w:pPr>
        <w:spacing w:line="360" w:lineRule="auto"/>
        <w:rPr>
          <w:color w:val="4F81BD"/>
        </w:rPr>
      </w:pPr>
      <w:r w:rsidRPr="00E81FBF">
        <w:rPr>
          <w:color w:val="4F81BD"/>
        </w:rPr>
        <w:t>Neural Network and Deep Learning Libraries</w:t>
      </w:r>
    </w:p>
    <w:p w14:paraId="5C5FF718" w14:textId="77777777" w:rsidR="00590C81" w:rsidRPr="00E81FBF" w:rsidRDefault="00590C81" w:rsidP="00590C81">
      <w:pPr>
        <w:spacing w:line="360" w:lineRule="auto"/>
      </w:pPr>
      <w:r w:rsidRPr="00E81FBF">
        <w:t>The two deep learning and neural network libraries researched during this project are TensorFlow</w:t>
      </w:r>
      <w:r w:rsidRPr="00E81FBF">
        <w:rPr>
          <w:b/>
          <w:bCs/>
        </w:rPr>
        <w:t xml:space="preserve"> </w:t>
      </w:r>
      <w:r w:rsidRPr="00E81FBF">
        <w:t xml:space="preserve">and Keras. </w:t>
      </w:r>
    </w:p>
    <w:p w14:paraId="68973E57" w14:textId="77777777" w:rsidR="00590C81" w:rsidRPr="00590C81" w:rsidRDefault="00590C81" w:rsidP="00590C81">
      <w:pPr>
        <w:spacing w:line="360" w:lineRule="auto"/>
        <w:rPr>
          <w:highlight w:val="lightGray"/>
        </w:rPr>
      </w:pPr>
    </w:p>
    <w:p w14:paraId="0D3F7BA8" w14:textId="190FB619" w:rsidR="00590C81" w:rsidRPr="008B2AB3" w:rsidRDefault="00590C81" w:rsidP="00590C81">
      <w:pPr>
        <w:spacing w:line="360" w:lineRule="auto"/>
      </w:pPr>
      <w:r w:rsidRPr="00E81FBF">
        <w:t xml:space="preserve">TensorFlow is an open source platform for machine learning that can be used for deep learning </w:t>
      </w:r>
      <w:r w:rsidRPr="00E81FBF">
        <w:fldChar w:fldCharType="begin"/>
      </w:r>
      <w:r w:rsidRPr="00E81FBF">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Pr="00E81FBF">
        <w:fldChar w:fldCharType="separate"/>
      </w:r>
      <w:r w:rsidRPr="00E81FBF">
        <w:rPr>
          <w:rFonts w:ascii="Calibri" w:hAnsi="Calibri" w:cs="Calibri"/>
        </w:rPr>
        <w:t>(19)</w:t>
      </w:r>
      <w:r w:rsidRPr="00E81FBF">
        <w:fldChar w:fldCharType="end"/>
      </w:r>
      <w:r w:rsidRPr="00E81FBF">
        <w:t xml:space="preserve">. TensorFlow can be used within an image classification and object detection program. </w:t>
      </w:r>
      <w:r w:rsidRPr="008B2AB3">
        <w:t>It</w:t>
      </w:r>
      <w:r w:rsidR="00E81FBF" w:rsidRPr="008B2AB3">
        <w:t xml:space="preserve"> can</w:t>
      </w:r>
      <w:r w:rsidRPr="008B2AB3">
        <w:t xml:space="preserve"> be used within machine learning to help with image classification. TensorFlow is completely supported on the Raspberry Pi and is the most popular software library for machine learning on the Raspberry Pi.</w:t>
      </w:r>
    </w:p>
    <w:p w14:paraId="57778CA9" w14:textId="77777777" w:rsidR="00590C81" w:rsidRPr="00590C81" w:rsidRDefault="00590C81" w:rsidP="00590C81">
      <w:pPr>
        <w:spacing w:line="360" w:lineRule="auto"/>
        <w:rPr>
          <w:highlight w:val="lightGray"/>
        </w:rPr>
      </w:pPr>
    </w:p>
    <w:p w14:paraId="205C04D1" w14:textId="77777777" w:rsidR="00590C81" w:rsidRPr="008B2AB3" w:rsidRDefault="00590C81" w:rsidP="00590C81">
      <w:pPr>
        <w:spacing w:line="360" w:lineRule="auto"/>
      </w:pPr>
      <w:r w:rsidRPr="008B2AB3">
        <w:t xml:space="preserve">Keras is an open source neural network library written in python </w:t>
      </w:r>
      <w:r w:rsidRPr="008B2AB3">
        <w:fldChar w:fldCharType="begin"/>
      </w:r>
      <w:r w:rsidRPr="008B2AB3">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Pr="008B2AB3">
        <w:fldChar w:fldCharType="separate"/>
      </w:r>
      <w:r w:rsidRPr="008B2AB3">
        <w:rPr>
          <w:rFonts w:ascii="Calibri" w:hAnsi="Calibri" w:cs="Calibri"/>
          <w:szCs w:val="24"/>
        </w:rPr>
        <w:t>(20)</w:t>
      </w:r>
      <w:r w:rsidRPr="008B2AB3">
        <w:fldChar w:fldCharType="end"/>
      </w:r>
      <w:r w:rsidRPr="008B2AB3">
        <w:t>. Keras is a popular middleware for developing and evaluating deep neural networks. Keras is the recommended neural network library for beginners because it has a smooth learning curve and is easy to include in python. As well as that, Keras can run on top of TensorFlow.</w:t>
      </w:r>
    </w:p>
    <w:p w14:paraId="05317C1A" w14:textId="77777777" w:rsidR="00590C81" w:rsidRPr="00590C81" w:rsidRDefault="00590C81" w:rsidP="00590C81">
      <w:pPr>
        <w:spacing w:line="360" w:lineRule="auto"/>
        <w:rPr>
          <w:highlight w:val="lightGray"/>
        </w:rPr>
      </w:pPr>
    </w:p>
    <w:p w14:paraId="5672B16F" w14:textId="03E41D27" w:rsidR="00590C81" w:rsidRPr="00CD587E" w:rsidRDefault="00590C81" w:rsidP="00590C81">
      <w:pPr>
        <w:spacing w:line="360" w:lineRule="auto"/>
      </w:pPr>
      <w:r w:rsidRPr="00CD587E">
        <w:t xml:space="preserve">For this project the </w:t>
      </w:r>
      <w:r w:rsidR="00CD587E" w:rsidRPr="00CD587E">
        <w:t>TensorFlow</w:t>
      </w:r>
      <w:r w:rsidRPr="00CD587E">
        <w:t xml:space="preserve"> </w:t>
      </w:r>
      <w:r w:rsidR="00CD587E">
        <w:t>machine learning</w:t>
      </w:r>
      <w:r w:rsidRPr="00CD587E">
        <w:t xml:space="preserve"> library will be used. </w:t>
      </w:r>
      <w:r w:rsidR="00CD587E" w:rsidRPr="00CD587E">
        <w:t>TensorFlow was chosen as it is considered the more popular software library for implementing machine learning on the Raspberry Pi.</w:t>
      </w:r>
    </w:p>
    <w:p w14:paraId="1E49ACD2" w14:textId="77995620" w:rsidR="00590C81" w:rsidRDefault="00590C81" w:rsidP="007A7F1C"/>
    <w:p w14:paraId="5B09975D" w14:textId="0ACEEE4E" w:rsidR="00590C81" w:rsidRDefault="00590C81" w:rsidP="00590C81">
      <w:pPr>
        <w:pStyle w:val="Heading2"/>
        <w:spacing w:line="360" w:lineRule="auto"/>
      </w:pPr>
      <w:bookmarkStart w:id="88" w:name="_Toc24901306"/>
      <w:bookmarkStart w:id="89" w:name="_Toc33510320"/>
      <w:r>
        <w:lastRenderedPageBreak/>
        <w:t xml:space="preserve">2.4. </w:t>
      </w:r>
      <w:r w:rsidRPr="00604B8B">
        <w:t>Alternative Existing Solutions to Your Problem</w:t>
      </w:r>
      <w:bookmarkEnd w:id="88"/>
      <w:bookmarkEnd w:id="89"/>
    </w:p>
    <w:p w14:paraId="1A00B87C" w14:textId="77777777" w:rsidR="00590C81" w:rsidRDefault="00590C81" w:rsidP="00590C81">
      <w:pPr>
        <w:pStyle w:val="Heading2"/>
        <w:spacing w:line="360" w:lineRule="auto"/>
      </w:pPr>
    </w:p>
    <w:p w14:paraId="28B21D87" w14:textId="665C7D11" w:rsidR="00590C81" w:rsidRPr="00CB3642" w:rsidRDefault="00590C81" w:rsidP="00590C81">
      <w:pPr>
        <w:spacing w:line="360" w:lineRule="auto"/>
      </w:pPr>
      <w:r w:rsidRPr="00CB3642">
        <w:t xml:space="preserve">There are </w:t>
      </w:r>
      <w:r w:rsidR="003C149C" w:rsidRPr="00CB3642">
        <w:t xml:space="preserve">many </w:t>
      </w:r>
      <w:r w:rsidRPr="00CB3642">
        <w:t xml:space="preserve">existing projects and products on the market to help visually impaired and blind people navigate independently. As navigation for the visually impaired can be a difficult task it is important that these products are well researched and tested. If a product does not function correctly then it could potentially provide a false instruction to the user which could have a negative impact on the user. Therefore, they require in-depth testing, an example of which is discussed later in this chapter with regards to the MiniGuide product. </w:t>
      </w:r>
    </w:p>
    <w:p w14:paraId="54238B86" w14:textId="77777777" w:rsidR="00590C81" w:rsidRPr="00590C81" w:rsidRDefault="00590C81" w:rsidP="00590C81">
      <w:pPr>
        <w:spacing w:line="360" w:lineRule="auto"/>
        <w:rPr>
          <w:highlight w:val="lightGray"/>
        </w:rPr>
      </w:pPr>
    </w:p>
    <w:p w14:paraId="72AC7875" w14:textId="77777777" w:rsidR="00590C81" w:rsidRPr="00CB3642" w:rsidRDefault="00590C81" w:rsidP="00590C81">
      <w:pPr>
        <w:spacing w:line="360" w:lineRule="auto"/>
      </w:pPr>
      <w:r w:rsidRPr="00CB3642">
        <w:t>The following are products and projects that have been created and carried out to help visually impaired and blind users with their ability to navigate independently:</w:t>
      </w:r>
    </w:p>
    <w:p w14:paraId="5D96061B" w14:textId="77777777" w:rsidR="00590C81" w:rsidRPr="00590C81" w:rsidRDefault="00590C81" w:rsidP="00590C81">
      <w:pPr>
        <w:spacing w:line="360" w:lineRule="auto"/>
        <w:rPr>
          <w:highlight w:val="lightGray"/>
        </w:rPr>
      </w:pPr>
    </w:p>
    <w:p w14:paraId="5F751F56" w14:textId="77777777" w:rsidR="00590C81" w:rsidRPr="00CB3642" w:rsidRDefault="00590C81" w:rsidP="00590C81">
      <w:pPr>
        <w:spacing w:line="360" w:lineRule="auto"/>
        <w:rPr>
          <w:color w:val="4F81BD"/>
        </w:rPr>
      </w:pPr>
      <w:r w:rsidRPr="00CB3642">
        <w:rPr>
          <w:color w:val="4F81BD"/>
        </w:rPr>
        <w:t>MiniGuide</w:t>
      </w:r>
    </w:p>
    <w:p w14:paraId="2B4004CE" w14:textId="77777777" w:rsidR="00590C81" w:rsidRPr="00CB3642" w:rsidRDefault="00590C81" w:rsidP="00590C81">
      <w:pPr>
        <w:spacing w:line="360" w:lineRule="auto"/>
      </w:pPr>
      <w:r w:rsidRPr="00CB3642">
        <w:t xml:space="preserve">MiniGuide </w:t>
      </w:r>
      <w:r w:rsidRPr="00CB3642">
        <w:fldChar w:fldCharType="begin"/>
      </w:r>
      <w:r w:rsidRPr="00CB3642">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Pr="00CB3642">
        <w:fldChar w:fldCharType="separate"/>
      </w:r>
      <w:r w:rsidRPr="00CB3642">
        <w:rPr>
          <w:rFonts w:ascii="Calibri" w:hAnsi="Calibri" w:cs="Calibri"/>
          <w:szCs w:val="24"/>
        </w:rPr>
        <w:t>(5)</w:t>
      </w:r>
      <w:r w:rsidRPr="00CB3642">
        <w:fldChar w:fldCharType="end"/>
      </w:r>
      <w:r w:rsidRPr="00CB3642">
        <w:t xml:space="preserve"> is a handheld obstacle avoidance device for the visually impaired and blind. MiniGuide uses ultrasonic sensors to detect objects and includes a single push button for controls. When the MiniGuide locates an object in the users path it vibrates to indicate an approaching object. The faster the vibration the closer the user is to the object. The MiniGuide, similarly to the plan for this project, includes an earphone socket that provides audio feedback to the user.</w:t>
      </w:r>
    </w:p>
    <w:p w14:paraId="52050F27" w14:textId="77777777" w:rsidR="00590C81" w:rsidRPr="00590C81" w:rsidRDefault="00590C81" w:rsidP="00590C81">
      <w:pPr>
        <w:spacing w:line="360" w:lineRule="auto"/>
        <w:rPr>
          <w:highlight w:val="lightGray"/>
        </w:rPr>
      </w:pPr>
    </w:p>
    <w:p w14:paraId="08CED4EE" w14:textId="77777777" w:rsidR="00F92FAE" w:rsidRDefault="00590C81" w:rsidP="00F92FAE">
      <w:pPr>
        <w:keepNext/>
        <w:spacing w:line="360" w:lineRule="auto"/>
      </w:pPr>
      <w:r w:rsidRPr="00590C81">
        <w:rPr>
          <w:noProof/>
          <w:highlight w:val="lightGray"/>
        </w:rPr>
        <w:drawing>
          <wp:inline distT="0" distB="0" distL="0" distR="0" wp14:anchorId="5B59C8AB" wp14:editId="1E741CA5">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232D7A" w14:textId="66C57D54" w:rsidR="00590C81" w:rsidRPr="00590C81" w:rsidRDefault="00F92FAE" w:rsidP="00F92FAE">
      <w:pPr>
        <w:pStyle w:val="Caption"/>
        <w:rPr>
          <w:highlight w:val="lightGray"/>
        </w:rPr>
      </w:pPr>
      <w:bookmarkStart w:id="90" w:name="_Toc34493033"/>
      <w:r>
        <w:t xml:space="preserve">Figure </w:t>
      </w:r>
      <w:r w:rsidR="000C1FF5">
        <w:fldChar w:fldCharType="begin"/>
      </w:r>
      <w:r w:rsidR="000C1FF5">
        <w:instrText xml:space="preserve"> SEQ Figure \* ARABIC </w:instrText>
      </w:r>
      <w:r w:rsidR="000C1FF5">
        <w:fldChar w:fldCharType="separate"/>
      </w:r>
      <w:r w:rsidR="00047019">
        <w:rPr>
          <w:noProof/>
        </w:rPr>
        <w:t>9</w:t>
      </w:r>
      <w:r w:rsidR="000C1FF5">
        <w:rPr>
          <w:noProof/>
        </w:rPr>
        <w:fldChar w:fldCharType="end"/>
      </w:r>
      <w:r w:rsidRPr="006A4107">
        <w:t>: MiniGuide</w:t>
      </w:r>
      <w:bookmarkEnd w:id="90"/>
    </w:p>
    <w:p w14:paraId="5651D317" w14:textId="52CAE2E4" w:rsidR="00590C81" w:rsidRPr="00CB3642" w:rsidRDefault="00590C81" w:rsidP="00590C81">
      <w:pPr>
        <w:spacing w:line="360" w:lineRule="auto"/>
      </w:pPr>
      <w:r w:rsidRPr="00CB3642">
        <w:t xml:space="preserve">Many users have found that the MiniGuide has helped them in multiple ways. Some of these include detecting overhanging objects, locating counter staff, locating the end of a queue, locating doorways </w:t>
      </w:r>
      <w:r w:rsidRPr="00CB3642">
        <w:lastRenderedPageBreak/>
        <w:t>and gaps and navigating around obstacles. The MiniGuide can detect large objects from four meters away and include</w:t>
      </w:r>
      <w:r w:rsidR="00CB3642" w:rsidRPr="00CB3642">
        <w:t>s</w:t>
      </w:r>
      <w:r w:rsidRPr="00CB3642">
        <w:t xml:space="preserve"> 5 different detection ranges.</w:t>
      </w:r>
    </w:p>
    <w:p w14:paraId="1C1BEB8E" w14:textId="77777777" w:rsidR="00590C81" w:rsidRPr="00590C81" w:rsidRDefault="00590C81" w:rsidP="00590C81">
      <w:pPr>
        <w:spacing w:line="360" w:lineRule="auto"/>
        <w:rPr>
          <w:highlight w:val="lightGray"/>
        </w:rPr>
      </w:pPr>
    </w:p>
    <w:p w14:paraId="76286406" w14:textId="42BDA1ED" w:rsidR="00590C81" w:rsidRPr="00CB3642" w:rsidRDefault="00590C81" w:rsidP="00590C81">
      <w:pPr>
        <w:spacing w:line="360" w:lineRule="auto"/>
        <w:rPr>
          <w:b/>
          <w:bCs/>
        </w:rPr>
      </w:pPr>
      <w:r w:rsidRPr="00CB3642">
        <w:t>Products like the MiniGuide require in-depth user tests. An example of an in-depth test carried out on the MiniGuide came from the Department of Rehabilitation from Laval University in Quebec Canada (3</w:t>
      </w:r>
      <w:r w:rsidR="00B47ECE">
        <w:t>1</w:t>
      </w:r>
      <w:r w:rsidRPr="00CB3642">
        <w:t>). They tested the MiniGuide on four users from a deaf and blind program. These participants were trained on the product and had their experiences evaluated before and after training and then again after 3 months. The researchers for this test interviewed the participants and clinicians to gather their experiences, the benefits of the product and any problems with the device.</w:t>
      </w:r>
    </w:p>
    <w:p w14:paraId="0692384A"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328616F8" w14:textId="77777777" w:rsidR="00590C81" w:rsidRPr="00CB3642" w:rsidRDefault="00590C81" w:rsidP="00590C81">
      <w:pPr>
        <w:spacing w:line="360" w:lineRule="auto"/>
        <w:rPr>
          <w:color w:val="4F81BD"/>
        </w:rPr>
      </w:pPr>
      <w:r w:rsidRPr="00CB3642">
        <w:rPr>
          <w:color w:val="4F81BD"/>
        </w:rPr>
        <w:t>Ray Electronic Mobility Guide</w:t>
      </w:r>
    </w:p>
    <w:p w14:paraId="5D2C08C0" w14:textId="2B818778" w:rsidR="00590C81" w:rsidRPr="00CB3642" w:rsidRDefault="00590C81" w:rsidP="00590C81">
      <w:pPr>
        <w:spacing w:line="360" w:lineRule="auto"/>
      </w:pPr>
      <w:r w:rsidRPr="00CB3642">
        <w:t xml:space="preserve">The Ray Electronic Mobility Guide </w:t>
      </w:r>
      <w:r w:rsidRPr="00CB3642">
        <w:fldChar w:fldCharType="begin"/>
      </w:r>
      <w:r w:rsidRPr="00CB3642">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Pr="00CB3642">
        <w:fldChar w:fldCharType="separate"/>
      </w:r>
      <w:r w:rsidRPr="00CB3642">
        <w:rPr>
          <w:rFonts w:ascii="Calibri" w:hAnsi="Calibri" w:cs="Calibri"/>
          <w:szCs w:val="24"/>
        </w:rPr>
        <w:t>(6)</w:t>
      </w:r>
      <w:r w:rsidRPr="00CB3642">
        <w:fldChar w:fldCharType="end"/>
      </w:r>
      <w:r w:rsidRPr="00CB3642">
        <w:t xml:space="preserve"> is a handheld, lightweight and compact navigation aid, like the MiniGuide. The Ray Electronic Mobility Guide is a sensitive electronic mobility aid </w:t>
      </w:r>
      <w:r w:rsidRPr="00CB3642">
        <w:fldChar w:fldCharType="begin"/>
      </w:r>
      <w:r w:rsidRPr="00CB3642">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Pr="00CB3642">
        <w:fldChar w:fldCharType="separate"/>
      </w:r>
      <w:r w:rsidRPr="00CB3642">
        <w:rPr>
          <w:rFonts w:ascii="Calibri" w:hAnsi="Calibri" w:cs="Calibri"/>
          <w:szCs w:val="24"/>
        </w:rPr>
        <w:t>(7)</w:t>
      </w:r>
      <w:r w:rsidRPr="00CB3642">
        <w:fldChar w:fldCharType="end"/>
      </w:r>
      <w:r w:rsidRPr="00CB3642">
        <w:t xml:space="preserve"> that detects obstacles and alerts the users by emitting</w:t>
      </w:r>
      <w:r w:rsidR="00CB3642" w:rsidRPr="00CB3642">
        <w:t xml:space="preserve"> </w:t>
      </w:r>
      <w:r w:rsidRPr="00CB3642">
        <w:t>audio and</w:t>
      </w:r>
      <w:r w:rsidR="00CB3642" w:rsidRPr="00CB3642">
        <w:t xml:space="preserve"> or</w:t>
      </w:r>
      <w:r w:rsidRPr="00CB3642">
        <w:t xml:space="preserve"> vibrating signals.</w:t>
      </w:r>
    </w:p>
    <w:p w14:paraId="27F27BD4" w14:textId="77777777" w:rsidR="00F92FAE" w:rsidRDefault="00590C81" w:rsidP="00F92FAE">
      <w:pPr>
        <w:keepNext/>
        <w:spacing w:line="360" w:lineRule="auto"/>
      </w:pPr>
      <w:r w:rsidRPr="00590C81">
        <w:rPr>
          <w:noProof/>
          <w:highlight w:val="lightGray"/>
        </w:rPr>
        <w:drawing>
          <wp:inline distT="0" distB="0" distL="0" distR="0" wp14:anchorId="677B9538" wp14:editId="0B1876CA">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p>
    <w:p w14:paraId="7D5893B9" w14:textId="52211D20" w:rsidR="00590C81" w:rsidRPr="00F92FAE" w:rsidRDefault="00F92FAE" w:rsidP="00F92FAE">
      <w:pPr>
        <w:pStyle w:val="Caption"/>
      </w:pPr>
      <w:bookmarkStart w:id="91" w:name="_Toc34493034"/>
      <w:r>
        <w:t xml:space="preserve">Figure </w:t>
      </w:r>
      <w:r w:rsidR="000C1FF5">
        <w:fldChar w:fldCharType="begin"/>
      </w:r>
      <w:r w:rsidR="000C1FF5">
        <w:instrText xml:space="preserve"> SEQ Figure \* ARABIC </w:instrText>
      </w:r>
      <w:r w:rsidR="000C1FF5">
        <w:fldChar w:fldCharType="separate"/>
      </w:r>
      <w:r w:rsidR="00047019">
        <w:rPr>
          <w:noProof/>
        </w:rPr>
        <w:t>10</w:t>
      </w:r>
      <w:r w:rsidR="000C1FF5">
        <w:rPr>
          <w:noProof/>
        </w:rPr>
        <w:fldChar w:fldCharType="end"/>
      </w:r>
      <w:r w:rsidRPr="00936BC1">
        <w:t>: The Ray Electronic Mobility Guide</w:t>
      </w:r>
      <w:bookmarkEnd w:id="91"/>
    </w:p>
    <w:p w14:paraId="01A97FB9" w14:textId="77777777" w:rsidR="00590C81" w:rsidRPr="00CB3642" w:rsidRDefault="00590C81" w:rsidP="00590C81">
      <w:pPr>
        <w:spacing w:line="360" w:lineRule="auto"/>
      </w:pPr>
      <w:r w:rsidRPr="00CB3642">
        <w:t>The Ray Electronic Mobility Guide is battery powered, easy to use and has a short training time. It is to be used as a compliment to the more classic form of navigation for the visually impaired and blind, the white cane.</w:t>
      </w:r>
    </w:p>
    <w:p w14:paraId="5E959A65" w14:textId="77777777" w:rsidR="00590C81" w:rsidRPr="00590C81" w:rsidRDefault="00590C81" w:rsidP="00590C81">
      <w:pPr>
        <w:spacing w:line="360" w:lineRule="auto"/>
        <w:rPr>
          <w:highlight w:val="lightGray"/>
        </w:rPr>
      </w:pPr>
    </w:p>
    <w:p w14:paraId="2C510BC1" w14:textId="4FD92476" w:rsidR="00590C81" w:rsidRPr="00CB3642" w:rsidRDefault="00590C81" w:rsidP="00590C81">
      <w:pPr>
        <w:spacing w:line="360" w:lineRule="auto"/>
        <w:rPr>
          <w:color w:val="4F81BD"/>
        </w:rPr>
      </w:pPr>
      <w:r w:rsidRPr="00CB3642">
        <w:rPr>
          <w:color w:val="4F81BD"/>
        </w:rPr>
        <w:t>Other Projects</w:t>
      </w:r>
    </w:p>
    <w:p w14:paraId="3C3CC21B" w14:textId="1DE0D4C5"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During the course of this research it was found that there are multiple other projects similar to this project.</w:t>
      </w:r>
      <w:r w:rsidR="00781D53">
        <w:rPr>
          <w:rFonts w:asciiTheme="minorHAnsi" w:hAnsiTheme="minorHAnsi" w:cstheme="minorHAnsi"/>
          <w:sz w:val="22"/>
          <w:szCs w:val="22"/>
        </w:rPr>
        <w:t xml:space="preserve"> These similar projects will be discussed below in no particular order.</w:t>
      </w:r>
      <w:r w:rsidRPr="00CB3642">
        <w:rPr>
          <w:rFonts w:asciiTheme="minorHAnsi" w:hAnsiTheme="minorHAnsi" w:cstheme="minorHAnsi"/>
          <w:sz w:val="22"/>
          <w:szCs w:val="22"/>
        </w:rPr>
        <w:t xml:space="preserve"> </w:t>
      </w:r>
    </w:p>
    <w:p w14:paraId="01EF5B3B"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568B9C9B" w14:textId="5D30AB4E"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The first of these projects is by Ezhilarasi, </w:t>
      </w:r>
      <w:r w:rsidRPr="00CE2247">
        <w:rPr>
          <w:rFonts w:asciiTheme="minorHAnsi" w:hAnsiTheme="minorHAnsi" w:cstheme="minorHAnsi"/>
          <w:i/>
          <w:iCs/>
          <w:sz w:val="22"/>
          <w:szCs w:val="22"/>
        </w:rPr>
        <w:t xml:space="preserve">et al. </w:t>
      </w:r>
      <w:r w:rsidRPr="00CE2247">
        <w:rPr>
          <w:rFonts w:asciiTheme="minorHAnsi" w:hAnsiTheme="minorHAnsi" w:cstheme="minorHAnsi"/>
          <w:sz w:val="22"/>
          <w:szCs w:val="22"/>
        </w:rPr>
        <w:t xml:space="preserve">(8). Their work describes the implementation of an assistive aid using </w:t>
      </w:r>
      <w:r w:rsidR="00CE2247">
        <w:rPr>
          <w:rFonts w:asciiTheme="minorHAnsi" w:hAnsiTheme="minorHAnsi" w:cstheme="minorHAnsi"/>
          <w:sz w:val="22"/>
          <w:szCs w:val="22"/>
        </w:rPr>
        <w:t>the</w:t>
      </w:r>
      <w:r w:rsidRPr="00CE2247">
        <w:rPr>
          <w:rFonts w:asciiTheme="minorHAnsi" w:hAnsiTheme="minorHAnsi" w:cstheme="minorHAnsi"/>
          <w:sz w:val="22"/>
          <w:szCs w:val="22"/>
        </w:rPr>
        <w:t xml:space="preserve"> Raspberry Pi. This project aimed to help visually impaired people with many areas of life including obstacle detection, which is also a feature of Navigation Assistant. In their project they completed a prototype that c</w:t>
      </w:r>
      <w:r w:rsidR="00CE2247" w:rsidRPr="00CE2247">
        <w:rPr>
          <w:rFonts w:asciiTheme="minorHAnsi" w:hAnsiTheme="minorHAnsi" w:cstheme="minorHAnsi"/>
          <w:sz w:val="22"/>
          <w:szCs w:val="22"/>
        </w:rPr>
        <w:t>ould</w:t>
      </w:r>
      <w:r w:rsidRPr="00CE2247">
        <w:rPr>
          <w:rFonts w:asciiTheme="minorHAnsi" w:hAnsiTheme="minorHAnsi" w:cstheme="minorHAnsi"/>
          <w:sz w:val="22"/>
          <w:szCs w:val="22"/>
        </w:rPr>
        <w:t xml:space="preserve"> be worn by a user on their waist which accommodates for the human tendency to point at the object being interacted with.</w:t>
      </w:r>
      <w:r w:rsidR="00D2797A" w:rsidRPr="00CE2247">
        <w:rPr>
          <w:rFonts w:asciiTheme="minorHAnsi" w:hAnsiTheme="minorHAnsi" w:cstheme="minorHAnsi"/>
          <w:sz w:val="22"/>
          <w:szCs w:val="22"/>
        </w:rPr>
        <w:t xml:space="preserve"> </w:t>
      </w:r>
      <w:r w:rsidR="007E5F96" w:rsidRPr="00CE2247">
        <w:rPr>
          <w:rFonts w:asciiTheme="minorHAnsi" w:hAnsiTheme="minorHAnsi" w:cstheme="minorHAnsi"/>
          <w:sz w:val="22"/>
          <w:szCs w:val="22"/>
        </w:rPr>
        <w:t>As a result of their research, the researchers found that their wearable prototype was able to detect objects with a high level of accuracy and efficiency. To analysis the prototype the researchers carried out quantitative analysis on a large dataset with different path contexts. As a result of this analysis they found that their wearable prototype demonstrated promising performance.</w:t>
      </w:r>
      <w:r w:rsidR="007E5F96">
        <w:rPr>
          <w:rFonts w:asciiTheme="minorHAnsi" w:hAnsiTheme="minorHAnsi" w:cstheme="minorHAnsi"/>
          <w:sz w:val="22"/>
          <w:szCs w:val="22"/>
        </w:rPr>
        <w:t xml:space="preserve"> </w:t>
      </w:r>
    </w:p>
    <w:p w14:paraId="4503CCAA"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070D5F6A" w14:textId="75B92637" w:rsidR="00B966D9" w:rsidRPr="00CE2247" w:rsidRDefault="00590C81" w:rsidP="00B81F2C">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Shankir Sivan,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xml:space="preserve"> (9) looked into creating a computer vision-based project to aid visually impaired and blind people. They investigated</w:t>
      </w:r>
      <w:r w:rsidR="00CE2247" w:rsidRPr="00CE2247">
        <w:rPr>
          <w:rFonts w:asciiTheme="minorHAnsi" w:hAnsiTheme="minorHAnsi" w:cstheme="minorHAnsi"/>
          <w:sz w:val="22"/>
          <w:szCs w:val="22"/>
        </w:rPr>
        <w:t xml:space="preserve"> the</w:t>
      </w:r>
      <w:r w:rsidRPr="00CE2247">
        <w:rPr>
          <w:rFonts w:asciiTheme="minorHAnsi" w:hAnsiTheme="minorHAnsi" w:cstheme="minorHAnsi"/>
          <w:sz w:val="22"/>
          <w:szCs w:val="22"/>
        </w:rPr>
        <w:t xml:space="preserve"> numerous computer vision-based technologies available and looked into the possibility of a cheaper solution. One of the technologies they researched was called  FingerReader which is a wearable text reader that aids visually impaired or blind readers with their reading. Essentially,  this project investigated various effective assistive devices for the blind and visually impaired. In the end  a cheaper but effective assistive aid was proposed but it was found that this conclusion needed further research to improve and add features.</w:t>
      </w:r>
      <w:r w:rsidR="00E21B8F" w:rsidRPr="00CE2247">
        <w:rPr>
          <w:rFonts w:asciiTheme="minorHAnsi" w:hAnsiTheme="minorHAnsi" w:cstheme="minorHAnsi"/>
          <w:sz w:val="22"/>
          <w:szCs w:val="22"/>
        </w:rPr>
        <w:t xml:space="preserve"> To evaluate the project the researchers carried out experiments on their assistive aid device. These experiments involved activating the camera and capturing a scene that contained different objects that needed to be detected. As a result of these experiments </w:t>
      </w:r>
      <w:r w:rsidR="00625D9F" w:rsidRPr="00CE2247">
        <w:rPr>
          <w:rFonts w:asciiTheme="minorHAnsi" w:hAnsiTheme="minorHAnsi" w:cstheme="minorHAnsi"/>
          <w:sz w:val="22"/>
          <w:szCs w:val="22"/>
        </w:rPr>
        <w:t xml:space="preserve">limitations were discovered with the system. Firstly, problems occurred with regards to unusual images, i.e. blurred or unfocused images. This problem could be solved to an extent by </w:t>
      </w:r>
      <w:r w:rsidR="00CE2247" w:rsidRPr="00CE2247">
        <w:rPr>
          <w:rFonts w:asciiTheme="minorHAnsi" w:hAnsiTheme="minorHAnsi" w:cstheme="minorHAnsi"/>
          <w:sz w:val="22"/>
          <w:szCs w:val="22"/>
        </w:rPr>
        <w:t>u</w:t>
      </w:r>
      <w:r w:rsidR="00625D9F" w:rsidRPr="00CE2247">
        <w:rPr>
          <w:rFonts w:asciiTheme="minorHAnsi" w:hAnsiTheme="minorHAnsi" w:cstheme="minorHAnsi"/>
          <w:sz w:val="22"/>
          <w:szCs w:val="22"/>
        </w:rPr>
        <w:t>sing deblurring and auto focus, however some images still had to be discarded. As well as that, another limitation that was discovered was that the processor speed could compromise the system performance. It was decided that this limitation could be examined and improved in the future.</w:t>
      </w:r>
    </w:p>
    <w:p w14:paraId="585E04BF"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670B2470" w14:textId="3181C66A" w:rsidR="00CE027B" w:rsidRPr="00D2797A" w:rsidRDefault="00590C81" w:rsidP="00CE027B">
      <w:pPr>
        <w:pStyle w:val="BodyA"/>
        <w:spacing w:line="360" w:lineRule="auto"/>
        <w:rPr>
          <w:rFonts w:asciiTheme="minorHAnsi" w:hAnsiTheme="minorHAnsi" w:cstheme="minorHAnsi"/>
          <w:sz w:val="22"/>
          <w:szCs w:val="22"/>
          <w:highlight w:val="yellow"/>
        </w:rPr>
      </w:pPr>
      <w:r w:rsidRPr="00CB3642">
        <w:rPr>
          <w:rFonts w:asciiTheme="minorHAnsi" w:hAnsiTheme="minorHAnsi" w:cstheme="minorHAnsi"/>
          <w:sz w:val="22"/>
          <w:szCs w:val="22"/>
        </w:rPr>
        <w:t xml:space="preserve">Anushree Harsur, </w:t>
      </w:r>
      <w:r w:rsidRPr="00CB3642">
        <w:rPr>
          <w:rFonts w:asciiTheme="minorHAnsi" w:hAnsiTheme="minorHAnsi" w:cstheme="minorHAnsi"/>
          <w:i/>
          <w:iCs/>
          <w:sz w:val="22"/>
          <w:szCs w:val="22"/>
        </w:rPr>
        <w:t>et al.</w:t>
      </w:r>
      <w:r w:rsidRPr="00CB3642">
        <w:rPr>
          <w:rFonts w:asciiTheme="minorHAnsi" w:hAnsiTheme="minorHAnsi" w:cstheme="minorHAnsi"/>
          <w:sz w:val="22"/>
          <w:szCs w:val="22"/>
        </w:rPr>
        <w:t xml:space="preserve"> </w:t>
      </w:r>
      <w:r w:rsidRPr="00CB3642">
        <w:rPr>
          <w:rFonts w:asciiTheme="minorHAnsi" w:hAnsiTheme="minorHAnsi" w:cstheme="minorHAnsi"/>
          <w:sz w:val="22"/>
          <w:szCs w:val="22"/>
        </w:rPr>
        <w:fldChar w:fldCharType="begin"/>
      </w:r>
      <w:r w:rsidRPr="00CB364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Pr="00CB3642">
        <w:rPr>
          <w:rFonts w:asciiTheme="minorHAnsi" w:hAnsiTheme="minorHAnsi" w:cstheme="minorHAnsi"/>
          <w:sz w:val="22"/>
          <w:szCs w:val="22"/>
        </w:rPr>
        <w:fldChar w:fldCharType="separate"/>
      </w:r>
      <w:r w:rsidRPr="00CB3642">
        <w:rPr>
          <w:rFonts w:ascii="Calibri" w:hAnsi="Calibri" w:cs="Calibri"/>
          <w:sz w:val="22"/>
        </w:rPr>
        <w:t>(10)</w:t>
      </w:r>
      <w:r w:rsidRPr="00CB3642">
        <w:rPr>
          <w:rFonts w:asciiTheme="minorHAnsi" w:hAnsiTheme="minorHAnsi" w:cstheme="minorHAnsi"/>
          <w:sz w:val="22"/>
          <w:szCs w:val="22"/>
        </w:rPr>
        <w:fldChar w:fldCharType="end"/>
      </w:r>
      <w:r w:rsidRPr="00CB3642">
        <w:rPr>
          <w:rFonts w:asciiTheme="minorHAnsi" w:hAnsiTheme="minorHAnsi" w:cstheme="minorHAnsi"/>
          <w:sz w:val="22"/>
          <w:szCs w:val="22"/>
        </w:rPr>
        <w:t xml:space="preserve"> implemented a project, using a Raspberry Pi, that makes use of the surrounding sounds to provide the user with a navigation instruction, allowing the user to navigate the</w:t>
      </w:r>
      <w:r w:rsidR="00CB3642">
        <w:rPr>
          <w:rFonts w:asciiTheme="minorHAnsi" w:hAnsiTheme="minorHAnsi" w:cstheme="minorHAnsi"/>
          <w:sz w:val="22"/>
          <w:szCs w:val="22"/>
        </w:rPr>
        <w:t>ir</w:t>
      </w:r>
      <w:r w:rsidRPr="00CB3642">
        <w:rPr>
          <w:rFonts w:asciiTheme="minorHAnsi" w:hAnsiTheme="minorHAnsi" w:cstheme="minorHAnsi"/>
          <w:sz w:val="22"/>
          <w:szCs w:val="22"/>
        </w:rPr>
        <w:t xml:space="preserve"> outside environment independently. Their project was a success and they found they had further scope to improve the abilities of the system. </w:t>
      </w:r>
    </w:p>
    <w:p w14:paraId="69E42497"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705CABD7" w14:textId="4F00E2D0"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Ayush Wattal,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xml:space="preserve">. (11) developed an electronic device, using the Raspberry Pi, for obstacle detection. Their project assists the user in obstacle avoidance by detecting obstacles from three </w:t>
      </w:r>
      <w:r w:rsidRPr="00CE2247">
        <w:rPr>
          <w:rFonts w:asciiTheme="minorHAnsi" w:hAnsiTheme="minorHAnsi" w:cstheme="minorHAnsi"/>
          <w:sz w:val="22"/>
          <w:szCs w:val="22"/>
        </w:rPr>
        <w:lastRenderedPageBreak/>
        <w:t>directions and converting the data retrieved into audio instructions given through headphones or speakers. Their project was successful in warning users about upcoming obstacles.</w:t>
      </w:r>
      <w:r w:rsidR="00EA6FF6" w:rsidRPr="00CE2247">
        <w:rPr>
          <w:rFonts w:asciiTheme="minorHAnsi" w:hAnsiTheme="minorHAnsi" w:cstheme="minorHAnsi"/>
          <w:sz w:val="22"/>
          <w:szCs w:val="22"/>
        </w:rPr>
        <w:t xml:space="preserve"> To come to this conclusion the project was tested. It was tested by placing various obstacles at different distance and positions from the device. As a result of these tests it was found that the device was successful, as previously mentioned, at warning users of the presence of an object in their path.</w:t>
      </w:r>
    </w:p>
    <w:p w14:paraId="2E394208"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1FA99607" w14:textId="1B344D15" w:rsidR="00D2797A" w:rsidRPr="00CB3642"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Lastly, V.S.S.Kaushalya,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2)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 that assisted the user and a conjoining mobile app, through which the guardian of the blind or visually impaired person can check in on them.</w:t>
      </w:r>
      <w:r w:rsidR="00D2797A" w:rsidRPr="00CE2247">
        <w:rPr>
          <w:rFonts w:asciiTheme="minorHAnsi" w:hAnsiTheme="minorHAnsi" w:cstheme="minorHAnsi"/>
          <w:sz w:val="22"/>
          <w:szCs w:val="22"/>
        </w:rPr>
        <w:t xml:space="preserve"> </w:t>
      </w:r>
      <w:r w:rsidRPr="00CE2247">
        <w:rPr>
          <w:rFonts w:asciiTheme="minorHAnsi" w:hAnsiTheme="minorHAnsi" w:cstheme="minorHAnsi"/>
          <w:sz w:val="22"/>
          <w:szCs w:val="22"/>
        </w:rPr>
        <w:t xml:space="preserve"> This project, like the previous projects, is similar to the project being developed as it is looking for a solution that will allow visually impaired or blind people to navigate more independently.</w:t>
      </w:r>
      <w:r w:rsidR="00EA6FF6" w:rsidRPr="00CE2247">
        <w:rPr>
          <w:rFonts w:asciiTheme="minorHAnsi" w:hAnsiTheme="minorHAnsi" w:cstheme="minorHAnsi"/>
          <w:sz w:val="22"/>
          <w:szCs w:val="22"/>
        </w:rPr>
        <w:t xml:space="preserve"> During the testing of this project it was found that the system had a reliability of between 60 and 70% and an efficiency of between 60 and 65%. The limitations that prevented these values from being higher are mainly due to the hardware components being used by the device. The hardware being used for this system was unable to capture data from long distance. The battery also needed to be charged every 8hrs. The last limitation with regards to this project was with the sensors attached to the stick. If the sensor were to get dirty it would not function correctly and would not detect obstacles correctly.</w:t>
      </w:r>
    </w:p>
    <w:p w14:paraId="4F25D3D3" w14:textId="77777777" w:rsidR="00590C81" w:rsidRPr="00CB3642" w:rsidRDefault="00590C81" w:rsidP="00590C81">
      <w:pPr>
        <w:pStyle w:val="BodyA"/>
        <w:spacing w:line="360" w:lineRule="auto"/>
        <w:rPr>
          <w:rFonts w:asciiTheme="minorHAnsi" w:hAnsiTheme="minorHAnsi" w:cstheme="minorHAnsi"/>
          <w:sz w:val="22"/>
          <w:szCs w:val="22"/>
        </w:rPr>
      </w:pPr>
    </w:p>
    <w:p w14:paraId="793C1872" w14:textId="77777777"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1182C29B" w14:textId="77777777" w:rsidR="00590C81" w:rsidRPr="00CB3642" w:rsidRDefault="00590C81" w:rsidP="00590C81">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590C81" w:rsidRPr="00CB3642" w14:paraId="6F673040" w14:textId="77777777" w:rsidTr="004154AA">
        <w:tc>
          <w:tcPr>
            <w:tcW w:w="1288" w:type="dxa"/>
            <w:shd w:val="clear" w:color="auto" w:fill="DEEAF6" w:themeFill="accent1" w:themeFillTint="33"/>
          </w:tcPr>
          <w:p w14:paraId="60706B1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Features</w:t>
            </w:r>
          </w:p>
        </w:tc>
        <w:tc>
          <w:tcPr>
            <w:tcW w:w="1288" w:type="dxa"/>
            <w:shd w:val="clear" w:color="auto" w:fill="DEEAF6" w:themeFill="accent1" w:themeFillTint="33"/>
          </w:tcPr>
          <w:p w14:paraId="53C8D60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Ezhilarasi</w:t>
            </w:r>
          </w:p>
        </w:tc>
        <w:tc>
          <w:tcPr>
            <w:tcW w:w="1288" w:type="dxa"/>
            <w:shd w:val="clear" w:color="auto" w:fill="DEEAF6" w:themeFill="accent1" w:themeFillTint="33"/>
          </w:tcPr>
          <w:p w14:paraId="5AC6A1E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Shankir</w:t>
            </w:r>
          </w:p>
        </w:tc>
        <w:tc>
          <w:tcPr>
            <w:tcW w:w="1288" w:type="dxa"/>
            <w:shd w:val="clear" w:color="auto" w:fill="DEEAF6" w:themeFill="accent1" w:themeFillTint="33"/>
          </w:tcPr>
          <w:p w14:paraId="113D137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Harsur</w:t>
            </w:r>
          </w:p>
        </w:tc>
        <w:tc>
          <w:tcPr>
            <w:tcW w:w="1288" w:type="dxa"/>
            <w:shd w:val="clear" w:color="auto" w:fill="DEEAF6" w:themeFill="accent1" w:themeFillTint="33"/>
          </w:tcPr>
          <w:p w14:paraId="6F1FED0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Wattal</w:t>
            </w:r>
          </w:p>
        </w:tc>
        <w:tc>
          <w:tcPr>
            <w:tcW w:w="1288" w:type="dxa"/>
            <w:shd w:val="clear" w:color="auto" w:fill="DEEAF6" w:themeFill="accent1" w:themeFillTint="33"/>
          </w:tcPr>
          <w:p w14:paraId="36D525F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Kaushalya</w:t>
            </w:r>
          </w:p>
        </w:tc>
        <w:tc>
          <w:tcPr>
            <w:tcW w:w="1288" w:type="dxa"/>
            <w:shd w:val="clear" w:color="auto" w:fill="9CC2E5" w:themeFill="accent1" w:themeFillTint="99"/>
          </w:tcPr>
          <w:p w14:paraId="2A1E81D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This Project</w:t>
            </w:r>
          </w:p>
        </w:tc>
      </w:tr>
      <w:tr w:rsidR="00590C81" w:rsidRPr="00CB3642" w14:paraId="34422AF4" w14:textId="77777777" w:rsidTr="004154AA">
        <w:tc>
          <w:tcPr>
            <w:tcW w:w="1288" w:type="dxa"/>
          </w:tcPr>
          <w:p w14:paraId="64B2F4B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Obstacle / Object Detection</w:t>
            </w:r>
          </w:p>
        </w:tc>
        <w:tc>
          <w:tcPr>
            <w:tcW w:w="1288" w:type="dxa"/>
          </w:tcPr>
          <w:p w14:paraId="40631F3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5B1822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5DB181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1370E5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82E8C4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CC95EA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9F3111C" w14:textId="77777777" w:rsidTr="004154AA">
        <w:tc>
          <w:tcPr>
            <w:tcW w:w="1288" w:type="dxa"/>
          </w:tcPr>
          <w:p w14:paraId="6976A22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Worn by user</w:t>
            </w:r>
          </w:p>
        </w:tc>
        <w:tc>
          <w:tcPr>
            <w:tcW w:w="1288" w:type="dxa"/>
          </w:tcPr>
          <w:p w14:paraId="07370E3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628B38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7C76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C8833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5DE5C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2B453AF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0A54215D" w14:textId="77777777" w:rsidTr="004154AA">
        <w:tc>
          <w:tcPr>
            <w:tcW w:w="1288" w:type="dxa"/>
          </w:tcPr>
          <w:p w14:paraId="1CE425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Cheap assistive tech</w:t>
            </w:r>
          </w:p>
        </w:tc>
        <w:tc>
          <w:tcPr>
            <w:tcW w:w="1288" w:type="dxa"/>
          </w:tcPr>
          <w:p w14:paraId="77865B2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7862CF6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1BCDC6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560E1E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0C6CC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55A732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45985CD4" w14:textId="77777777" w:rsidTr="004154AA">
        <w:tc>
          <w:tcPr>
            <w:tcW w:w="1288" w:type="dxa"/>
          </w:tcPr>
          <w:p w14:paraId="5890A62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Uses sound</w:t>
            </w:r>
          </w:p>
        </w:tc>
        <w:tc>
          <w:tcPr>
            <w:tcW w:w="1288" w:type="dxa"/>
          </w:tcPr>
          <w:p w14:paraId="404411C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E6B85D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DFA74E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1C64908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90A2CA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65F6A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3E5D8049" w14:textId="77777777" w:rsidTr="004154AA">
        <w:tc>
          <w:tcPr>
            <w:tcW w:w="1288" w:type="dxa"/>
          </w:tcPr>
          <w:p w14:paraId="012E00A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Navigation instructions</w:t>
            </w:r>
          </w:p>
        </w:tc>
        <w:tc>
          <w:tcPr>
            <w:tcW w:w="1288" w:type="dxa"/>
          </w:tcPr>
          <w:p w14:paraId="5CDC56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BFB80B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A84F9C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A6EAA8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29093B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6F80E1A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69DEED5" w14:textId="77777777" w:rsidTr="004154AA">
        <w:tc>
          <w:tcPr>
            <w:tcW w:w="1288" w:type="dxa"/>
          </w:tcPr>
          <w:p w14:paraId="240F486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udio instructions</w:t>
            </w:r>
          </w:p>
        </w:tc>
        <w:tc>
          <w:tcPr>
            <w:tcW w:w="1288" w:type="dxa"/>
          </w:tcPr>
          <w:p w14:paraId="7959C07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33919F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0A56A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4E8081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48B118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62B4FB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3A7620C3" w14:textId="77777777" w:rsidTr="004154AA">
        <w:tc>
          <w:tcPr>
            <w:tcW w:w="1288" w:type="dxa"/>
          </w:tcPr>
          <w:p w14:paraId="43E022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lastRenderedPageBreak/>
              <w:t>App for guardian</w:t>
            </w:r>
          </w:p>
        </w:tc>
        <w:tc>
          <w:tcPr>
            <w:tcW w:w="1288" w:type="dxa"/>
          </w:tcPr>
          <w:p w14:paraId="089AEF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E54D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E710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08367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C13EBA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3435DE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578BE2C2" w14:textId="77777777" w:rsidTr="004154AA">
        <w:tc>
          <w:tcPr>
            <w:tcW w:w="1288" w:type="dxa"/>
          </w:tcPr>
          <w:p w14:paraId="60D3BB5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ssistive device</w:t>
            </w:r>
          </w:p>
        </w:tc>
        <w:tc>
          <w:tcPr>
            <w:tcW w:w="1288" w:type="dxa"/>
          </w:tcPr>
          <w:p w14:paraId="35C7FFE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54B048C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9E6008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7AEC78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72A793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6379ED2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6CF9AE97" w14:textId="77777777" w:rsidTr="004154AA">
        <w:tc>
          <w:tcPr>
            <w:tcW w:w="1288" w:type="dxa"/>
          </w:tcPr>
          <w:p w14:paraId="2C8714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llow to navigate around</w:t>
            </w:r>
          </w:p>
        </w:tc>
        <w:tc>
          <w:tcPr>
            <w:tcW w:w="1288" w:type="dxa"/>
          </w:tcPr>
          <w:p w14:paraId="55268A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A712E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E8D894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6D937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6276C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7176933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bl>
    <w:p w14:paraId="41ABD75C" w14:textId="77777777" w:rsidR="00590C81" w:rsidRPr="00CB3642" w:rsidRDefault="00590C81" w:rsidP="00590C81">
      <w:pPr>
        <w:pStyle w:val="commentcontentpara"/>
        <w:spacing w:before="0" w:beforeAutospacing="0" w:after="0" w:afterAutospacing="0"/>
      </w:pPr>
    </w:p>
    <w:p w14:paraId="7871ABAD" w14:textId="1144CB8D" w:rsidR="00590C81" w:rsidRPr="00CB3642" w:rsidRDefault="00590C81" w:rsidP="00590C81">
      <w:pPr>
        <w:pStyle w:val="Caption"/>
      </w:pPr>
      <w:bookmarkStart w:id="92" w:name="_Toc25511405"/>
      <w:bookmarkStart w:id="93" w:name="_Toc33974973"/>
      <w:r w:rsidRPr="00CB3642">
        <w:t xml:space="preserve">Table </w:t>
      </w:r>
      <w:r w:rsidR="000C1FF5">
        <w:fldChar w:fldCharType="begin"/>
      </w:r>
      <w:r w:rsidR="000C1FF5">
        <w:instrText xml:space="preserve"> SEQ Table \* ARABIC </w:instrText>
      </w:r>
      <w:r w:rsidR="000C1FF5">
        <w:fldChar w:fldCharType="separate"/>
      </w:r>
      <w:r w:rsidR="005C3970">
        <w:rPr>
          <w:noProof/>
        </w:rPr>
        <w:t>3</w:t>
      </w:r>
      <w:r w:rsidR="000C1FF5">
        <w:rPr>
          <w:noProof/>
        </w:rPr>
        <w:fldChar w:fldCharType="end"/>
      </w:r>
      <w:r w:rsidRPr="00CB3642">
        <w:t xml:space="preserve">: Table </w:t>
      </w:r>
      <w:r w:rsidRPr="00781D53">
        <w:t>showing features of each project</w:t>
      </w:r>
      <w:bookmarkEnd w:id="92"/>
      <w:bookmarkEnd w:id="93"/>
    </w:p>
    <w:p w14:paraId="3BD40216" w14:textId="77777777" w:rsidR="00590C81" w:rsidRPr="00590C81" w:rsidRDefault="00590C81" w:rsidP="00590C81">
      <w:pPr>
        <w:rPr>
          <w:highlight w:val="lightGray"/>
        </w:rPr>
      </w:pPr>
    </w:p>
    <w:p w14:paraId="4F60D1BE" w14:textId="77777777" w:rsidR="00590C81" w:rsidRPr="00CB3642" w:rsidRDefault="00590C81" w:rsidP="00590C81">
      <w:pPr>
        <w:rPr>
          <w:color w:val="4F81BD"/>
        </w:rPr>
      </w:pPr>
      <w:r w:rsidRPr="00CB3642">
        <w:rPr>
          <w:color w:val="4F81BD"/>
        </w:rPr>
        <w:t>Conclusion</w:t>
      </w:r>
    </w:p>
    <w:p w14:paraId="505B585D" w14:textId="7A3BD4E6" w:rsidR="00590C81" w:rsidRPr="00CB3642" w:rsidRDefault="00590C81" w:rsidP="00590C81">
      <w:pPr>
        <w:spacing w:line="360" w:lineRule="auto"/>
      </w:pPr>
      <w:r w:rsidRPr="00CB3642">
        <w:t>A lot of research and development i</w:t>
      </w:r>
      <w:r w:rsidR="00CB3642" w:rsidRPr="00CB3642">
        <w:t>s</w:t>
      </w:r>
      <w:r w:rsidRPr="00CB3642">
        <w:t xml:space="preserve"> currently taking place for navigation equipment for the visually impaired and blind. An example of the success and user satisfaction of this type of research can be seen with the tests carried out on the MiniGuide. These tests showed that there was an overall satisfaction with the product from all four participants. The follow up interviews conducted for these tests provided important user experience information. Navigation Assistant aims to learn from the researched projects and products as to what features were successful and unsuccessful. Navigation Assistant will have some similar functionalities but provides its own unique user experience.</w:t>
      </w:r>
    </w:p>
    <w:p w14:paraId="193788C7" w14:textId="77777777" w:rsidR="002636E3" w:rsidRPr="00F77FE7" w:rsidRDefault="002636E3" w:rsidP="007A7F1C"/>
    <w:p w14:paraId="2F20E470" w14:textId="687DF47D" w:rsidR="007A7F1C" w:rsidRDefault="007A7F1C" w:rsidP="007A7F1C">
      <w:pPr>
        <w:pStyle w:val="Heading2"/>
      </w:pPr>
      <w:bookmarkStart w:id="94" w:name="_Toc21975770"/>
      <w:bookmarkStart w:id="95" w:name="_Toc33510321"/>
      <w:r>
        <w:t>2.</w:t>
      </w:r>
      <w:r w:rsidR="00590C81">
        <w:t>5</w:t>
      </w:r>
      <w:r>
        <w:t>. Existing Final Year Projects</w:t>
      </w:r>
      <w:bookmarkEnd w:id="94"/>
      <w:bookmarkEnd w:id="95"/>
    </w:p>
    <w:p w14:paraId="4DD6E1E4" w14:textId="47A4D73F" w:rsidR="006406D7" w:rsidRDefault="006406D7" w:rsidP="006406D7"/>
    <w:p w14:paraId="1DF7FBA6" w14:textId="0AAF62EE" w:rsidR="006406D7" w:rsidRPr="00FD7BD6" w:rsidRDefault="006406D7" w:rsidP="006406D7">
      <w:pPr>
        <w:spacing w:line="360" w:lineRule="auto"/>
      </w:pPr>
      <w:r w:rsidRPr="00FD7BD6">
        <w:t xml:space="preserve">A couple of previous Final Year Projects were looked at in the research phase of this project. There was an attempt to focus on projects with similarities to the problem being tackled in the </w:t>
      </w:r>
      <w:r w:rsidR="00FD7BD6" w:rsidRPr="00FD7BD6">
        <w:t>development</w:t>
      </w:r>
      <w:r w:rsidRPr="00FD7BD6">
        <w:t xml:space="preserve"> of Navigation Assistant.</w:t>
      </w:r>
    </w:p>
    <w:p w14:paraId="4D7DD656" w14:textId="77777777" w:rsidR="006406D7" w:rsidRPr="006406D7" w:rsidRDefault="006406D7" w:rsidP="006406D7">
      <w:pPr>
        <w:rPr>
          <w:highlight w:val="lightGray"/>
        </w:rPr>
      </w:pPr>
    </w:p>
    <w:p w14:paraId="6F948292" w14:textId="77777777" w:rsidR="006406D7" w:rsidRPr="00FD7BD6" w:rsidRDefault="006406D7" w:rsidP="006406D7">
      <w:pPr>
        <w:spacing w:line="360" w:lineRule="auto"/>
        <w:rPr>
          <w:rStyle w:val="None"/>
          <w:color w:val="4F81BD"/>
        </w:rPr>
      </w:pPr>
      <w:r w:rsidRPr="00FD7BD6">
        <w:rPr>
          <w:color w:val="4F81BD"/>
        </w:rPr>
        <w:t>Virtual Environment Navigation: The Development and Evaluation of Virtual Rooms to Aid Visually Impaired Navigation – Mark Courtney</w:t>
      </w:r>
    </w:p>
    <w:p w14:paraId="2F62195F"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Style w:val="None"/>
          <w:rFonts w:asciiTheme="minorHAnsi" w:hAnsiTheme="minorHAnsi" w:cstheme="minorHAnsi"/>
          <w:bCs/>
          <w:sz w:val="22"/>
          <w:szCs w:val="22"/>
        </w:rPr>
        <w:t xml:space="preserve">This project involved developing an assistive </w:t>
      </w:r>
      <w:r w:rsidRPr="00FD7BD6">
        <w:rPr>
          <w:rFonts w:asciiTheme="minorHAnsi" w:hAnsiTheme="minorHAnsi" w:cstheme="minorHAnsi"/>
          <w:sz w:val="22"/>
          <w:szCs w:val="22"/>
        </w:rPr>
        <w:t>game to aid the visually impaired 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61740E94" w14:textId="77777777" w:rsidR="006406D7" w:rsidRPr="006406D7" w:rsidRDefault="006406D7" w:rsidP="006406D7">
      <w:pPr>
        <w:pStyle w:val="BodyA"/>
        <w:spacing w:line="360" w:lineRule="auto"/>
        <w:rPr>
          <w:rStyle w:val="None"/>
          <w:rFonts w:asciiTheme="minorHAnsi" w:eastAsia="Arial" w:hAnsiTheme="minorHAnsi" w:cstheme="minorHAnsi"/>
          <w:bCs/>
          <w:sz w:val="22"/>
          <w:szCs w:val="22"/>
          <w:highlight w:val="lightGray"/>
        </w:rPr>
      </w:pPr>
    </w:p>
    <w:p w14:paraId="3C601F07"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In this project the various technologies available were discussed and evaluated to find the best outcome for this project.</w:t>
      </w:r>
    </w:p>
    <w:p w14:paraId="4E93328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00061680"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A series of 3D objects and default rooms were created to enable realism for the user. There was also the option to create custom rooms for the user. By navigating these environments, the user could gain a better understanding of the layout of a physical environment that they were familiar with. Users were placed at the entrance of the environment and were given an objective to perform. Haptic and audio queues were given to the user as indications of obstacles depending on their location.</w:t>
      </w:r>
    </w:p>
    <w:p w14:paraId="0499DB7C"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D85D341"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With regards to the project being developed, this project has a similar theme to it, in that, it was created to provide a form of assistive technology for blind and visually impaired people. It is also similar in its use of audio queues with object avoidance.</w:t>
      </w:r>
    </w:p>
    <w:p w14:paraId="32063661"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3360FFBB" w14:textId="77777777" w:rsidR="006406D7" w:rsidRPr="00FD7BD6" w:rsidRDefault="006406D7" w:rsidP="006406D7">
      <w:pPr>
        <w:spacing w:line="360" w:lineRule="auto"/>
        <w:rPr>
          <w:rFonts w:cstheme="minorHAnsi"/>
        </w:rPr>
      </w:pPr>
      <w:r w:rsidRPr="00FD7BD6">
        <w:rPr>
          <w:rFonts w:cstheme="minorHAnsi"/>
        </w:rPr>
        <w:t>This project provides another perspective on assistive technology in aiding navigation for visually impaired and blind people.</w:t>
      </w:r>
    </w:p>
    <w:p w14:paraId="2B3F7044" w14:textId="77777777" w:rsidR="006406D7" w:rsidRPr="006406D7" w:rsidRDefault="006406D7" w:rsidP="006406D7">
      <w:pPr>
        <w:rPr>
          <w:rFonts w:cstheme="minorHAnsi"/>
          <w:highlight w:val="lightGray"/>
        </w:rPr>
      </w:pPr>
    </w:p>
    <w:p w14:paraId="3BC2B78C" w14:textId="77777777" w:rsidR="006406D7" w:rsidRPr="00FD7BD6" w:rsidRDefault="006406D7" w:rsidP="006406D7">
      <w:pPr>
        <w:spacing w:line="360" w:lineRule="auto"/>
        <w:rPr>
          <w:color w:val="4F81BD"/>
        </w:rPr>
      </w:pPr>
      <w:r w:rsidRPr="00FD7BD6">
        <w:rPr>
          <w:color w:val="4F81BD"/>
        </w:rPr>
        <w:t>Monitoring Room Occupancy Using a Raspberry Pi – Sean Meehan</w:t>
      </w:r>
    </w:p>
    <w:p w14:paraId="38083D57" w14:textId="77777777" w:rsidR="006406D7" w:rsidRPr="006406D7" w:rsidRDefault="006406D7" w:rsidP="006406D7">
      <w:pPr>
        <w:pStyle w:val="BodyA"/>
        <w:rPr>
          <w:rFonts w:asciiTheme="minorHAnsi" w:hAnsiTheme="minorHAnsi" w:cstheme="minorHAnsi"/>
          <w:sz w:val="22"/>
          <w:szCs w:val="22"/>
          <w:highlight w:val="lightGray"/>
        </w:rPr>
      </w:pPr>
    </w:p>
    <w:p w14:paraId="2F261763"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is project created a system capable of measuring a rooms occupancy. This project measured the number of people in a room. The data gathered from this project could be useful when creating timetables for the new academic year as it would give an average number of people in a class and that information could then be used to find the most optimal room.</w:t>
      </w:r>
    </w:p>
    <w:p w14:paraId="635BF034"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591AE06B"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e application runs on the Raspberry Pi and detects and tracks people entering and leaving a room using OpenCV and C++. It is run on the Raspberry Pi with a camera module attached as it is low powered and can be placed above the doorway.</w:t>
      </w:r>
    </w:p>
    <w:p w14:paraId="7720476D"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2C6129A5"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Using the Raspberry Pi, the occupancy of the room is calculated and updated and sent to the database occasionally. From there data is sent to a web applications frontend, created using PHP and MySQL, and the results are displayed graphically to the user.</w:t>
      </w:r>
    </w:p>
    <w:p w14:paraId="26875AF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BE85A5B" w14:textId="124C39A0" w:rsidR="007A7F1C" w:rsidRDefault="006406D7" w:rsidP="00FD7BD6">
      <w:pPr>
        <w:spacing w:line="360" w:lineRule="auto"/>
        <w:rPr>
          <w:rFonts w:cstheme="minorHAnsi"/>
        </w:rPr>
      </w:pPr>
      <w:r w:rsidRPr="00FD7BD6">
        <w:rPr>
          <w:rFonts w:cstheme="minorHAnsi"/>
        </w:rPr>
        <w:t>With regards to the project being developed, this project uses the Raspberry Pi and camera module for monitoring but for a different reason, room occupancy. This project also like the project being developed uses object detection, for identifying people instead of obstacles, and the OpenCV library.</w:t>
      </w:r>
    </w:p>
    <w:p w14:paraId="114B7B08" w14:textId="77777777" w:rsidR="00FD7BD6" w:rsidRPr="00FD7BD6" w:rsidRDefault="00FD7BD6" w:rsidP="00FD7BD6">
      <w:pPr>
        <w:spacing w:line="360" w:lineRule="auto"/>
        <w:rPr>
          <w:rFonts w:cstheme="minorHAnsi"/>
        </w:rPr>
      </w:pPr>
    </w:p>
    <w:p w14:paraId="3BDF1B58" w14:textId="3B540B4D" w:rsidR="007A7F1C" w:rsidRDefault="007A7F1C" w:rsidP="007A7F1C">
      <w:pPr>
        <w:pStyle w:val="Heading2"/>
      </w:pPr>
      <w:bookmarkStart w:id="96" w:name="_Toc21975771"/>
      <w:bookmarkStart w:id="97" w:name="_Toc33510322"/>
      <w:r w:rsidRPr="002178CA">
        <w:lastRenderedPageBreak/>
        <w:t>2.</w:t>
      </w:r>
      <w:r w:rsidR="00590C81" w:rsidRPr="002178CA">
        <w:t>6</w:t>
      </w:r>
      <w:r w:rsidRPr="002178CA">
        <w:t>. Conclusions</w:t>
      </w:r>
      <w:bookmarkEnd w:id="96"/>
      <w:bookmarkEnd w:id="97"/>
    </w:p>
    <w:p w14:paraId="7928C0FA" w14:textId="77777777" w:rsidR="007B63DE" w:rsidRPr="007B63DE" w:rsidRDefault="007B63DE" w:rsidP="007B63DE"/>
    <w:p w14:paraId="442D97F4" w14:textId="25A645B0" w:rsidR="00E006F9" w:rsidRPr="00E67877" w:rsidRDefault="00E006F9" w:rsidP="00E006F9">
      <w:pPr>
        <w:pStyle w:val="ListParagraph"/>
        <w:numPr>
          <w:ilvl w:val="0"/>
          <w:numId w:val="5"/>
        </w:numPr>
        <w:rPr>
          <w:highlight w:val="yellow"/>
        </w:rPr>
      </w:pPr>
      <w:r w:rsidRPr="00E67877">
        <w:rPr>
          <w:highlight w:val="yellow"/>
        </w:rPr>
        <w:t>Use extensive research provided above for design and development stage of project</w:t>
      </w:r>
    </w:p>
    <w:p w14:paraId="76CC368B" w14:textId="612FACF9" w:rsidR="00E006F9" w:rsidRPr="00E67877" w:rsidRDefault="00E006F9" w:rsidP="00E006F9">
      <w:pPr>
        <w:pStyle w:val="ListParagraph"/>
        <w:numPr>
          <w:ilvl w:val="0"/>
          <w:numId w:val="5"/>
        </w:numPr>
        <w:rPr>
          <w:highlight w:val="yellow"/>
        </w:rPr>
      </w:pPr>
      <w:r w:rsidRPr="00E67877">
        <w:rPr>
          <w:highlight w:val="yellow"/>
        </w:rPr>
        <w:t xml:space="preserve">Through course of research </w:t>
      </w:r>
    </w:p>
    <w:p w14:paraId="7D0BBCC5" w14:textId="64456028" w:rsidR="00E006F9" w:rsidRPr="00E67877" w:rsidRDefault="00E006F9" w:rsidP="00E006F9">
      <w:pPr>
        <w:pStyle w:val="ListParagraph"/>
        <w:numPr>
          <w:ilvl w:val="1"/>
          <w:numId w:val="5"/>
        </w:numPr>
        <w:rPr>
          <w:highlight w:val="yellow"/>
        </w:rPr>
      </w:pPr>
      <w:r w:rsidRPr="00E67877">
        <w:rPr>
          <w:highlight w:val="yellow"/>
        </w:rPr>
        <w:t>Various technologies available to mimic human vision researched</w:t>
      </w:r>
    </w:p>
    <w:p w14:paraId="5486D9DD" w14:textId="63F00D35" w:rsidR="00E006F9" w:rsidRPr="00E67877" w:rsidRDefault="00E006F9" w:rsidP="00E006F9">
      <w:pPr>
        <w:pStyle w:val="ListParagraph"/>
        <w:numPr>
          <w:ilvl w:val="1"/>
          <w:numId w:val="5"/>
        </w:numPr>
        <w:rPr>
          <w:highlight w:val="yellow"/>
        </w:rPr>
      </w:pPr>
      <w:r w:rsidRPr="00E67877">
        <w:rPr>
          <w:highlight w:val="yellow"/>
        </w:rPr>
        <w:t>Available products currently on market</w:t>
      </w:r>
    </w:p>
    <w:p w14:paraId="0B37A4FD" w14:textId="7413CC41" w:rsidR="00E006F9" w:rsidRPr="00E67877" w:rsidRDefault="00E006F9" w:rsidP="00E006F9">
      <w:pPr>
        <w:pStyle w:val="ListParagraph"/>
        <w:numPr>
          <w:ilvl w:val="1"/>
          <w:numId w:val="5"/>
        </w:numPr>
        <w:rPr>
          <w:highlight w:val="yellow"/>
        </w:rPr>
      </w:pPr>
      <w:r w:rsidRPr="00E67877">
        <w:rPr>
          <w:highlight w:val="yellow"/>
        </w:rPr>
        <w:t>Previous research projects</w:t>
      </w:r>
    </w:p>
    <w:p w14:paraId="368FE222" w14:textId="4CF6BFB4" w:rsidR="00E006F9" w:rsidRPr="00E67877" w:rsidRDefault="00E006F9" w:rsidP="00E006F9">
      <w:pPr>
        <w:pStyle w:val="ListParagraph"/>
        <w:numPr>
          <w:ilvl w:val="2"/>
          <w:numId w:val="5"/>
        </w:numPr>
        <w:rPr>
          <w:highlight w:val="yellow"/>
        </w:rPr>
      </w:pPr>
      <w:r w:rsidRPr="00E67877">
        <w:rPr>
          <w:highlight w:val="yellow"/>
        </w:rPr>
        <w:t xml:space="preserve">Further understanding scope of projects and possible features and testing </w:t>
      </w:r>
      <w:r w:rsidR="0095488E" w:rsidRPr="00E67877">
        <w:rPr>
          <w:highlight w:val="yellow"/>
        </w:rPr>
        <w:t>situations that could be included</w:t>
      </w:r>
    </w:p>
    <w:p w14:paraId="31254870" w14:textId="1D5F883B" w:rsidR="0095488E" w:rsidRPr="00E67877" w:rsidRDefault="0095488E" w:rsidP="0095488E">
      <w:pPr>
        <w:pStyle w:val="ListParagraph"/>
        <w:numPr>
          <w:ilvl w:val="1"/>
          <w:numId w:val="5"/>
        </w:numPr>
        <w:rPr>
          <w:highlight w:val="yellow"/>
        </w:rPr>
      </w:pPr>
      <w:r w:rsidRPr="00E67877">
        <w:rPr>
          <w:highlight w:val="yellow"/>
        </w:rPr>
        <w:t>As a result of research</w:t>
      </w:r>
    </w:p>
    <w:p w14:paraId="74FA0869" w14:textId="54D7BF65" w:rsidR="0095488E" w:rsidRPr="00E67877" w:rsidRDefault="0095488E" w:rsidP="0095488E">
      <w:pPr>
        <w:pStyle w:val="ListParagraph"/>
        <w:numPr>
          <w:ilvl w:val="2"/>
          <w:numId w:val="5"/>
        </w:numPr>
        <w:rPr>
          <w:highlight w:val="yellow"/>
        </w:rPr>
      </w:pPr>
      <w:r w:rsidRPr="00E67877">
        <w:rPr>
          <w:highlight w:val="yellow"/>
        </w:rPr>
        <w:t>Best suited technologies for project chosen</w:t>
      </w:r>
    </w:p>
    <w:p w14:paraId="73D6673F" w14:textId="223DBBA6" w:rsidR="0095488E" w:rsidRPr="00E67877" w:rsidRDefault="0095488E" w:rsidP="0095488E">
      <w:pPr>
        <w:pStyle w:val="ListParagraph"/>
        <w:numPr>
          <w:ilvl w:val="3"/>
          <w:numId w:val="5"/>
        </w:numPr>
        <w:rPr>
          <w:highlight w:val="yellow"/>
        </w:rPr>
      </w:pPr>
      <w:r w:rsidRPr="00E67877">
        <w:rPr>
          <w:highlight w:val="yellow"/>
        </w:rPr>
        <w:t>Involved looking into different options available, i.e. computer vision techniques, and choosing which best suited this project</w:t>
      </w:r>
    </w:p>
    <w:p w14:paraId="70F1112B"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B2C8F29" w14:textId="62B483DD" w:rsidR="009B697E" w:rsidRDefault="009B697E" w:rsidP="009B697E">
      <w:pPr>
        <w:pStyle w:val="Heading1"/>
      </w:pPr>
      <w:bookmarkStart w:id="98" w:name="_Toc33510323"/>
      <w:r>
        <w:lastRenderedPageBreak/>
        <w:t xml:space="preserve">3. </w:t>
      </w:r>
      <w:r w:rsidRPr="002178CA">
        <w:t>Design</w:t>
      </w:r>
      <w:bookmarkEnd w:id="98"/>
      <w:r>
        <w:t xml:space="preserve"> </w:t>
      </w:r>
    </w:p>
    <w:p w14:paraId="277D1181" w14:textId="77777777" w:rsidR="009B697E" w:rsidRPr="009B697E" w:rsidRDefault="009B697E" w:rsidP="009B697E"/>
    <w:p w14:paraId="04155437" w14:textId="516696AB" w:rsidR="007A7F1C" w:rsidRDefault="007A7F1C" w:rsidP="007A7F1C">
      <w:pPr>
        <w:pStyle w:val="Heading2"/>
      </w:pPr>
      <w:bookmarkStart w:id="99" w:name="_Toc21975773"/>
      <w:bookmarkStart w:id="100" w:name="_Toc33510324"/>
      <w:r>
        <w:t>3.1 Introduction</w:t>
      </w:r>
      <w:bookmarkEnd w:id="99"/>
      <w:bookmarkEnd w:id="100"/>
    </w:p>
    <w:p w14:paraId="414C66FF" w14:textId="67AEF749" w:rsidR="007A7F1C" w:rsidRDefault="007A7F1C" w:rsidP="007A7F1C"/>
    <w:p w14:paraId="3E518B34" w14:textId="2543DC60" w:rsidR="00104081" w:rsidRDefault="00104081" w:rsidP="00BB556E">
      <w:pPr>
        <w:spacing w:line="360" w:lineRule="auto"/>
      </w:pPr>
      <w:r>
        <w:t xml:space="preserve">Given the findings from the above research, this chapter establishes the design for </w:t>
      </w:r>
      <w:r w:rsidRPr="00B70FB1">
        <w:t xml:space="preserve">the </w:t>
      </w:r>
      <w:r w:rsidR="00B70FB1" w:rsidRPr="00B70FB1">
        <w:t>developed</w:t>
      </w:r>
      <w:r w:rsidRPr="00B70FB1">
        <w:t xml:space="preserve"> system</w:t>
      </w:r>
      <w:r>
        <w:t>. This design phase involves defining the front end, middle tier and back end</w:t>
      </w:r>
      <w:r w:rsidR="00BB556E">
        <w:t xml:space="preserve"> of the system</w:t>
      </w:r>
      <w:r>
        <w:t>.</w:t>
      </w:r>
      <w:r w:rsidR="00BB556E">
        <w:t xml:space="preserve"> Designs include use case diagrams, sequence diagrams, class diagrams and a technical architecture design for the system.</w:t>
      </w:r>
      <w:r>
        <w:t xml:space="preserve"> </w:t>
      </w:r>
      <w:r w:rsidR="00BB556E">
        <w:t>These design diagrams will aid the development and creation of a prototype system. A methodology for this project will be discussed and chosen in this chapter before any design or development begins.</w:t>
      </w:r>
    </w:p>
    <w:p w14:paraId="7D208383" w14:textId="77777777" w:rsidR="00BB556E" w:rsidRDefault="00BB556E" w:rsidP="00BB556E">
      <w:pPr>
        <w:spacing w:line="360" w:lineRule="auto"/>
      </w:pPr>
    </w:p>
    <w:p w14:paraId="2B181423" w14:textId="6C617462" w:rsidR="007A7F1C" w:rsidRDefault="007A7F1C" w:rsidP="00B910A9">
      <w:pPr>
        <w:pStyle w:val="Heading2"/>
        <w:tabs>
          <w:tab w:val="left" w:pos="2773"/>
        </w:tabs>
      </w:pPr>
      <w:bookmarkStart w:id="101" w:name="_Toc21975774"/>
      <w:bookmarkStart w:id="102" w:name="_Hlk32829007"/>
      <w:bookmarkStart w:id="103" w:name="_Toc33510325"/>
      <w:r>
        <w:t xml:space="preserve">3.2. </w:t>
      </w:r>
      <w:bookmarkEnd w:id="101"/>
      <w:r w:rsidR="00906C91">
        <w:t>Methodology</w:t>
      </w:r>
      <w:bookmarkEnd w:id="102"/>
      <w:bookmarkEnd w:id="103"/>
      <w:r w:rsidR="00B910A9">
        <w:tab/>
      </w:r>
    </w:p>
    <w:p w14:paraId="71BAB9CD" w14:textId="594A6643" w:rsidR="00906C91" w:rsidRDefault="00906C91" w:rsidP="00906C91"/>
    <w:p w14:paraId="1641FA0D" w14:textId="5F0299CE" w:rsidR="0044071B" w:rsidRDefault="0044071B" w:rsidP="0044071B">
      <w:pPr>
        <w:spacing w:line="360" w:lineRule="auto"/>
      </w:pPr>
      <w:r>
        <w:t xml:space="preserve">As this project is carried out by an individual and requires user testing, designing and development within a time limit, an approach must be chosen. This approach or methodology must reflect the needs of the project. The chosen methodology must be flexible to be able to revisit features. </w:t>
      </w:r>
      <w:r w:rsidR="00F75F34">
        <w:t>I</w:t>
      </w:r>
      <w:r>
        <w:t>t</w:t>
      </w:r>
      <w:r w:rsidR="00F75F34">
        <w:t xml:space="preserve"> also</w:t>
      </w:r>
      <w:r>
        <w:t xml:space="preserve"> must be able to give priority to specific features due to time restrictions. Lastly, the chosen approach must adopt a team-based methodology for one person. This section will explore the Waterfall, Agile and Feature Driven methodologies and the reasons for the chosen methodology.</w:t>
      </w:r>
    </w:p>
    <w:p w14:paraId="178AD889" w14:textId="77777777" w:rsidR="0044071B" w:rsidRDefault="0044071B" w:rsidP="00906C91"/>
    <w:p w14:paraId="46A87822" w14:textId="77777777" w:rsidR="00906C91" w:rsidRPr="006A46F2" w:rsidRDefault="00906C91" w:rsidP="00906C91">
      <w:pPr>
        <w:spacing w:after="240" w:line="360" w:lineRule="auto"/>
        <w:rPr>
          <w:color w:val="4F81BD"/>
        </w:rPr>
      </w:pPr>
      <w:r w:rsidRPr="006A46F2">
        <w:rPr>
          <w:color w:val="4F81BD"/>
        </w:rPr>
        <w:t>Agile Methodology</w:t>
      </w:r>
    </w:p>
    <w:p w14:paraId="481598BA" w14:textId="6578108C" w:rsidR="00906C91" w:rsidRPr="006A46F2" w:rsidRDefault="00906C91" w:rsidP="00906C91">
      <w:pPr>
        <w:spacing w:line="360" w:lineRule="auto"/>
      </w:pPr>
      <w:r w:rsidRPr="006A46F2">
        <w:t xml:space="preserve">The Agile Methodology is an incremental approach that is collaboration heavy </w:t>
      </w:r>
      <w:r w:rsidRPr="006A46F2">
        <w:fldChar w:fldCharType="begin"/>
      </w:r>
      <w:r w:rsidRPr="006A46F2">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6A46F2">
        <w:fldChar w:fldCharType="separate"/>
      </w:r>
      <w:r w:rsidRPr="006A46F2">
        <w:rPr>
          <w:rFonts w:ascii="Calibri" w:hAnsi="Calibri" w:cs="Calibri"/>
        </w:rPr>
        <w:t>(</w:t>
      </w:r>
      <w:r w:rsidR="0017062D" w:rsidRPr="006A46F2">
        <w:rPr>
          <w:rFonts w:ascii="Calibri" w:hAnsi="Calibri" w:cs="Calibri"/>
        </w:rPr>
        <w:t>27</w:t>
      </w:r>
      <w:r w:rsidRPr="006A46F2">
        <w:rPr>
          <w:rFonts w:ascii="Calibri" w:hAnsi="Calibri" w:cs="Calibri"/>
        </w:rPr>
        <w:t>)</w:t>
      </w:r>
      <w:r w:rsidRPr="006A46F2">
        <w:fldChar w:fldCharType="end"/>
      </w:r>
      <w:r w:rsidRPr="006A46F2">
        <w:t>.  This methodology is designed to accommodate change and the need to produce software faster. Agile methodology is equipped to handle complexity and variability and focuses on presenting software more than documentation.</w:t>
      </w:r>
    </w:p>
    <w:p w14:paraId="66862C0B" w14:textId="77777777" w:rsidR="00F92FAE" w:rsidRDefault="00906C91" w:rsidP="00F92FAE">
      <w:pPr>
        <w:keepNext/>
      </w:pPr>
      <w:r w:rsidRPr="006A46F2">
        <w:rPr>
          <w:noProof/>
        </w:rPr>
        <w:lastRenderedPageBreak/>
        <w:drawing>
          <wp:inline distT="0" distB="0" distL="0" distR="0" wp14:anchorId="39197720" wp14:editId="20FBDDC5">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07AAC25A" w14:textId="2FD1FC63" w:rsidR="00254A9E" w:rsidRDefault="00F92FAE" w:rsidP="00F92FAE">
      <w:pPr>
        <w:pStyle w:val="Caption"/>
      </w:pPr>
      <w:bookmarkStart w:id="104" w:name="_Ref34463252"/>
      <w:bookmarkStart w:id="105" w:name="_Toc34493035"/>
      <w:r>
        <w:t xml:space="preserve">Figure </w:t>
      </w:r>
      <w:r w:rsidR="000C1FF5">
        <w:fldChar w:fldCharType="begin"/>
      </w:r>
      <w:r w:rsidR="000C1FF5">
        <w:instrText xml:space="preserve"> SEQ Figure \* ARABIC </w:instrText>
      </w:r>
      <w:r w:rsidR="000C1FF5">
        <w:fldChar w:fldCharType="separate"/>
      </w:r>
      <w:r w:rsidR="00047019">
        <w:rPr>
          <w:noProof/>
        </w:rPr>
        <w:t>11</w:t>
      </w:r>
      <w:r w:rsidR="000C1FF5">
        <w:rPr>
          <w:noProof/>
        </w:rPr>
        <w:fldChar w:fldCharType="end"/>
      </w:r>
      <w:r w:rsidRPr="00232A2C">
        <w:t>: The Agile Methodology (28)</w:t>
      </w:r>
      <w:bookmarkEnd w:id="104"/>
      <w:bookmarkEnd w:id="105"/>
    </w:p>
    <w:p w14:paraId="028A181F" w14:textId="77777777" w:rsidR="00254A9E" w:rsidRPr="00254A9E" w:rsidRDefault="00254A9E" w:rsidP="00254A9E"/>
    <w:p w14:paraId="44C6FDF8" w14:textId="1D03B07D" w:rsidR="00906C91" w:rsidRPr="00CD1B76" w:rsidRDefault="00906C91" w:rsidP="00906C91">
      <w:pPr>
        <w:spacing w:line="360" w:lineRule="auto"/>
      </w:pPr>
      <w:r w:rsidRPr="006A46F2">
        <w:t>The Agile Methodology is implemented using short sprints or iterations</w:t>
      </w:r>
      <w:r w:rsidR="006A46F2">
        <w:t xml:space="preserve"> (27)</w:t>
      </w:r>
      <w:r w:rsidR="006A46F2" w:rsidRPr="006A46F2">
        <w:t xml:space="preserve">, </w:t>
      </w:r>
      <w:r w:rsidR="006A46F2" w:rsidRPr="00B70FB1">
        <w:t xml:space="preserve">as shown in </w:t>
      </w:r>
      <w:r w:rsidR="00A97B71">
        <w:fldChar w:fldCharType="begin"/>
      </w:r>
      <w:r w:rsidR="00A97B71">
        <w:instrText xml:space="preserve"> REF _Ref34463252 \h </w:instrText>
      </w:r>
      <w:r w:rsidR="00A97B71">
        <w:fldChar w:fldCharType="separate"/>
      </w:r>
      <w:r w:rsidR="00A97B71">
        <w:t xml:space="preserve">Figure </w:t>
      </w:r>
      <w:r w:rsidR="00A97B71">
        <w:rPr>
          <w:noProof/>
        </w:rPr>
        <w:t>11</w:t>
      </w:r>
      <w:r w:rsidR="00A97B71">
        <w:fldChar w:fldCharType="end"/>
      </w:r>
      <w:r w:rsidR="00A97B71">
        <w:t xml:space="preserve"> </w:t>
      </w:r>
      <w:r w:rsidR="006A46F2" w:rsidRPr="00B70FB1">
        <w:t>above</w:t>
      </w:r>
      <w:r w:rsidRPr="00B70FB1">
        <w:t>.</w:t>
      </w:r>
      <w:r w:rsidRPr="006A46F2">
        <w:t xml:space="preserve">  </w:t>
      </w:r>
      <w:r w:rsidR="00CD1B76" w:rsidRPr="00CD1B76">
        <w:t>With an Agile Methodology th</w:t>
      </w:r>
      <w:r w:rsidR="000C4B01">
        <w:t>e</w:t>
      </w:r>
      <w:r w:rsidRPr="00CD1B76">
        <w:t xml:space="preserve"> project is initially broken down into small chunks and completed in sprints, which are usually 2 - 4 weeks long. At the end of a sprint the projects priorities are revaluated, and the design and development plans are changed accordingly. </w:t>
      </w:r>
    </w:p>
    <w:p w14:paraId="2109ED3C" w14:textId="77777777" w:rsidR="00906C91" w:rsidRPr="00CB2689" w:rsidRDefault="00906C91" w:rsidP="00906C91">
      <w:pPr>
        <w:spacing w:line="360" w:lineRule="auto"/>
        <w:rPr>
          <w:highlight w:val="lightGray"/>
        </w:rPr>
      </w:pPr>
    </w:p>
    <w:p w14:paraId="14DEDDFB" w14:textId="77777777" w:rsidR="00906C91" w:rsidRPr="00CD1B76" w:rsidRDefault="00906C91" w:rsidP="00906C91">
      <w:pPr>
        <w:spacing w:line="360" w:lineRule="auto"/>
      </w:pPr>
      <w:r w:rsidRPr="00CD1B76">
        <w:t>This type of methodology allows a developer to be more flexible with the development of a project. However, it can be easy to stray from the original plan. Therefore, it is essential to keep checking the original plan to stay on track.</w:t>
      </w:r>
    </w:p>
    <w:p w14:paraId="44F6AF17" w14:textId="77777777" w:rsidR="00906C91" w:rsidRPr="00CD1B76" w:rsidRDefault="00906C91" w:rsidP="00906C91">
      <w:pPr>
        <w:rPr>
          <w:rStyle w:val="Hyperlink"/>
        </w:rPr>
      </w:pPr>
    </w:p>
    <w:p w14:paraId="46A7D514" w14:textId="6C7DE54B" w:rsidR="00906C91" w:rsidRPr="00CD1B76" w:rsidRDefault="00906C91" w:rsidP="00906C91">
      <w:pPr>
        <w:spacing w:line="360" w:lineRule="auto"/>
      </w:pPr>
      <w:r w:rsidRPr="00CD1B76">
        <w:rPr>
          <w:rStyle w:val="Hyperlink"/>
          <w:color w:val="auto"/>
          <w:u w:val="none"/>
        </w:rPr>
        <w:t>The Agile methodology is close to what is required for the Navigation Assistant project. The Navigation Assistant project requires a methodology that is more feature focused as all elements of the project need to be working accurately for the instructions to be correct. For this reason, the general Agile method w</w:t>
      </w:r>
      <w:r w:rsidR="00CD1B76">
        <w:rPr>
          <w:rStyle w:val="Hyperlink"/>
          <w:color w:val="auto"/>
          <w:u w:val="none"/>
        </w:rPr>
        <w:t>as</w:t>
      </w:r>
      <w:r w:rsidRPr="00CD1B76">
        <w:rPr>
          <w:rStyle w:val="Hyperlink"/>
          <w:color w:val="auto"/>
          <w:u w:val="none"/>
        </w:rPr>
        <w:t xml:space="preserve"> not used for the development of this project.</w:t>
      </w:r>
    </w:p>
    <w:p w14:paraId="2FA6444C" w14:textId="77777777" w:rsidR="00906C91" w:rsidRPr="00CB2689" w:rsidRDefault="00906C91" w:rsidP="00906C91">
      <w:pPr>
        <w:rPr>
          <w:highlight w:val="lightGray"/>
        </w:rPr>
      </w:pPr>
    </w:p>
    <w:p w14:paraId="1896DDE5" w14:textId="77777777" w:rsidR="00906C91" w:rsidRPr="00CB2689" w:rsidRDefault="00906C91" w:rsidP="00906C91">
      <w:pPr>
        <w:spacing w:after="240" w:line="360" w:lineRule="auto"/>
        <w:rPr>
          <w:color w:val="4F81BD"/>
        </w:rPr>
      </w:pPr>
      <w:r w:rsidRPr="00CB2689">
        <w:rPr>
          <w:color w:val="4F81BD"/>
        </w:rPr>
        <w:t>Waterfall Methodology</w:t>
      </w:r>
    </w:p>
    <w:p w14:paraId="6ECB5C33" w14:textId="11167051" w:rsidR="00906C91" w:rsidRPr="00CB2689" w:rsidRDefault="00906C91" w:rsidP="00906C91">
      <w:pPr>
        <w:tabs>
          <w:tab w:val="left" w:pos="2680"/>
        </w:tabs>
        <w:spacing w:line="360" w:lineRule="auto"/>
      </w:pPr>
      <w:r w:rsidRPr="00CB2689">
        <w:t xml:space="preserve">The Waterfall Methodology is a traditional but outdated sequential method </w:t>
      </w:r>
      <w:r w:rsidRPr="00CB2689">
        <w:fldChar w:fldCharType="begin"/>
      </w:r>
      <w:r w:rsidRPr="00CB2689">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CB2689">
        <w:fldChar w:fldCharType="separate"/>
      </w:r>
      <w:r w:rsidRPr="00CB2689">
        <w:rPr>
          <w:rFonts w:ascii="Calibri" w:hAnsi="Calibri" w:cs="Calibri"/>
        </w:rPr>
        <w:t>(</w:t>
      </w:r>
      <w:r w:rsidR="0017062D" w:rsidRPr="00CB2689">
        <w:rPr>
          <w:rFonts w:ascii="Calibri" w:hAnsi="Calibri" w:cs="Calibri"/>
        </w:rPr>
        <w:t>27</w:t>
      </w:r>
      <w:r w:rsidRPr="00CB2689">
        <w:rPr>
          <w:rFonts w:ascii="Calibri" w:hAnsi="Calibri" w:cs="Calibri"/>
        </w:rPr>
        <w:t>)</w:t>
      </w:r>
      <w:r w:rsidRPr="00CB2689">
        <w:fldChar w:fldCharType="end"/>
      </w:r>
      <w:r w:rsidRPr="00CB2689">
        <w:t xml:space="preserve">. This methodology </w:t>
      </w:r>
      <w:r w:rsidRPr="008F3F09">
        <w:t>requires a lot of documentation and structure. The Waterfall Methodology is divided into self-</w:t>
      </w:r>
      <w:r w:rsidRPr="00CB2689">
        <w:t>enclosed stages that are rigid and follow a sequence</w:t>
      </w:r>
      <w:r w:rsidR="00CB2689" w:rsidRPr="00CB2689">
        <w:t xml:space="preserve">, </w:t>
      </w:r>
      <w:r w:rsidR="00CB2689" w:rsidRPr="008F3F09">
        <w:t>shown in</w:t>
      </w:r>
      <w:r w:rsidR="008F3F09" w:rsidRPr="008F3F09">
        <w:t xml:space="preserve"> </w:t>
      </w:r>
      <w:r w:rsidR="00C7469F" w:rsidRPr="008F3F09">
        <w:fldChar w:fldCharType="begin"/>
      </w:r>
      <w:r w:rsidR="00C7469F" w:rsidRPr="008F3F09">
        <w:instrText xml:space="preserve"> REF _Ref34462723 \h </w:instrText>
      </w:r>
      <w:r w:rsidR="008F3F09">
        <w:instrText xml:space="preserve"> \* MERGEFORMAT </w:instrText>
      </w:r>
      <w:r w:rsidR="00C7469F" w:rsidRPr="008F3F09">
        <w:fldChar w:fldCharType="separate"/>
      </w:r>
      <w:r w:rsidR="00C7469F" w:rsidRPr="008F3F09">
        <w:t xml:space="preserve">Figure </w:t>
      </w:r>
      <w:r w:rsidR="00C7469F" w:rsidRPr="008F3F09">
        <w:rPr>
          <w:noProof/>
        </w:rPr>
        <w:t>12</w:t>
      </w:r>
      <w:r w:rsidR="00C7469F" w:rsidRPr="008F3F09">
        <w:fldChar w:fldCharType="end"/>
      </w:r>
      <w:r w:rsidR="00C7469F">
        <w:t>.</w:t>
      </w:r>
      <w:r w:rsidRPr="00CB2689">
        <w:t xml:space="preserve"> These stages </w:t>
      </w:r>
      <w:r w:rsidR="00CB2689" w:rsidRPr="00CB2689">
        <w:t>include</w:t>
      </w:r>
      <w:r w:rsidRPr="00CB2689">
        <w:t xml:space="preserve"> </w:t>
      </w:r>
      <w:r w:rsidRPr="00CB2689">
        <w:lastRenderedPageBreak/>
        <w:t>determining the requirements and scope, analys</w:t>
      </w:r>
      <w:r w:rsidR="00CB2689" w:rsidRPr="00CB2689">
        <w:t>ing the</w:t>
      </w:r>
      <w:r w:rsidRPr="00CB2689">
        <w:t xml:space="preserve"> requirements, design, implement</w:t>
      </w:r>
      <w:r w:rsidR="00CB2689" w:rsidRPr="00CB2689">
        <w:t>ation</w:t>
      </w:r>
      <w:r w:rsidRPr="00CB2689">
        <w:t>, test</w:t>
      </w:r>
      <w:r w:rsidR="00CB2689" w:rsidRPr="00CB2689">
        <w:t>ing</w:t>
      </w:r>
      <w:r w:rsidRPr="00CB2689">
        <w:t>, deploy</w:t>
      </w:r>
      <w:r w:rsidR="00CB2689" w:rsidRPr="00CB2689">
        <w:t>ment</w:t>
      </w:r>
      <w:r w:rsidRPr="00CB2689">
        <w:t xml:space="preserve"> and maintain</w:t>
      </w:r>
      <w:r w:rsidR="00CB2689" w:rsidRPr="00CB2689">
        <w:t>ing software</w:t>
      </w:r>
      <w:r w:rsidRPr="00CB2689">
        <w:t>.</w:t>
      </w:r>
    </w:p>
    <w:p w14:paraId="2C86C5BB" w14:textId="77777777" w:rsidR="00254A9E" w:rsidRDefault="00906C91" w:rsidP="00254A9E">
      <w:pPr>
        <w:keepNext/>
        <w:tabs>
          <w:tab w:val="left" w:pos="2680"/>
        </w:tabs>
      </w:pPr>
      <w:r w:rsidRPr="00CB2689">
        <w:rPr>
          <w:noProof/>
        </w:rPr>
        <w:drawing>
          <wp:inline distT="0" distB="0" distL="0" distR="0" wp14:anchorId="79778B8E" wp14:editId="7A31C13E">
            <wp:extent cx="3489960" cy="3004309"/>
            <wp:effectExtent l="0" t="0" r="0" b="5715"/>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96679" cy="3010093"/>
                    </a:xfrm>
                    <a:prstGeom prst="rect">
                      <a:avLst/>
                    </a:prstGeom>
                    <a:noFill/>
                    <a:ln>
                      <a:noFill/>
                    </a:ln>
                  </pic:spPr>
                </pic:pic>
              </a:graphicData>
            </a:graphic>
          </wp:inline>
        </w:drawing>
      </w:r>
    </w:p>
    <w:p w14:paraId="5C991F46" w14:textId="0EE026CB" w:rsidR="00906C91" w:rsidRPr="00CB2689" w:rsidRDefault="00F92FAE" w:rsidP="00F92FAE">
      <w:pPr>
        <w:pStyle w:val="Caption"/>
        <w:rPr>
          <w:i w:val="0"/>
          <w:iCs w:val="0"/>
          <w:highlight w:val="lightGray"/>
        </w:rPr>
      </w:pPr>
      <w:bookmarkStart w:id="106" w:name="_Ref34462723"/>
      <w:bookmarkStart w:id="107" w:name="_Toc34493036"/>
      <w:r>
        <w:t xml:space="preserve">Figure </w:t>
      </w:r>
      <w:r w:rsidR="000C1FF5">
        <w:fldChar w:fldCharType="begin"/>
      </w:r>
      <w:r w:rsidR="000C1FF5">
        <w:instrText xml:space="preserve"> SEQ Figure \* ARABIC </w:instrText>
      </w:r>
      <w:r w:rsidR="000C1FF5">
        <w:fldChar w:fldCharType="separate"/>
      </w:r>
      <w:r w:rsidR="00047019">
        <w:rPr>
          <w:noProof/>
        </w:rPr>
        <w:t>12</w:t>
      </w:r>
      <w:r w:rsidR="000C1FF5">
        <w:rPr>
          <w:noProof/>
        </w:rPr>
        <w:fldChar w:fldCharType="end"/>
      </w:r>
      <w:r w:rsidRPr="007A6096">
        <w:t>: The Waterfall Methodology (29)</w:t>
      </w:r>
      <w:bookmarkEnd w:id="106"/>
      <w:bookmarkEnd w:id="107"/>
    </w:p>
    <w:p w14:paraId="7951B9E3" w14:textId="754DAB6A" w:rsidR="00906C91" w:rsidRPr="00CB2689" w:rsidRDefault="00906C91" w:rsidP="00906C91">
      <w:pPr>
        <w:tabs>
          <w:tab w:val="left" w:pos="2680"/>
        </w:tabs>
        <w:spacing w:line="360" w:lineRule="auto"/>
      </w:pPr>
      <w:r w:rsidRPr="00CB2689">
        <w:t xml:space="preserve">While the Waterfall Methodology is easy to use and manage and gives a clear idea of the scope of the project, it has its disadvantages. Firstly, in this methodology there is a lack of flexibility. </w:t>
      </w:r>
      <w:r w:rsidR="00CB2689" w:rsidRPr="00CB2689">
        <w:t>A</w:t>
      </w:r>
      <w:r w:rsidRPr="00CB2689">
        <w:t xml:space="preserve"> stage must finish before the next starts and once a stage is finished it should not be revisited. Secondly, this methodology doesn’t facilitate change. If there are any changes to the initial project scope, then the Waterfall Methodology requires a full restart.</w:t>
      </w:r>
    </w:p>
    <w:p w14:paraId="4F55242A" w14:textId="77777777" w:rsidR="00906C91" w:rsidRPr="00CB2689" w:rsidRDefault="00906C91" w:rsidP="00906C91">
      <w:pPr>
        <w:tabs>
          <w:tab w:val="left" w:pos="2680"/>
        </w:tabs>
        <w:rPr>
          <w:highlight w:val="lightGray"/>
        </w:rPr>
      </w:pPr>
    </w:p>
    <w:p w14:paraId="10592BEA" w14:textId="1085C3EC" w:rsidR="00906C91" w:rsidRPr="00CB2689" w:rsidRDefault="00906C91" w:rsidP="00906C91">
      <w:pPr>
        <w:tabs>
          <w:tab w:val="left" w:pos="2680"/>
        </w:tabs>
        <w:spacing w:line="360" w:lineRule="auto"/>
        <w:rPr>
          <w:highlight w:val="lightGray"/>
        </w:rPr>
      </w:pPr>
      <w:r w:rsidRPr="00CB2689">
        <w:t xml:space="preserve">The Waterfall methodology is not </w:t>
      </w:r>
      <w:r w:rsidR="00CB2689" w:rsidRPr="00CB2689">
        <w:t>a suitable methodology</w:t>
      </w:r>
      <w:r w:rsidRPr="00CB2689">
        <w:t xml:space="preserve"> for</w:t>
      </w:r>
      <w:r w:rsidR="00CB2689" w:rsidRPr="00CB2689">
        <w:t xml:space="preserve"> the development of</w:t>
      </w:r>
      <w:r w:rsidRPr="00CB2689">
        <w:t xml:space="preserve"> this project. This is because testing and possibl</w:t>
      </w:r>
      <w:r w:rsidR="00CB2689" w:rsidRPr="00CB2689">
        <w:t>y</w:t>
      </w:r>
      <w:r w:rsidRPr="00CB2689">
        <w:t xml:space="preserve"> extra research will need to take place throughout the project. </w:t>
      </w:r>
      <w:r w:rsidRPr="00FF60C3">
        <w:t>Changes may also need to be made</w:t>
      </w:r>
      <w:r w:rsidR="00CB2689" w:rsidRPr="00FF60C3">
        <w:t xml:space="preserve"> </w:t>
      </w:r>
      <w:r w:rsidRPr="00FF60C3">
        <w:t>during this project</w:t>
      </w:r>
      <w:r w:rsidR="00CB2689" w:rsidRPr="00FF60C3">
        <w:t>, something that this methodology does not support</w:t>
      </w:r>
      <w:r w:rsidRPr="00FF60C3">
        <w:t>. Therefore, for these reasons the Waterfall development method w</w:t>
      </w:r>
      <w:r w:rsidR="00FF60C3" w:rsidRPr="00FF60C3">
        <w:t>as</w:t>
      </w:r>
      <w:r w:rsidRPr="00FF60C3">
        <w:t xml:space="preserve"> not used </w:t>
      </w:r>
      <w:r w:rsidR="00FF60C3" w:rsidRPr="00FF60C3">
        <w:t>for the development of</w:t>
      </w:r>
      <w:r w:rsidRPr="00FF60C3">
        <w:t xml:space="preserve"> Navigation Assistant.</w:t>
      </w:r>
    </w:p>
    <w:p w14:paraId="47F65C84" w14:textId="77777777" w:rsidR="00906C91" w:rsidRPr="00CB2689" w:rsidRDefault="00906C91" w:rsidP="00906C91">
      <w:pPr>
        <w:rPr>
          <w:highlight w:val="lightGray"/>
        </w:rPr>
      </w:pPr>
    </w:p>
    <w:p w14:paraId="514809BF" w14:textId="77777777" w:rsidR="00906C91" w:rsidRPr="00FF60C3" w:rsidRDefault="00906C91" w:rsidP="00906C91">
      <w:pPr>
        <w:spacing w:after="240" w:line="360" w:lineRule="auto"/>
        <w:rPr>
          <w:color w:val="4F81BD"/>
        </w:rPr>
      </w:pPr>
      <w:r w:rsidRPr="00FF60C3">
        <w:rPr>
          <w:color w:val="4F81BD"/>
        </w:rPr>
        <w:t>Feature Driven Methodology</w:t>
      </w:r>
    </w:p>
    <w:p w14:paraId="53AABD67" w14:textId="060005E1" w:rsidR="00906C91" w:rsidRPr="00713E68" w:rsidRDefault="00906C91" w:rsidP="00906C91">
      <w:pPr>
        <w:spacing w:after="240" w:line="360" w:lineRule="auto"/>
      </w:pPr>
      <w:r w:rsidRPr="00FF60C3">
        <w:t xml:space="preserve">The Feature Driven Methodology, or FDD, is derived from the Agile Methodology </w:t>
      </w:r>
      <w:r w:rsidRPr="00FF60C3">
        <w:fldChar w:fldCharType="begin"/>
      </w:r>
      <w:r w:rsidRPr="00FF60C3">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FF60C3">
        <w:fldChar w:fldCharType="separate"/>
      </w:r>
      <w:r w:rsidRPr="00FF60C3">
        <w:rPr>
          <w:rFonts w:ascii="Calibri" w:hAnsi="Calibri" w:cs="Calibri"/>
        </w:rPr>
        <w:t>(</w:t>
      </w:r>
      <w:r w:rsidR="0017062D" w:rsidRPr="00FF60C3">
        <w:rPr>
          <w:rFonts w:ascii="Calibri" w:hAnsi="Calibri" w:cs="Calibri"/>
        </w:rPr>
        <w:t>27</w:t>
      </w:r>
      <w:r w:rsidRPr="00FF60C3">
        <w:rPr>
          <w:rFonts w:ascii="Calibri" w:hAnsi="Calibri" w:cs="Calibri"/>
        </w:rPr>
        <w:t>)</w:t>
      </w:r>
      <w:r w:rsidRPr="00FF60C3">
        <w:fldChar w:fldCharType="end"/>
      </w:r>
      <w:r w:rsidRPr="00FF60C3">
        <w:t xml:space="preserve">.  It is an older methodology that is iterative and incremental. </w:t>
      </w:r>
      <w:r w:rsidR="00FF60C3" w:rsidRPr="00FF60C3">
        <w:t xml:space="preserve">The </w:t>
      </w:r>
      <w:r w:rsidRPr="00FF60C3">
        <w:t>Feature Driven Methodology follows 5 processes in its development cycle</w:t>
      </w:r>
      <w:r w:rsidR="00FF60C3">
        <w:t xml:space="preserve">, shown in </w:t>
      </w:r>
      <w:r w:rsidR="008F3F09">
        <w:rPr>
          <w:highlight w:val="magenta"/>
        </w:rPr>
        <w:fldChar w:fldCharType="begin"/>
      </w:r>
      <w:r w:rsidR="008F3F09">
        <w:rPr>
          <w:highlight w:val="magenta"/>
        </w:rPr>
        <w:instrText xml:space="preserve"> REF _Ref34462796 \h </w:instrText>
      </w:r>
      <w:r w:rsidR="008F3F09">
        <w:rPr>
          <w:highlight w:val="magenta"/>
        </w:rPr>
      </w:r>
      <w:r w:rsidR="008F3F09">
        <w:rPr>
          <w:highlight w:val="magenta"/>
        </w:rPr>
        <w:fldChar w:fldCharType="separate"/>
      </w:r>
      <w:r w:rsidR="008F3F09">
        <w:t xml:space="preserve">Figure </w:t>
      </w:r>
      <w:r w:rsidR="008F3F09">
        <w:rPr>
          <w:noProof/>
        </w:rPr>
        <w:t>13</w:t>
      </w:r>
      <w:r w:rsidR="008F3F09">
        <w:rPr>
          <w:highlight w:val="magenta"/>
        </w:rPr>
        <w:fldChar w:fldCharType="end"/>
      </w:r>
      <w:r w:rsidRPr="00FF60C3">
        <w:t xml:space="preserve">. </w:t>
      </w:r>
      <w:r w:rsidRPr="00713E68">
        <w:t>These processes are as follows: develop the overall model, build a feature list, plan by feature, design by feature and build by feature.</w:t>
      </w:r>
    </w:p>
    <w:p w14:paraId="6EA285BB" w14:textId="77777777" w:rsidR="00F92FAE" w:rsidRDefault="00906C91" w:rsidP="00F92FAE">
      <w:pPr>
        <w:keepNext/>
        <w:spacing w:after="240" w:line="360" w:lineRule="auto"/>
      </w:pPr>
      <w:r w:rsidRPr="00713E68">
        <w:rPr>
          <w:noProof/>
        </w:rPr>
        <w:lastRenderedPageBreak/>
        <w:drawing>
          <wp:inline distT="0" distB="0" distL="0" distR="0" wp14:anchorId="61CF4EB3" wp14:editId="690B0782">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5DC9BA6F" w14:textId="56889A60" w:rsidR="00254A9E" w:rsidRDefault="00F92FAE" w:rsidP="00F92FAE">
      <w:pPr>
        <w:pStyle w:val="Caption"/>
      </w:pPr>
      <w:bookmarkStart w:id="108" w:name="_Ref34462796"/>
      <w:bookmarkStart w:id="109" w:name="_Toc34493037"/>
      <w:r>
        <w:t xml:space="preserve">Figure </w:t>
      </w:r>
      <w:r w:rsidR="000C1FF5">
        <w:fldChar w:fldCharType="begin"/>
      </w:r>
      <w:r w:rsidR="000C1FF5">
        <w:instrText xml:space="preserve"> SEQ Figure \* ARABIC </w:instrText>
      </w:r>
      <w:r w:rsidR="000C1FF5">
        <w:fldChar w:fldCharType="separate"/>
      </w:r>
      <w:r w:rsidR="00047019">
        <w:rPr>
          <w:noProof/>
        </w:rPr>
        <w:t>13</w:t>
      </w:r>
      <w:r w:rsidR="000C1FF5">
        <w:rPr>
          <w:noProof/>
        </w:rPr>
        <w:fldChar w:fldCharType="end"/>
      </w:r>
      <w:r w:rsidRPr="00977716">
        <w:t>: The Feature Driven Methodology (30)</w:t>
      </w:r>
      <w:bookmarkEnd w:id="108"/>
      <w:bookmarkEnd w:id="109"/>
    </w:p>
    <w:p w14:paraId="04644A1B" w14:textId="77777777" w:rsidR="00254A9E" w:rsidRPr="00254A9E" w:rsidRDefault="00254A9E" w:rsidP="00254A9E"/>
    <w:p w14:paraId="3AA6D081" w14:textId="5DC397F2" w:rsidR="00906C91" w:rsidRPr="00713E68" w:rsidRDefault="00906C91" w:rsidP="00906C91">
      <w:pPr>
        <w:spacing w:after="240" w:line="360" w:lineRule="auto"/>
      </w:pPr>
      <w:r w:rsidRPr="00713E68">
        <w:t xml:space="preserve">FDD focuses on delivering elements of the software frequently. FDD is designed feature by feature and focuses on short iterations </w:t>
      </w:r>
      <w:r w:rsidRPr="00713E68">
        <w:fldChar w:fldCharType="begin"/>
      </w:r>
      <w:r w:rsidRPr="00713E68">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713E68">
        <w:fldChar w:fldCharType="separate"/>
      </w:r>
      <w:r w:rsidRPr="00713E68">
        <w:rPr>
          <w:rFonts w:ascii="Calibri" w:hAnsi="Calibri" w:cs="Calibri"/>
        </w:rPr>
        <w:t>(</w:t>
      </w:r>
      <w:r w:rsidR="0017062D" w:rsidRPr="00713E68">
        <w:rPr>
          <w:rFonts w:ascii="Calibri" w:hAnsi="Calibri" w:cs="Calibri"/>
        </w:rPr>
        <w:t>27</w:t>
      </w:r>
      <w:r w:rsidRPr="00713E68">
        <w:rPr>
          <w:rFonts w:ascii="Calibri" w:hAnsi="Calibri" w:cs="Calibri"/>
        </w:rPr>
        <w:t>)</w:t>
      </w:r>
      <w:r w:rsidRPr="00713E68">
        <w:fldChar w:fldCharType="end"/>
      </w:r>
      <w:r w:rsidRPr="00713E68">
        <w:t>. FDD is a good fit for smaller development teams and for long term projects.</w:t>
      </w:r>
    </w:p>
    <w:p w14:paraId="2C99B0FE" w14:textId="77777777" w:rsidR="00906C91" w:rsidRPr="00CB2689" w:rsidRDefault="00906C91" w:rsidP="00906C91">
      <w:pPr>
        <w:spacing w:after="240" w:line="360" w:lineRule="auto"/>
        <w:rPr>
          <w:highlight w:val="lightGray"/>
        </w:rPr>
      </w:pPr>
    </w:p>
    <w:p w14:paraId="1F27C8BB" w14:textId="77777777" w:rsidR="00906C91" w:rsidRPr="00713E68" w:rsidRDefault="00906C91" w:rsidP="00906C91">
      <w:pPr>
        <w:spacing w:after="240" w:line="360" w:lineRule="auto"/>
      </w:pPr>
      <w:r w:rsidRPr="00713E68">
        <w:t xml:space="preserve">There are many advantages to using the FDD methodology. Some of these include continuous tracking of project progress and regularly updating and identifying errors. </w:t>
      </w:r>
    </w:p>
    <w:p w14:paraId="544C7A36" w14:textId="77777777" w:rsidR="00906C91" w:rsidRPr="00CB2689" w:rsidRDefault="00906C91" w:rsidP="00906C91">
      <w:pPr>
        <w:spacing w:after="240" w:line="360" w:lineRule="auto"/>
        <w:rPr>
          <w:highlight w:val="lightGray"/>
        </w:rPr>
      </w:pPr>
    </w:p>
    <w:p w14:paraId="4BFBBDA5" w14:textId="018A719F" w:rsidR="003D562A" w:rsidRDefault="00906C91" w:rsidP="00906C91">
      <w:pPr>
        <w:spacing w:after="240" w:line="360" w:lineRule="auto"/>
      </w:pPr>
      <w:r w:rsidRPr="00713E68">
        <w:t xml:space="preserve">The Feature Driven </w:t>
      </w:r>
      <w:r w:rsidRPr="00781D53">
        <w:t xml:space="preserve">Development methodology </w:t>
      </w:r>
      <w:r w:rsidR="00713E68" w:rsidRPr="00781D53">
        <w:t>is</w:t>
      </w:r>
      <w:r w:rsidRPr="00781D53">
        <w:t xml:space="preserve"> the methodology </w:t>
      </w:r>
      <w:r w:rsidR="00713E68" w:rsidRPr="00781D53">
        <w:t>chosen</w:t>
      </w:r>
      <w:r w:rsidRPr="00781D53">
        <w:t xml:space="preserve"> for the development of this project. This </w:t>
      </w:r>
      <w:r w:rsidRPr="00995E79">
        <w:t>methodology is a good match as it allows for individual features to be fully developed, tested and implemented</w:t>
      </w:r>
      <w:r w:rsidRPr="00713E68">
        <w:t xml:space="preserve"> before moving onto the next.</w:t>
      </w:r>
      <w:r w:rsidR="005E4103">
        <w:t xml:space="preserve"> As well as that, as this project is a one developer project and because Feature Driven Development is a type of agile methodology, an initial version of working software can be released within the time constraints. </w:t>
      </w:r>
      <w:r w:rsidRPr="00713E68">
        <w:t>For this reason, this methodology will be used to develop Navigation Assistant.</w:t>
      </w:r>
    </w:p>
    <w:p w14:paraId="63B10869" w14:textId="77777777" w:rsidR="00B02E16" w:rsidRDefault="00B02E16" w:rsidP="00906C91">
      <w:pPr>
        <w:spacing w:after="240" w:line="360" w:lineRule="auto"/>
      </w:pPr>
    </w:p>
    <w:p w14:paraId="22703BB5" w14:textId="0615256C" w:rsidR="00AE4B47" w:rsidRDefault="00AE4B47" w:rsidP="00AE4B47">
      <w:pPr>
        <w:pStyle w:val="Heading2"/>
        <w:spacing w:after="240" w:line="360" w:lineRule="auto"/>
        <w:rPr>
          <w:sz w:val="22"/>
          <w:szCs w:val="22"/>
        </w:rPr>
      </w:pPr>
      <w:bookmarkStart w:id="110" w:name="_Toc33510326"/>
      <w:r w:rsidRPr="00204E8B">
        <w:rPr>
          <w:sz w:val="22"/>
          <w:szCs w:val="22"/>
        </w:rPr>
        <w:lastRenderedPageBreak/>
        <w:t>3.</w:t>
      </w:r>
      <w:r>
        <w:rPr>
          <w:sz w:val="22"/>
          <w:szCs w:val="22"/>
        </w:rPr>
        <w:t>2</w:t>
      </w:r>
      <w:r w:rsidRPr="00204E8B">
        <w:rPr>
          <w:sz w:val="22"/>
          <w:szCs w:val="22"/>
        </w:rPr>
        <w:t xml:space="preserve">.1 </w:t>
      </w:r>
      <w:r>
        <w:rPr>
          <w:sz w:val="22"/>
          <w:szCs w:val="22"/>
        </w:rPr>
        <w:t>Chosen Methodology</w:t>
      </w:r>
      <w:bookmarkEnd w:id="110"/>
    </w:p>
    <w:p w14:paraId="0E204512" w14:textId="4A141B40" w:rsidR="006E7123" w:rsidRDefault="007E29F0" w:rsidP="006E7123">
      <w:pPr>
        <w:spacing w:line="360" w:lineRule="auto"/>
      </w:pPr>
      <w:r>
        <w:t>The chosen methodology used to design and develop Navigation Assistant was the Feature Driven methodology</w:t>
      </w:r>
      <w:r w:rsidR="002057C9">
        <w:t xml:space="preserve">. Due to the time constraint of the project, short </w:t>
      </w:r>
      <w:r w:rsidR="002057C9" w:rsidRPr="008F3F09">
        <w:t xml:space="preserve">iterations of </w:t>
      </w:r>
      <w:r w:rsidR="008F3F09" w:rsidRPr="008F3F09">
        <w:t>7</w:t>
      </w:r>
      <w:r w:rsidR="002057C9" w:rsidRPr="008F3F09">
        <w:t xml:space="preserve"> days for development</w:t>
      </w:r>
      <w:r w:rsidR="002057C9">
        <w:t xml:space="preserve"> of features was carried out. As a result of this, Feature Driven </w:t>
      </w:r>
      <w:r w:rsidR="00B02E16">
        <w:t xml:space="preserve">development ensured that all the main features </w:t>
      </w:r>
      <w:r w:rsidR="007F1A9D">
        <w:t>were</w:t>
      </w:r>
      <w:r w:rsidR="00B02E16">
        <w:t xml:space="preserve"> implemented in the project</w:t>
      </w:r>
      <w:r w:rsidR="00B02E16" w:rsidRPr="006E7123">
        <w:t xml:space="preserve">. </w:t>
      </w:r>
      <w:r w:rsidR="006E7123" w:rsidRPr="006E7123">
        <w:t xml:space="preserve">This methodology allowed for each feature of the project to be fully </w:t>
      </w:r>
      <w:r w:rsidR="00A11DD7">
        <w:t xml:space="preserve">planned, </w:t>
      </w:r>
      <w:r w:rsidR="006E7123" w:rsidRPr="006E7123">
        <w:t>developed, tested and integrated into the system before moving onto the next. Once a feature was completed then the development of the next feature began.</w:t>
      </w:r>
    </w:p>
    <w:p w14:paraId="15C38B0E" w14:textId="77777777" w:rsidR="006E7123" w:rsidRPr="006E7123" w:rsidRDefault="006E7123" w:rsidP="006E7123">
      <w:pPr>
        <w:spacing w:line="360" w:lineRule="auto"/>
      </w:pPr>
    </w:p>
    <w:p w14:paraId="77C2D144" w14:textId="0C654362" w:rsidR="006E7123" w:rsidRPr="00D9100D" w:rsidRDefault="006E7123" w:rsidP="006E7123">
      <w:pPr>
        <w:spacing w:line="360" w:lineRule="auto"/>
      </w:pPr>
      <w:r w:rsidRPr="00BA2D0A">
        <w:t>The FD</w:t>
      </w:r>
      <w:r w:rsidR="007D7E99">
        <w:t>D</w:t>
      </w:r>
      <w:r w:rsidRPr="00BA2D0A">
        <w:t xml:space="preserve"> approach </w:t>
      </w:r>
      <w:r w:rsidR="00EE596D" w:rsidRPr="00BA2D0A">
        <w:t>was</w:t>
      </w:r>
      <w:r w:rsidRPr="00BA2D0A">
        <w:t xml:space="preserve"> required for this project as the features of the project need</w:t>
      </w:r>
      <w:r w:rsidR="00EE596D" w:rsidRPr="00BA2D0A">
        <w:t>ed</w:t>
      </w:r>
      <w:r w:rsidRPr="00BA2D0A">
        <w:t xml:space="preserve"> to be working completely and correctly throughout the project</w:t>
      </w:r>
      <w:r w:rsidR="00BA2D0A">
        <w:t xml:space="preserve">, with the possibility of </w:t>
      </w:r>
      <w:r w:rsidR="002478CC">
        <w:t>r</w:t>
      </w:r>
      <w:r w:rsidR="00BA2D0A">
        <w:t>evisit</w:t>
      </w:r>
      <w:r w:rsidR="002478CC">
        <w:t>ing</w:t>
      </w:r>
      <w:r w:rsidR="00BA2D0A">
        <w:t xml:space="preserve"> some features.</w:t>
      </w:r>
      <w:r w:rsidR="00D9100D">
        <w:t xml:space="preserve"> </w:t>
      </w:r>
      <w:r w:rsidRPr="00D9100D">
        <w:t>The design and development of the code of this project w</w:t>
      </w:r>
      <w:r w:rsidR="00EE596D" w:rsidRPr="00D9100D">
        <w:t>as</w:t>
      </w:r>
      <w:r w:rsidRPr="00D9100D">
        <w:t xml:space="preserve"> delivered in parts. Using FDD a feature </w:t>
      </w:r>
      <w:r w:rsidR="00EE596D" w:rsidRPr="00D9100D">
        <w:t xml:space="preserve">was </w:t>
      </w:r>
      <w:r w:rsidRPr="00D9100D">
        <w:t>thoroughly designed and researched before the implementation beg</w:t>
      </w:r>
      <w:r w:rsidR="00EE596D" w:rsidRPr="00D9100D">
        <w:t>an</w:t>
      </w:r>
      <w:r w:rsidRPr="00D9100D">
        <w:t xml:space="preserve">, for example the </w:t>
      </w:r>
      <w:r w:rsidR="00EE596D" w:rsidRPr="00D9100D">
        <w:t xml:space="preserve">different </w:t>
      </w:r>
      <w:r w:rsidRPr="00D9100D">
        <w:t xml:space="preserve">CNN models available. </w:t>
      </w:r>
    </w:p>
    <w:p w14:paraId="23C92CA7" w14:textId="517D5E4F" w:rsidR="006E7123" w:rsidRDefault="006E7123" w:rsidP="006E7123">
      <w:pPr>
        <w:spacing w:line="360" w:lineRule="auto"/>
        <w:rPr>
          <w:highlight w:val="lightGray"/>
        </w:rPr>
      </w:pPr>
    </w:p>
    <w:p w14:paraId="5197DC88" w14:textId="05ECB7D8" w:rsidR="00D9100D" w:rsidRPr="00D9100D" w:rsidRDefault="00D9100D" w:rsidP="006E7123">
      <w:pPr>
        <w:spacing w:line="360" w:lineRule="auto"/>
      </w:pPr>
      <w:r w:rsidRPr="00D9100D">
        <w:t xml:space="preserve">For </w:t>
      </w:r>
      <w:r>
        <w:t>this project</w:t>
      </w:r>
      <w:r w:rsidR="001D24F0">
        <w:t xml:space="preserve">, all the design and gathering of user </w:t>
      </w:r>
      <w:r w:rsidR="001D24F0" w:rsidRPr="0016343D">
        <w:t>requirements was done</w:t>
      </w:r>
      <w:r w:rsidR="000532C0" w:rsidRPr="0016343D">
        <w:t xml:space="preserve"> </w:t>
      </w:r>
      <w:r w:rsidR="00873CDD" w:rsidRPr="0016343D">
        <w:t>in the beginning</w:t>
      </w:r>
      <w:r w:rsidR="00873CDD">
        <w:t>,</w:t>
      </w:r>
      <w:r w:rsidR="001D24F0">
        <w:t xml:space="preserve"> followed by the development iterations.</w:t>
      </w:r>
      <w:r w:rsidR="00873CDD">
        <w:t xml:space="preserve"> </w:t>
      </w:r>
      <w:r w:rsidR="00EC4567">
        <w:t xml:space="preserve">The user requirements used for this project were an amalgamation of the research and results gathered by other similar products and projects discussed in the research chapter of this document. </w:t>
      </w:r>
      <w:r w:rsidR="00873CDD">
        <w:t>Generally, from an industry perspective, design teams are usually a few iterations ahead of the development teams. This ensures that designs are finished before the development starts. Using this process ensures a robust system is designed and that the system covers all the user requirements, both of which need to be fool proof before any code can be produced to avoid the risk of affecting already developed features.</w:t>
      </w:r>
    </w:p>
    <w:p w14:paraId="7B6E6826" w14:textId="77777777" w:rsidR="00B02E16" w:rsidRPr="007E29F0" w:rsidRDefault="00B02E16" w:rsidP="007E29F0"/>
    <w:p w14:paraId="004679CD" w14:textId="0E423032" w:rsidR="0090422F" w:rsidRDefault="0090422F" w:rsidP="0090422F">
      <w:pPr>
        <w:spacing w:after="240" w:line="360" w:lineRule="auto"/>
      </w:pPr>
      <w:r w:rsidRPr="0090422F">
        <w:t>The</w:t>
      </w:r>
      <w:r>
        <w:t xml:space="preserve"> research and design phase involved a huge amount of research. </w:t>
      </w:r>
      <w:r w:rsidRPr="0090422F">
        <w:t xml:space="preserve"> </w:t>
      </w:r>
      <w:r>
        <w:t xml:space="preserve">As a result of this extensive research,  a high-level system design was created.  This included an overview of the </w:t>
      </w:r>
      <w:r w:rsidR="00B70FB1">
        <w:t>developed</w:t>
      </w:r>
      <w:r>
        <w:t xml:space="preserve"> system and </w:t>
      </w:r>
      <w:r w:rsidR="00102F0E">
        <w:t>the defined user requirements</w:t>
      </w:r>
      <w:r>
        <w:t xml:space="preserve">. </w:t>
      </w:r>
      <w:r w:rsidR="00102F0E">
        <w:t xml:space="preserve">Once the user requirements were defined they remained unchanged. With the use of these gathered user requirements </w:t>
      </w:r>
      <w:r w:rsidR="00102F0E" w:rsidRPr="004530C2">
        <w:t>a feature list</w:t>
      </w:r>
      <w:r w:rsidR="004530C2">
        <w:t xml:space="preserve">, shown </w:t>
      </w:r>
      <w:r w:rsidR="00F65553">
        <w:t xml:space="preserve">below </w:t>
      </w:r>
      <w:r w:rsidR="004530C2">
        <w:t>in Section 3.</w:t>
      </w:r>
      <w:r w:rsidR="000234F2">
        <w:t>2</w:t>
      </w:r>
      <w:r w:rsidR="004530C2">
        <w:t xml:space="preserve">.2, </w:t>
      </w:r>
      <w:r w:rsidR="00102F0E">
        <w:t xml:space="preserve"> was developed. </w:t>
      </w:r>
      <w:r w:rsidR="00102F0E" w:rsidRPr="00D56A7C">
        <w:t>Once the main required features of the system were determined a prototype of the system was developed to guide further technical design and development.</w:t>
      </w:r>
    </w:p>
    <w:p w14:paraId="25060893" w14:textId="77777777" w:rsidR="00102F0E" w:rsidRPr="00102F0E" w:rsidRDefault="00102F0E" w:rsidP="0090422F">
      <w:pPr>
        <w:spacing w:after="240" w:line="360" w:lineRule="auto"/>
      </w:pPr>
    </w:p>
    <w:p w14:paraId="4F2BC836" w14:textId="70D8A941" w:rsidR="00102F0E" w:rsidRDefault="00D56A7C" w:rsidP="0090422F">
      <w:pPr>
        <w:spacing w:after="240" w:line="360" w:lineRule="auto"/>
      </w:pPr>
      <w:r w:rsidRPr="00102F0E">
        <w:lastRenderedPageBreak/>
        <w:t>After</w:t>
      </w:r>
      <w:r w:rsidR="00102F0E" w:rsidRPr="00102F0E">
        <w:t xml:space="preserve"> the</w:t>
      </w:r>
      <w:r w:rsidR="00102F0E">
        <w:t xml:space="preserve"> research and design of the system was carried out the development iterations</w:t>
      </w:r>
      <w:r>
        <w:t xml:space="preserve"> could</w:t>
      </w:r>
      <w:r w:rsidR="00102F0E">
        <w:t xml:space="preserve"> beg</w:t>
      </w:r>
      <w:r>
        <w:t>i</w:t>
      </w:r>
      <w:r w:rsidR="00102F0E">
        <w:t>n. The general approach to the project consisted of the following steps:</w:t>
      </w:r>
    </w:p>
    <w:p w14:paraId="599F5673" w14:textId="10B94B20" w:rsidR="00102F0E" w:rsidRDefault="00102F0E" w:rsidP="00102F0E">
      <w:pPr>
        <w:pStyle w:val="ListParagraph"/>
        <w:numPr>
          <w:ilvl w:val="0"/>
          <w:numId w:val="19"/>
        </w:numPr>
        <w:spacing w:after="240" w:line="360" w:lineRule="auto"/>
      </w:pPr>
      <w:r w:rsidRPr="00102F0E">
        <w:t>Develop</w:t>
      </w:r>
      <w:r w:rsidR="00856FE1">
        <w:t xml:space="preserve"> a</w:t>
      </w:r>
      <w:r w:rsidRPr="00102F0E">
        <w:t xml:space="preserve"> feature by following the planned design and user requirements</w:t>
      </w:r>
      <w:r w:rsidR="00FD4DBB">
        <w:t xml:space="preserve"> for that feature</w:t>
      </w:r>
      <w:r w:rsidRPr="00102F0E">
        <w:t>.</w:t>
      </w:r>
    </w:p>
    <w:p w14:paraId="26DD813A" w14:textId="5AAF151E" w:rsidR="00102F0E" w:rsidRDefault="00102F0E" w:rsidP="00102F0E">
      <w:pPr>
        <w:pStyle w:val="ListParagraph"/>
        <w:numPr>
          <w:ilvl w:val="0"/>
          <w:numId w:val="19"/>
        </w:numPr>
        <w:spacing w:after="240" w:line="360" w:lineRule="auto"/>
      </w:pPr>
      <w:r>
        <w:t>Test the developed feature.</w:t>
      </w:r>
    </w:p>
    <w:p w14:paraId="3158870A" w14:textId="77777777" w:rsidR="00102F0E" w:rsidRDefault="00102F0E" w:rsidP="00102F0E">
      <w:pPr>
        <w:pStyle w:val="ListParagraph"/>
        <w:numPr>
          <w:ilvl w:val="0"/>
          <w:numId w:val="19"/>
        </w:numPr>
        <w:spacing w:after="240" w:line="360" w:lineRule="auto"/>
      </w:pPr>
      <w:r>
        <w:t>Fix any errors or bugs that may appear.</w:t>
      </w:r>
    </w:p>
    <w:p w14:paraId="0E14153B" w14:textId="21B1CDD6" w:rsidR="00102F0E" w:rsidRPr="00102F0E" w:rsidRDefault="00102F0E" w:rsidP="00102F0E">
      <w:pPr>
        <w:spacing w:after="240" w:line="360" w:lineRule="auto"/>
      </w:pPr>
      <w:r>
        <w:t xml:space="preserve">These steps </w:t>
      </w:r>
      <w:r w:rsidR="002B7AA4">
        <w:t>had to</w:t>
      </w:r>
      <w:r>
        <w:t xml:space="preserve"> be completed before moving onto the next feature. This ensure</w:t>
      </w:r>
      <w:r w:rsidR="002B7AA4">
        <w:t>d</w:t>
      </w:r>
      <w:r>
        <w:t xml:space="preserve"> feature completeness and that features with a higher priority </w:t>
      </w:r>
      <w:r w:rsidR="002B7AA4">
        <w:t>wer</w:t>
      </w:r>
      <w:r>
        <w:t>e completed first.</w:t>
      </w:r>
    </w:p>
    <w:p w14:paraId="576DD14F" w14:textId="77777777" w:rsidR="000234F2" w:rsidRDefault="005E5E05" w:rsidP="005E5E05">
      <w:pPr>
        <w:spacing w:after="240" w:line="360" w:lineRule="auto"/>
      </w:pPr>
      <w:r w:rsidRPr="005E5E05">
        <w:t xml:space="preserve">The </w:t>
      </w:r>
      <w:r>
        <w:t xml:space="preserve">Feature Driven </w:t>
      </w:r>
      <w:r w:rsidR="004530C2">
        <w:t xml:space="preserve">development </w:t>
      </w:r>
      <w:r>
        <w:t xml:space="preserve">approach is a flexible approach </w:t>
      </w:r>
      <w:r w:rsidR="007D34D3">
        <w:t>that allows multiple iterations of certain features if needed. Having chosen a development methodology, the design and development of the project can begin. A design of each part of the system can now be produced.</w:t>
      </w:r>
    </w:p>
    <w:p w14:paraId="48490011" w14:textId="77777777" w:rsidR="000234F2" w:rsidRDefault="000234F2" w:rsidP="005E5E05">
      <w:pPr>
        <w:spacing w:after="240" w:line="360" w:lineRule="auto"/>
      </w:pPr>
    </w:p>
    <w:p w14:paraId="33946BC9" w14:textId="5A35B10C" w:rsidR="000234F2" w:rsidRPr="007819BF" w:rsidRDefault="000234F2" w:rsidP="000234F2">
      <w:pPr>
        <w:pStyle w:val="Heading2"/>
        <w:spacing w:after="240" w:line="360" w:lineRule="auto"/>
        <w:rPr>
          <w:sz w:val="22"/>
          <w:szCs w:val="22"/>
        </w:rPr>
      </w:pPr>
      <w:bookmarkStart w:id="111" w:name="_Toc33510329"/>
      <w:r w:rsidRPr="00204E8B">
        <w:rPr>
          <w:sz w:val="22"/>
          <w:szCs w:val="22"/>
        </w:rPr>
        <w:t>3.</w:t>
      </w:r>
      <w:r>
        <w:rPr>
          <w:sz w:val="22"/>
          <w:szCs w:val="22"/>
        </w:rPr>
        <w:t>2</w:t>
      </w:r>
      <w:r w:rsidRPr="00204E8B">
        <w:rPr>
          <w:sz w:val="22"/>
          <w:szCs w:val="22"/>
        </w:rPr>
        <w:t>.</w:t>
      </w:r>
      <w:r>
        <w:rPr>
          <w:sz w:val="22"/>
          <w:szCs w:val="22"/>
        </w:rPr>
        <w:t>2</w:t>
      </w:r>
      <w:r w:rsidRPr="00204E8B">
        <w:rPr>
          <w:sz w:val="22"/>
          <w:szCs w:val="22"/>
        </w:rPr>
        <w:t xml:space="preserve"> </w:t>
      </w:r>
      <w:r w:rsidRPr="00781D53">
        <w:rPr>
          <w:sz w:val="22"/>
          <w:szCs w:val="22"/>
        </w:rPr>
        <w:t>Feature List</w:t>
      </w:r>
      <w:bookmarkEnd w:id="111"/>
    </w:p>
    <w:tbl>
      <w:tblPr>
        <w:tblStyle w:val="TableGrid"/>
        <w:tblW w:w="0" w:type="auto"/>
        <w:tblLook w:val="04A0" w:firstRow="1" w:lastRow="0" w:firstColumn="1" w:lastColumn="0" w:noHBand="0" w:noVBand="1"/>
      </w:tblPr>
      <w:tblGrid>
        <w:gridCol w:w="3005"/>
        <w:gridCol w:w="3005"/>
        <w:gridCol w:w="3006"/>
      </w:tblGrid>
      <w:tr w:rsidR="000234F2" w14:paraId="1267FB61" w14:textId="77777777" w:rsidTr="00E006F9">
        <w:tc>
          <w:tcPr>
            <w:tcW w:w="3005" w:type="dxa"/>
            <w:shd w:val="clear" w:color="auto" w:fill="DEEAF6" w:themeFill="accent1" w:themeFillTint="33"/>
          </w:tcPr>
          <w:p w14:paraId="5FF7CF2A" w14:textId="77777777" w:rsidR="000234F2" w:rsidRPr="00A7396B" w:rsidRDefault="000234F2" w:rsidP="00E006F9">
            <w:pPr>
              <w:rPr>
                <w:b/>
                <w:bCs/>
              </w:rPr>
            </w:pPr>
            <w:r>
              <w:rPr>
                <w:b/>
                <w:bCs/>
              </w:rPr>
              <w:t>Name</w:t>
            </w:r>
          </w:p>
        </w:tc>
        <w:tc>
          <w:tcPr>
            <w:tcW w:w="3005" w:type="dxa"/>
            <w:shd w:val="clear" w:color="auto" w:fill="DEEAF6" w:themeFill="accent1" w:themeFillTint="33"/>
          </w:tcPr>
          <w:p w14:paraId="40D37399" w14:textId="77777777" w:rsidR="000234F2" w:rsidRPr="00A7396B" w:rsidRDefault="000234F2" w:rsidP="00E006F9">
            <w:pPr>
              <w:rPr>
                <w:b/>
                <w:bCs/>
              </w:rPr>
            </w:pPr>
            <w:r>
              <w:rPr>
                <w:b/>
                <w:bCs/>
              </w:rPr>
              <w:t>Description</w:t>
            </w:r>
          </w:p>
        </w:tc>
        <w:tc>
          <w:tcPr>
            <w:tcW w:w="3006" w:type="dxa"/>
            <w:shd w:val="clear" w:color="auto" w:fill="DEEAF6" w:themeFill="accent1" w:themeFillTint="33"/>
          </w:tcPr>
          <w:p w14:paraId="0B06794B" w14:textId="77777777" w:rsidR="000234F2" w:rsidRPr="00A7396B" w:rsidRDefault="000234F2" w:rsidP="00E006F9">
            <w:pPr>
              <w:rPr>
                <w:b/>
                <w:bCs/>
              </w:rPr>
            </w:pPr>
            <w:r>
              <w:rPr>
                <w:b/>
                <w:bCs/>
              </w:rPr>
              <w:t>Priority</w:t>
            </w:r>
          </w:p>
        </w:tc>
      </w:tr>
      <w:tr w:rsidR="000234F2" w14:paraId="5BC76B72" w14:textId="77777777" w:rsidTr="00E006F9">
        <w:tc>
          <w:tcPr>
            <w:tcW w:w="3005" w:type="dxa"/>
          </w:tcPr>
          <w:p w14:paraId="3A237681" w14:textId="77777777" w:rsidR="000234F2" w:rsidRDefault="000234F2" w:rsidP="00E006F9">
            <w:r>
              <w:t>Object detection</w:t>
            </w:r>
          </w:p>
        </w:tc>
        <w:tc>
          <w:tcPr>
            <w:tcW w:w="3005" w:type="dxa"/>
          </w:tcPr>
          <w:p w14:paraId="7D860A87" w14:textId="77777777" w:rsidR="000234F2" w:rsidRDefault="000234F2" w:rsidP="00E006F9">
            <w:r>
              <w:t xml:space="preserve">Detects and classify objects in user’s path using </w:t>
            </w:r>
            <w:proofErr w:type="spellStart"/>
            <w:r>
              <w:t>picamera</w:t>
            </w:r>
            <w:proofErr w:type="spellEnd"/>
            <w:r>
              <w:t xml:space="preserve"> module</w:t>
            </w:r>
          </w:p>
        </w:tc>
        <w:tc>
          <w:tcPr>
            <w:tcW w:w="3006" w:type="dxa"/>
            <w:shd w:val="clear" w:color="auto" w:fill="FF0000"/>
          </w:tcPr>
          <w:p w14:paraId="1A4ECAD1" w14:textId="77777777" w:rsidR="000234F2" w:rsidRDefault="000234F2" w:rsidP="00E006F9">
            <w:r>
              <w:t>HIGH</w:t>
            </w:r>
          </w:p>
        </w:tc>
      </w:tr>
      <w:tr w:rsidR="000234F2" w14:paraId="770798B6" w14:textId="77777777" w:rsidTr="00E006F9">
        <w:tc>
          <w:tcPr>
            <w:tcW w:w="3005" w:type="dxa"/>
          </w:tcPr>
          <w:p w14:paraId="0C71E51C" w14:textId="77777777" w:rsidR="000234F2" w:rsidRDefault="000234F2" w:rsidP="00E006F9">
            <w:r>
              <w:t>Audio instructions</w:t>
            </w:r>
          </w:p>
        </w:tc>
        <w:tc>
          <w:tcPr>
            <w:tcW w:w="3005" w:type="dxa"/>
          </w:tcPr>
          <w:p w14:paraId="086F1DD8" w14:textId="77777777" w:rsidR="000234F2" w:rsidRDefault="000234F2" w:rsidP="00E006F9">
            <w:r>
              <w:t>Using the information gathered from the object detection to give audio instructions to the user</w:t>
            </w:r>
          </w:p>
        </w:tc>
        <w:tc>
          <w:tcPr>
            <w:tcW w:w="3006" w:type="dxa"/>
            <w:shd w:val="clear" w:color="auto" w:fill="FF0000"/>
          </w:tcPr>
          <w:p w14:paraId="29D8A390" w14:textId="77777777" w:rsidR="000234F2" w:rsidRDefault="000234F2" w:rsidP="00E006F9">
            <w:r>
              <w:t>HIGH</w:t>
            </w:r>
          </w:p>
        </w:tc>
      </w:tr>
      <w:tr w:rsidR="000234F2" w14:paraId="751C0D27" w14:textId="77777777" w:rsidTr="00E006F9">
        <w:tc>
          <w:tcPr>
            <w:tcW w:w="3005" w:type="dxa"/>
          </w:tcPr>
          <w:p w14:paraId="797A704E" w14:textId="77777777" w:rsidR="000234F2" w:rsidRDefault="000234F2" w:rsidP="00E006F9">
            <w:r>
              <w:t xml:space="preserve">Distance calculation </w:t>
            </w:r>
          </w:p>
        </w:tc>
        <w:tc>
          <w:tcPr>
            <w:tcW w:w="3005" w:type="dxa"/>
          </w:tcPr>
          <w:p w14:paraId="693359A5" w14:textId="77777777" w:rsidR="000234F2" w:rsidRDefault="000234F2" w:rsidP="00E006F9">
            <w:r>
              <w:t>Calculate distance from detected objects to aid in audio instruction creation</w:t>
            </w:r>
          </w:p>
        </w:tc>
        <w:tc>
          <w:tcPr>
            <w:tcW w:w="3006" w:type="dxa"/>
            <w:shd w:val="clear" w:color="auto" w:fill="FF0000"/>
          </w:tcPr>
          <w:p w14:paraId="7202EBC6" w14:textId="77777777" w:rsidR="000234F2" w:rsidRDefault="000234F2" w:rsidP="00E006F9">
            <w:r>
              <w:t>HIGH</w:t>
            </w:r>
          </w:p>
        </w:tc>
      </w:tr>
      <w:tr w:rsidR="000234F2" w14:paraId="51C9D4B7" w14:textId="77777777" w:rsidTr="00E006F9">
        <w:tc>
          <w:tcPr>
            <w:tcW w:w="3005" w:type="dxa"/>
          </w:tcPr>
          <w:p w14:paraId="503185AE" w14:textId="77777777" w:rsidR="000234F2" w:rsidRDefault="000234F2" w:rsidP="00E006F9">
            <w:r>
              <w:t>Real time processing</w:t>
            </w:r>
          </w:p>
        </w:tc>
        <w:tc>
          <w:tcPr>
            <w:tcW w:w="3005" w:type="dxa"/>
          </w:tcPr>
          <w:p w14:paraId="16E24F70" w14:textId="77777777" w:rsidR="000234F2" w:rsidRDefault="000234F2" w:rsidP="00E006F9">
            <w:r>
              <w:t>Ensure program runs in real time, or as close as possible, to mimic user’s real time navigation</w:t>
            </w:r>
          </w:p>
        </w:tc>
        <w:tc>
          <w:tcPr>
            <w:tcW w:w="3006" w:type="dxa"/>
            <w:shd w:val="clear" w:color="auto" w:fill="FF0000"/>
          </w:tcPr>
          <w:p w14:paraId="030E2C65" w14:textId="77777777" w:rsidR="000234F2" w:rsidRDefault="000234F2" w:rsidP="00E006F9">
            <w:r>
              <w:t>HIGH</w:t>
            </w:r>
          </w:p>
        </w:tc>
      </w:tr>
      <w:tr w:rsidR="000234F2" w14:paraId="1C55C7C9" w14:textId="77777777" w:rsidTr="00E006F9">
        <w:tc>
          <w:tcPr>
            <w:tcW w:w="3005" w:type="dxa"/>
          </w:tcPr>
          <w:p w14:paraId="46F248E6" w14:textId="77777777" w:rsidR="000234F2" w:rsidRDefault="000234F2" w:rsidP="00E006F9">
            <w:r>
              <w:t>Make project portable</w:t>
            </w:r>
          </w:p>
        </w:tc>
        <w:tc>
          <w:tcPr>
            <w:tcW w:w="3005" w:type="dxa"/>
          </w:tcPr>
          <w:p w14:paraId="57E376EC" w14:textId="77777777" w:rsidR="000234F2" w:rsidRDefault="000234F2" w:rsidP="00E006F9">
            <w:r>
              <w:t>Ensure that the user can wear and navigate around with the Pi project easily i.e. no extra wires and portable power source</w:t>
            </w:r>
          </w:p>
        </w:tc>
        <w:tc>
          <w:tcPr>
            <w:tcW w:w="3006" w:type="dxa"/>
            <w:shd w:val="clear" w:color="auto" w:fill="FFFF00"/>
          </w:tcPr>
          <w:p w14:paraId="4C560DA1" w14:textId="77777777" w:rsidR="000234F2" w:rsidRDefault="000234F2" w:rsidP="00E006F9">
            <w:r>
              <w:t>MEDIUM</w:t>
            </w:r>
          </w:p>
        </w:tc>
      </w:tr>
      <w:tr w:rsidR="000234F2" w14:paraId="43782E03" w14:textId="77777777" w:rsidTr="00E006F9">
        <w:tc>
          <w:tcPr>
            <w:tcW w:w="3005" w:type="dxa"/>
          </w:tcPr>
          <w:p w14:paraId="21DE2BE2" w14:textId="77777777" w:rsidR="000234F2" w:rsidRDefault="000234F2" w:rsidP="00E006F9">
            <w:r>
              <w:t>GPS Navigation</w:t>
            </w:r>
          </w:p>
        </w:tc>
        <w:tc>
          <w:tcPr>
            <w:tcW w:w="3005" w:type="dxa"/>
          </w:tcPr>
          <w:p w14:paraId="634649FA" w14:textId="77777777" w:rsidR="000234F2" w:rsidRDefault="000234F2" w:rsidP="00E006F9">
            <w:r>
              <w:t>GPS navigate to an address specified by the user</w:t>
            </w:r>
          </w:p>
        </w:tc>
        <w:tc>
          <w:tcPr>
            <w:tcW w:w="3006" w:type="dxa"/>
            <w:shd w:val="clear" w:color="auto" w:fill="92D050"/>
          </w:tcPr>
          <w:p w14:paraId="1A90E399" w14:textId="77777777" w:rsidR="000234F2" w:rsidRDefault="000234F2" w:rsidP="00E006F9">
            <w:r>
              <w:t>LOW</w:t>
            </w:r>
          </w:p>
        </w:tc>
      </w:tr>
      <w:tr w:rsidR="000234F2" w14:paraId="0E8A3AE1" w14:textId="77777777" w:rsidTr="00E006F9">
        <w:tc>
          <w:tcPr>
            <w:tcW w:w="3005" w:type="dxa"/>
          </w:tcPr>
          <w:p w14:paraId="748A033A" w14:textId="77777777" w:rsidR="000234F2" w:rsidRDefault="000234F2" w:rsidP="00E006F9">
            <w:r>
              <w:t>Input through speech</w:t>
            </w:r>
          </w:p>
        </w:tc>
        <w:tc>
          <w:tcPr>
            <w:tcW w:w="3005" w:type="dxa"/>
          </w:tcPr>
          <w:p w14:paraId="6DAAB59D" w14:textId="77777777" w:rsidR="000234F2" w:rsidRDefault="000234F2" w:rsidP="00E006F9">
            <w:r>
              <w:t>Allow the user to specify and address or location through a microphone</w:t>
            </w:r>
          </w:p>
        </w:tc>
        <w:tc>
          <w:tcPr>
            <w:tcW w:w="3006" w:type="dxa"/>
            <w:shd w:val="clear" w:color="auto" w:fill="92D050"/>
          </w:tcPr>
          <w:p w14:paraId="49063774" w14:textId="77777777" w:rsidR="000234F2" w:rsidRDefault="000234F2" w:rsidP="00E006F9">
            <w:r>
              <w:t>LOW</w:t>
            </w:r>
          </w:p>
        </w:tc>
      </w:tr>
    </w:tbl>
    <w:p w14:paraId="68018621" w14:textId="77777777" w:rsidR="000234F2" w:rsidRPr="007819BF" w:rsidRDefault="000234F2" w:rsidP="000234F2">
      <w:pPr>
        <w:pStyle w:val="Caption"/>
      </w:pPr>
      <w:bookmarkStart w:id="112" w:name="_Toc33974974"/>
      <w:r>
        <w:t xml:space="preserve">Table </w:t>
      </w:r>
      <w:r w:rsidR="000C1FF5">
        <w:fldChar w:fldCharType="begin"/>
      </w:r>
      <w:r w:rsidR="000C1FF5">
        <w:instrText xml:space="preserve"> SEQ Table \* ARABIC </w:instrText>
      </w:r>
      <w:r w:rsidR="000C1FF5">
        <w:fldChar w:fldCharType="separate"/>
      </w:r>
      <w:r>
        <w:rPr>
          <w:noProof/>
        </w:rPr>
        <w:t>4</w:t>
      </w:r>
      <w:r w:rsidR="000C1FF5">
        <w:rPr>
          <w:noProof/>
        </w:rPr>
        <w:fldChar w:fldCharType="end"/>
      </w:r>
      <w:r>
        <w:t xml:space="preserve">: </w:t>
      </w:r>
      <w:r w:rsidRPr="00C17C3F">
        <w:t>Table of requirement importance</w:t>
      </w:r>
      <w:bookmarkEnd w:id="112"/>
    </w:p>
    <w:p w14:paraId="1FB57941" w14:textId="2B03B524" w:rsidR="00102F0E" w:rsidRDefault="007D34D3" w:rsidP="005E5E05">
      <w:pPr>
        <w:spacing w:after="240" w:line="360" w:lineRule="auto"/>
      </w:pPr>
      <w:r>
        <w:t xml:space="preserve"> </w:t>
      </w:r>
    </w:p>
    <w:p w14:paraId="175ED938" w14:textId="77777777" w:rsidR="007D34D3" w:rsidRPr="005E5E05" w:rsidRDefault="007D34D3" w:rsidP="005E5E05">
      <w:pPr>
        <w:spacing w:after="240" w:line="360" w:lineRule="auto"/>
      </w:pPr>
    </w:p>
    <w:p w14:paraId="3635B15C" w14:textId="796F7308" w:rsidR="004D6198" w:rsidRDefault="004D6198" w:rsidP="00B910A9">
      <w:pPr>
        <w:pStyle w:val="Heading2"/>
        <w:spacing w:after="240" w:line="360" w:lineRule="auto"/>
      </w:pPr>
      <w:bookmarkStart w:id="113" w:name="_Toc33510327"/>
      <w:r>
        <w:t>3.3. Software Design</w:t>
      </w:r>
      <w:bookmarkEnd w:id="113"/>
      <w:r>
        <w:t xml:space="preserve"> </w:t>
      </w:r>
    </w:p>
    <w:p w14:paraId="36F2C015" w14:textId="5967118E" w:rsidR="004530C2" w:rsidRPr="000234F2" w:rsidRDefault="0098585C" w:rsidP="000234F2">
      <w:pPr>
        <w:pStyle w:val="Heading2"/>
        <w:spacing w:after="240" w:line="360" w:lineRule="auto"/>
        <w:rPr>
          <w:sz w:val="22"/>
          <w:szCs w:val="22"/>
        </w:rPr>
      </w:pPr>
      <w:bookmarkStart w:id="114" w:name="_Toc33510328"/>
      <w:r w:rsidRPr="00204E8B">
        <w:rPr>
          <w:sz w:val="22"/>
          <w:szCs w:val="22"/>
        </w:rPr>
        <w:t>3.3.1 Overview of System</w:t>
      </w:r>
      <w:bookmarkEnd w:id="114"/>
    </w:p>
    <w:p w14:paraId="49625B47" w14:textId="1BF54DA9" w:rsidR="00A93A4F" w:rsidRDefault="0098585C" w:rsidP="005D23EB">
      <w:pPr>
        <w:spacing w:line="360" w:lineRule="auto"/>
        <w:rPr>
          <w:highlight w:val="magenta"/>
        </w:rPr>
      </w:pPr>
      <w:r w:rsidRPr="00A93A4F">
        <w:t>T</w:t>
      </w:r>
      <w:r w:rsidRPr="000234F2">
        <w:t>he technical architecture</w:t>
      </w:r>
      <w:r w:rsidR="000234F2" w:rsidRPr="000234F2">
        <w:t xml:space="preserve"> </w:t>
      </w:r>
      <w:r w:rsidRPr="000234F2">
        <w:t>of the system</w:t>
      </w:r>
      <w:r w:rsidR="000234F2" w:rsidRPr="000234F2">
        <w:t xml:space="preserve">, shown in </w:t>
      </w:r>
      <w:r w:rsidR="00A97B71">
        <w:fldChar w:fldCharType="begin"/>
      </w:r>
      <w:r w:rsidR="00A97B71">
        <w:instrText xml:space="preserve"> REF _Ref34463329 \h </w:instrText>
      </w:r>
      <w:r w:rsidR="00A97B71">
        <w:fldChar w:fldCharType="separate"/>
      </w:r>
      <w:r w:rsidR="00A97B71" w:rsidRPr="00882B9D">
        <w:t xml:space="preserve">Figure </w:t>
      </w:r>
      <w:r w:rsidR="00A97B71">
        <w:rPr>
          <w:noProof/>
        </w:rPr>
        <w:t>14</w:t>
      </w:r>
      <w:r w:rsidR="00A97B71">
        <w:fldChar w:fldCharType="end"/>
      </w:r>
      <w:r w:rsidR="000234F2" w:rsidRPr="000234F2">
        <w:t xml:space="preserve"> below, </w:t>
      </w:r>
      <w:r w:rsidRPr="000234F2">
        <w:t xml:space="preserve"> show</w:t>
      </w:r>
      <w:r w:rsidR="00546D17" w:rsidRPr="000234F2">
        <w:t>s</w:t>
      </w:r>
      <w:r w:rsidRPr="000234F2">
        <w:t xml:space="preserve"> the number of layers there </w:t>
      </w:r>
      <w:r w:rsidR="00546D17" w:rsidRPr="000234F2">
        <w:t>will be</w:t>
      </w:r>
      <w:r w:rsidRPr="000234F2">
        <w:t xml:space="preserve"> in the system and how these layers </w:t>
      </w:r>
      <w:r w:rsidR="00546D17" w:rsidRPr="000234F2">
        <w:t xml:space="preserve">will </w:t>
      </w:r>
      <w:r w:rsidRPr="000234F2">
        <w:t>communicate with each other. For this project a 3-tier architecture will be used</w:t>
      </w:r>
      <w:r w:rsidR="000234F2" w:rsidRPr="000234F2">
        <w:t xml:space="preserve">. </w:t>
      </w:r>
      <w:r w:rsidRPr="000234F2">
        <w:t>This architecture was chosen as the layers effectively communicate with one another.</w:t>
      </w:r>
      <w:r w:rsidR="00A93A4F">
        <w:t xml:space="preserve"> </w:t>
      </w:r>
      <w:r w:rsidR="005D23EB">
        <w:t xml:space="preserve">The front end, middle tier and back end layers, shown below in </w:t>
      </w:r>
      <w:r w:rsidR="00DE7B20">
        <w:fldChar w:fldCharType="begin"/>
      </w:r>
      <w:r w:rsidR="00DE7B20">
        <w:instrText xml:space="preserve"> REF _Ref34463359 \h </w:instrText>
      </w:r>
      <w:r w:rsidR="00DE7B20">
        <w:fldChar w:fldCharType="separate"/>
      </w:r>
      <w:r w:rsidR="00DE7B20" w:rsidRPr="00882B9D">
        <w:t xml:space="preserve">Figure </w:t>
      </w:r>
      <w:r w:rsidR="00DE7B20">
        <w:rPr>
          <w:noProof/>
        </w:rPr>
        <w:t>14</w:t>
      </w:r>
      <w:r w:rsidR="00DE7B20">
        <w:fldChar w:fldCharType="end"/>
      </w:r>
      <w:r w:rsidR="005D23EB">
        <w:t xml:space="preserve">, will be discussed and explained later </w:t>
      </w:r>
      <w:r w:rsidR="005D23EB" w:rsidRPr="00F32CEC">
        <w:t>in this chapter.</w:t>
      </w:r>
    </w:p>
    <w:p w14:paraId="3FFBAE3B" w14:textId="1923F39F" w:rsidR="00F92FAE" w:rsidRDefault="00882B9D" w:rsidP="00F92FAE">
      <w:pPr>
        <w:keepNext/>
      </w:pPr>
      <w:r>
        <w:rPr>
          <w:noProof/>
        </w:rPr>
        <w:drawing>
          <wp:inline distT="0" distB="0" distL="0" distR="0" wp14:anchorId="09A133A1" wp14:editId="554A296C">
            <wp:extent cx="5731510" cy="417766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177665"/>
                    </a:xfrm>
                    <a:prstGeom prst="rect">
                      <a:avLst/>
                    </a:prstGeom>
                  </pic:spPr>
                </pic:pic>
              </a:graphicData>
            </a:graphic>
          </wp:inline>
        </w:drawing>
      </w:r>
    </w:p>
    <w:p w14:paraId="29590DE4" w14:textId="100CC351" w:rsidR="00A93A4F" w:rsidRPr="001F70AA" w:rsidRDefault="00F92FAE" w:rsidP="00A93A4F">
      <w:pPr>
        <w:pStyle w:val="Caption"/>
        <w:rPr>
          <w:color w:val="4F81BD"/>
        </w:rPr>
      </w:pPr>
      <w:bookmarkStart w:id="115" w:name="_Ref34463329"/>
      <w:bookmarkStart w:id="116" w:name="_Ref34463359"/>
      <w:bookmarkStart w:id="117" w:name="_Toc34493038"/>
      <w:r w:rsidRPr="00882B9D">
        <w:t xml:space="preserve">Figure </w:t>
      </w:r>
      <w:r w:rsidR="000C1FF5">
        <w:fldChar w:fldCharType="begin"/>
      </w:r>
      <w:r w:rsidR="000C1FF5">
        <w:instrText xml:space="preserve"> SEQ Figure \* ARABIC </w:instrText>
      </w:r>
      <w:r w:rsidR="000C1FF5">
        <w:fldChar w:fldCharType="separate"/>
      </w:r>
      <w:r w:rsidR="00047019">
        <w:rPr>
          <w:noProof/>
        </w:rPr>
        <w:t>14</w:t>
      </w:r>
      <w:r w:rsidR="000C1FF5">
        <w:rPr>
          <w:noProof/>
        </w:rPr>
        <w:fldChar w:fldCharType="end"/>
      </w:r>
      <w:r w:rsidRPr="00882B9D">
        <w:t>: System Layers</w:t>
      </w:r>
      <w:bookmarkEnd w:id="115"/>
      <w:bookmarkEnd w:id="116"/>
      <w:bookmarkEnd w:id="117"/>
    </w:p>
    <w:p w14:paraId="48274263" w14:textId="3AE446F0" w:rsidR="009E53F4" w:rsidRDefault="009E53F4" w:rsidP="0098585C"/>
    <w:p w14:paraId="6282355C" w14:textId="77777777" w:rsidR="00A93A4F" w:rsidRDefault="00A93A4F" w:rsidP="0098585C"/>
    <w:p w14:paraId="78162BE0" w14:textId="059E1CCD" w:rsidR="00A93A4F" w:rsidRDefault="00A93A4F" w:rsidP="0098585C"/>
    <w:p w14:paraId="1DC391A8" w14:textId="45F3BA64" w:rsidR="00A93A4F" w:rsidRDefault="00A93A4F" w:rsidP="0098585C"/>
    <w:p w14:paraId="324255F6" w14:textId="70DBBB2A" w:rsidR="00A93A4F" w:rsidRDefault="00A93A4F" w:rsidP="0098585C"/>
    <w:p w14:paraId="38A83823" w14:textId="3026D99F" w:rsidR="00A93A4F" w:rsidRDefault="00A93A4F" w:rsidP="0098585C"/>
    <w:p w14:paraId="2AF144E7" w14:textId="77777777" w:rsidR="00A93A4F" w:rsidRPr="0098585C" w:rsidRDefault="00A93A4F" w:rsidP="0098585C"/>
    <w:p w14:paraId="35AE7598" w14:textId="4AEDCADC" w:rsidR="00B910A9" w:rsidRPr="00204E8B" w:rsidRDefault="0098585C" w:rsidP="00B910A9">
      <w:pPr>
        <w:pStyle w:val="Heading2"/>
        <w:spacing w:after="240" w:line="360" w:lineRule="auto"/>
        <w:rPr>
          <w:sz w:val="22"/>
          <w:szCs w:val="22"/>
        </w:rPr>
      </w:pPr>
      <w:bookmarkStart w:id="118" w:name="_Toc33510330"/>
      <w:r w:rsidRPr="00204E8B">
        <w:rPr>
          <w:sz w:val="22"/>
          <w:szCs w:val="22"/>
        </w:rPr>
        <w:t>3.3.</w:t>
      </w:r>
      <w:r w:rsidR="00A93A4F">
        <w:rPr>
          <w:sz w:val="22"/>
          <w:szCs w:val="22"/>
        </w:rPr>
        <w:t>2</w:t>
      </w:r>
      <w:r w:rsidRPr="00204E8B">
        <w:rPr>
          <w:sz w:val="22"/>
          <w:szCs w:val="22"/>
        </w:rPr>
        <w:t xml:space="preserve"> </w:t>
      </w:r>
      <w:bookmarkEnd w:id="118"/>
      <w:r w:rsidR="00CB301C">
        <w:rPr>
          <w:sz w:val="22"/>
          <w:szCs w:val="22"/>
        </w:rPr>
        <w:t>UML Diagrams</w:t>
      </w:r>
    </w:p>
    <w:p w14:paraId="068574EE" w14:textId="7702586B" w:rsidR="00B910A9" w:rsidRPr="00E8197A" w:rsidRDefault="00E8197A" w:rsidP="00E8197A">
      <w:pPr>
        <w:spacing w:line="360" w:lineRule="auto"/>
        <w:rPr>
          <w:color w:val="4F81BD"/>
        </w:rPr>
      </w:pPr>
      <w:r>
        <w:rPr>
          <w:color w:val="4F81BD"/>
        </w:rPr>
        <w:t>Iteration 1</w:t>
      </w:r>
    </w:p>
    <w:p w14:paraId="7FE5219A" w14:textId="77777777" w:rsidR="00F92FAE" w:rsidRDefault="00B910A9" w:rsidP="00F92FAE">
      <w:pPr>
        <w:keepNext/>
      </w:pPr>
      <w:r>
        <w:rPr>
          <w:noProof/>
        </w:rPr>
        <w:drawing>
          <wp:inline distT="0" distB="0" distL="0" distR="0" wp14:anchorId="1FF7013F" wp14:editId="61F7801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09887" cy="3182893"/>
                    </a:xfrm>
                    <a:prstGeom prst="rect">
                      <a:avLst/>
                    </a:prstGeom>
                  </pic:spPr>
                </pic:pic>
              </a:graphicData>
            </a:graphic>
          </wp:inline>
        </w:drawing>
      </w:r>
    </w:p>
    <w:p w14:paraId="62976917" w14:textId="29E72617" w:rsidR="00254A9E" w:rsidRDefault="00F92FAE" w:rsidP="00F92FAE">
      <w:pPr>
        <w:pStyle w:val="Caption"/>
      </w:pPr>
      <w:bookmarkStart w:id="119" w:name="_Ref34463394"/>
      <w:bookmarkStart w:id="120" w:name="_Toc34493039"/>
      <w:r>
        <w:t xml:space="preserve">Figure </w:t>
      </w:r>
      <w:r w:rsidR="000C1FF5">
        <w:fldChar w:fldCharType="begin"/>
      </w:r>
      <w:r w:rsidR="000C1FF5">
        <w:instrText xml:space="preserve"> SEQ Figure \* ARABIC </w:instrText>
      </w:r>
      <w:r w:rsidR="000C1FF5">
        <w:fldChar w:fldCharType="separate"/>
      </w:r>
      <w:r w:rsidR="00047019">
        <w:rPr>
          <w:noProof/>
        </w:rPr>
        <w:t>15</w:t>
      </w:r>
      <w:r w:rsidR="000C1FF5">
        <w:rPr>
          <w:noProof/>
        </w:rPr>
        <w:fldChar w:fldCharType="end"/>
      </w:r>
      <w:r w:rsidRPr="00E4057E">
        <w:t>: Use Case Iteration 1</w:t>
      </w:r>
      <w:bookmarkEnd w:id="119"/>
      <w:bookmarkEnd w:id="120"/>
    </w:p>
    <w:p w14:paraId="66B88952" w14:textId="77777777" w:rsidR="00B910A9" w:rsidRDefault="00B910A9" w:rsidP="00B910A9">
      <w:pPr>
        <w:spacing w:line="360" w:lineRule="auto"/>
      </w:pPr>
    </w:p>
    <w:p w14:paraId="71F7878A" w14:textId="4F135368" w:rsidR="009E53F4" w:rsidRPr="007F4915" w:rsidRDefault="0096072E" w:rsidP="001644DA">
      <w:pPr>
        <w:spacing w:line="360" w:lineRule="auto"/>
        <w:rPr>
          <w:b/>
          <w:bCs/>
        </w:rPr>
      </w:pPr>
      <w:r w:rsidRPr="00BD49CA">
        <w:t>The first use case</w:t>
      </w:r>
      <w:r w:rsidR="00BD49CA" w:rsidRPr="00BD49CA">
        <w:t xml:space="preserve"> iteration</w:t>
      </w:r>
      <w:r w:rsidRPr="00BD49CA">
        <w:t xml:space="preserve"> for the </w:t>
      </w:r>
      <w:r w:rsidR="00B70FB1">
        <w:t>developed</w:t>
      </w:r>
      <w:r w:rsidRPr="00BD49CA">
        <w:t xml:space="preserve"> system, shown in </w:t>
      </w:r>
      <w:r w:rsidR="004F6853">
        <w:fldChar w:fldCharType="begin"/>
      </w:r>
      <w:r w:rsidR="004F6853">
        <w:instrText xml:space="preserve"> REF _Ref34463394 \h </w:instrText>
      </w:r>
      <w:r w:rsidR="004F6853">
        <w:fldChar w:fldCharType="separate"/>
      </w:r>
      <w:r w:rsidR="004F6853">
        <w:t xml:space="preserve">Figure </w:t>
      </w:r>
      <w:r w:rsidR="004F6853">
        <w:rPr>
          <w:noProof/>
        </w:rPr>
        <w:t>15</w:t>
      </w:r>
      <w:r w:rsidR="004F6853">
        <w:fldChar w:fldCharType="end"/>
      </w:r>
      <w:r w:rsidRPr="00BD49CA">
        <w:t xml:space="preserve"> above, consists of four use cases and two actors. </w:t>
      </w:r>
      <w:r w:rsidR="00B910A9" w:rsidRPr="00BD49CA">
        <w:t>The first step of the above process is for the visually impaired or blind user to start the system interaction by powering on the Raspberry Pi and attaching the device to themselves. Once the device is powered on the user can begin to navigate around their environment, either indoors or outdoors. As the user is navigating around their environment the Raspberry Pi system is running a program that takes in a video stream of the user’s path. This video stream is then analysed to detect any objects or obstacles that are in the user’s path. These detected objects are used to create obstacle avoidance instructions that will be provided to the user. Once the user is finished navigating their environment they will power off the Raspberry Pi and detach it from themselves.</w:t>
      </w:r>
    </w:p>
    <w:p w14:paraId="3AAA5D4D" w14:textId="77777777" w:rsidR="002A2992" w:rsidRDefault="00B948C5" w:rsidP="002A2992">
      <w:pPr>
        <w:keepNext/>
        <w:spacing w:line="360" w:lineRule="auto"/>
      </w:pPr>
      <w:r>
        <w:rPr>
          <w:noProof/>
        </w:rPr>
        <w:lastRenderedPageBreak/>
        <w:drawing>
          <wp:inline distT="0" distB="0" distL="0" distR="0" wp14:anchorId="5D08FFB2" wp14:editId="5CAF0454">
            <wp:extent cx="6226810" cy="2693961"/>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51861" cy="2704799"/>
                    </a:xfrm>
                    <a:prstGeom prst="rect">
                      <a:avLst/>
                    </a:prstGeom>
                  </pic:spPr>
                </pic:pic>
              </a:graphicData>
            </a:graphic>
          </wp:inline>
        </w:drawing>
      </w:r>
    </w:p>
    <w:p w14:paraId="4BFD1480" w14:textId="1B44F570" w:rsidR="009E53F4" w:rsidRDefault="002A2992" w:rsidP="002A2992">
      <w:pPr>
        <w:pStyle w:val="Caption"/>
      </w:pPr>
      <w:bookmarkStart w:id="121" w:name="_Toc34493040"/>
      <w:r>
        <w:t xml:space="preserve">Figure </w:t>
      </w:r>
      <w:r w:rsidR="000C1FF5">
        <w:fldChar w:fldCharType="begin"/>
      </w:r>
      <w:r w:rsidR="000C1FF5">
        <w:instrText xml:space="preserve"> SEQ Figure \* ARABIC </w:instrText>
      </w:r>
      <w:r w:rsidR="000C1FF5">
        <w:fldChar w:fldCharType="separate"/>
      </w:r>
      <w:r w:rsidR="00047019">
        <w:rPr>
          <w:noProof/>
        </w:rPr>
        <w:t>16</w:t>
      </w:r>
      <w:r w:rsidR="000C1FF5">
        <w:rPr>
          <w:noProof/>
        </w:rPr>
        <w:fldChar w:fldCharType="end"/>
      </w:r>
      <w:r>
        <w:t>: Analysis Class Iteration 1</w:t>
      </w:r>
      <w:bookmarkEnd w:id="121"/>
    </w:p>
    <w:p w14:paraId="78F61F5B" w14:textId="77777777" w:rsidR="00426041" w:rsidRPr="00426041" w:rsidRDefault="00426041" w:rsidP="00426041"/>
    <w:p w14:paraId="336730F0" w14:textId="7BBFA66C" w:rsidR="00B948C5" w:rsidRDefault="00B948C5" w:rsidP="00B948C5">
      <w:pPr>
        <w:pStyle w:val="ListParagraph"/>
        <w:numPr>
          <w:ilvl w:val="0"/>
          <w:numId w:val="11"/>
        </w:numPr>
        <w:spacing w:line="360" w:lineRule="auto"/>
        <w:rPr>
          <w:highlight w:val="yellow"/>
        </w:rPr>
      </w:pPr>
      <w:r w:rsidRPr="00B948C5">
        <w:rPr>
          <w:highlight w:val="yellow"/>
        </w:rPr>
        <w:t>To explain</w:t>
      </w:r>
    </w:p>
    <w:p w14:paraId="5FF1D9CF" w14:textId="0BD1BD7E" w:rsidR="00E22C2D" w:rsidRDefault="00E22C2D" w:rsidP="00E22C2D">
      <w:pPr>
        <w:pStyle w:val="ListParagraph"/>
        <w:numPr>
          <w:ilvl w:val="1"/>
          <w:numId w:val="11"/>
        </w:numPr>
        <w:spacing w:line="360" w:lineRule="auto"/>
        <w:rPr>
          <w:highlight w:val="yellow"/>
        </w:rPr>
      </w:pPr>
      <w:r>
        <w:rPr>
          <w:highlight w:val="yellow"/>
        </w:rPr>
        <w:t xml:space="preserve">First analysis class diagram iteration for the </w:t>
      </w:r>
      <w:r w:rsidR="00B70FB1">
        <w:rPr>
          <w:highlight w:val="yellow"/>
        </w:rPr>
        <w:t>developed</w:t>
      </w:r>
      <w:r>
        <w:rPr>
          <w:highlight w:val="yellow"/>
        </w:rPr>
        <w:t xml:space="preserve"> system – shown in Figure 1</w:t>
      </w:r>
      <w:r w:rsidR="00D87A87">
        <w:rPr>
          <w:highlight w:val="yellow"/>
        </w:rPr>
        <w:t>6</w:t>
      </w:r>
    </w:p>
    <w:p w14:paraId="7FCD1FE2" w14:textId="233C3397" w:rsidR="00E22C2D" w:rsidRDefault="00B73FFB" w:rsidP="00E22C2D">
      <w:pPr>
        <w:pStyle w:val="ListParagraph"/>
        <w:numPr>
          <w:ilvl w:val="1"/>
          <w:numId w:val="11"/>
        </w:numPr>
        <w:spacing w:line="360" w:lineRule="auto"/>
        <w:rPr>
          <w:highlight w:val="yellow"/>
        </w:rPr>
      </w:pPr>
      <w:r>
        <w:rPr>
          <w:highlight w:val="yellow"/>
        </w:rPr>
        <w:t xml:space="preserve">Identified from use case diagrams </w:t>
      </w:r>
    </w:p>
    <w:p w14:paraId="5793DFD3" w14:textId="68059E48" w:rsidR="00B73FFB" w:rsidRDefault="0043390C" w:rsidP="00E22C2D">
      <w:pPr>
        <w:pStyle w:val="ListParagraph"/>
        <w:numPr>
          <w:ilvl w:val="1"/>
          <w:numId w:val="11"/>
        </w:numPr>
        <w:spacing w:line="360" w:lineRule="auto"/>
        <w:rPr>
          <w:highlight w:val="yellow"/>
        </w:rPr>
      </w:pPr>
      <w:r>
        <w:rPr>
          <w:highlight w:val="yellow"/>
        </w:rPr>
        <w:t>Lead to identifying sequence and class diagrams</w:t>
      </w:r>
    </w:p>
    <w:p w14:paraId="3A961F47" w14:textId="7A611D39" w:rsidR="0043390C" w:rsidRDefault="0043390C" w:rsidP="00E22C2D">
      <w:pPr>
        <w:pStyle w:val="ListParagraph"/>
        <w:numPr>
          <w:ilvl w:val="1"/>
          <w:numId w:val="11"/>
        </w:numPr>
        <w:spacing w:line="360" w:lineRule="auto"/>
        <w:rPr>
          <w:highlight w:val="yellow"/>
        </w:rPr>
      </w:pPr>
      <w:r>
        <w:rPr>
          <w:highlight w:val="yellow"/>
        </w:rPr>
        <w:t>Shows analysis classes and their relationships</w:t>
      </w:r>
    </w:p>
    <w:p w14:paraId="7AAB1F25" w14:textId="28D914B4" w:rsidR="00426041" w:rsidRDefault="00426041" w:rsidP="00E22C2D">
      <w:pPr>
        <w:pStyle w:val="ListParagraph"/>
        <w:numPr>
          <w:ilvl w:val="1"/>
          <w:numId w:val="11"/>
        </w:numPr>
        <w:spacing w:line="360" w:lineRule="auto"/>
        <w:rPr>
          <w:highlight w:val="yellow"/>
        </w:rPr>
      </w:pPr>
      <w:r>
        <w:rPr>
          <w:highlight w:val="yellow"/>
        </w:rPr>
        <w:t>Above figure shows relationship between user and Pi program when detecting objects in a user’s path – a particular function the program will carry out</w:t>
      </w:r>
    </w:p>
    <w:p w14:paraId="15E5260D" w14:textId="76F46208" w:rsidR="00426041" w:rsidRDefault="00426041" w:rsidP="00426041">
      <w:pPr>
        <w:pStyle w:val="ListParagraph"/>
        <w:numPr>
          <w:ilvl w:val="2"/>
          <w:numId w:val="11"/>
        </w:numPr>
        <w:spacing w:line="360" w:lineRule="auto"/>
        <w:rPr>
          <w:highlight w:val="yellow"/>
        </w:rPr>
      </w:pPr>
      <w:r>
        <w:rPr>
          <w:highlight w:val="yellow"/>
        </w:rPr>
        <w:t>Once the system is setup and the user begin to navigate the detection of object begins</w:t>
      </w:r>
    </w:p>
    <w:p w14:paraId="51715A5E" w14:textId="2493E5CE" w:rsidR="00426041" w:rsidRDefault="00426041" w:rsidP="00426041">
      <w:pPr>
        <w:pStyle w:val="ListParagraph"/>
        <w:numPr>
          <w:ilvl w:val="3"/>
          <w:numId w:val="11"/>
        </w:numPr>
        <w:spacing w:line="360" w:lineRule="auto"/>
        <w:rPr>
          <w:highlight w:val="yellow"/>
        </w:rPr>
      </w:pPr>
      <w:r>
        <w:rPr>
          <w:highlight w:val="yellow"/>
        </w:rPr>
        <w:t>The detection of objects requires th</w:t>
      </w:r>
      <w:r w:rsidR="009E69C8">
        <w:rPr>
          <w:highlight w:val="yellow"/>
        </w:rPr>
        <w:t>e following pre-conditions</w:t>
      </w:r>
    </w:p>
    <w:p w14:paraId="7726EAC5" w14:textId="4961E671" w:rsidR="009E69C8" w:rsidRDefault="009E69C8" w:rsidP="009E69C8">
      <w:pPr>
        <w:pStyle w:val="ListParagraph"/>
        <w:numPr>
          <w:ilvl w:val="4"/>
          <w:numId w:val="11"/>
        </w:numPr>
        <w:spacing w:line="360" w:lineRule="auto"/>
        <w:rPr>
          <w:highlight w:val="yellow"/>
        </w:rPr>
      </w:pPr>
      <w:r>
        <w:rPr>
          <w:highlight w:val="yellow"/>
        </w:rPr>
        <w:t>That the device is powered on</w:t>
      </w:r>
    </w:p>
    <w:p w14:paraId="4BD24DAC" w14:textId="7385DCFD" w:rsidR="009E69C8" w:rsidRDefault="009E69C8" w:rsidP="009E69C8">
      <w:pPr>
        <w:pStyle w:val="ListParagraph"/>
        <w:numPr>
          <w:ilvl w:val="4"/>
          <w:numId w:val="11"/>
        </w:numPr>
        <w:spacing w:line="360" w:lineRule="auto"/>
        <w:rPr>
          <w:highlight w:val="yellow"/>
        </w:rPr>
      </w:pPr>
      <w:r>
        <w:rPr>
          <w:highlight w:val="yellow"/>
        </w:rPr>
        <w:t>That the camera is inputting a video stream</w:t>
      </w:r>
    </w:p>
    <w:p w14:paraId="717BC553" w14:textId="70F4392F" w:rsidR="009E69C8" w:rsidRDefault="009E69C8" w:rsidP="009E69C8">
      <w:pPr>
        <w:pStyle w:val="ListParagraph"/>
        <w:numPr>
          <w:ilvl w:val="2"/>
          <w:numId w:val="11"/>
        </w:numPr>
        <w:spacing w:line="360" w:lineRule="auto"/>
        <w:rPr>
          <w:highlight w:val="yellow"/>
        </w:rPr>
      </w:pPr>
      <w:r>
        <w:rPr>
          <w:highlight w:val="yellow"/>
        </w:rPr>
        <w:t>The detected objects come from the Pi program</w:t>
      </w:r>
    </w:p>
    <w:p w14:paraId="6442B1F7" w14:textId="6C439038" w:rsidR="009E69C8" w:rsidRDefault="009E69C8" w:rsidP="009E69C8">
      <w:pPr>
        <w:pStyle w:val="ListParagraph"/>
        <w:numPr>
          <w:ilvl w:val="3"/>
          <w:numId w:val="11"/>
        </w:numPr>
        <w:spacing w:line="360" w:lineRule="auto"/>
        <w:rPr>
          <w:highlight w:val="yellow"/>
        </w:rPr>
      </w:pPr>
      <w:r>
        <w:rPr>
          <w:highlight w:val="yellow"/>
        </w:rPr>
        <w:t>When the video is inputted into the program it is gathered by the pi system</w:t>
      </w:r>
    </w:p>
    <w:p w14:paraId="770092AD" w14:textId="12E8EFC2" w:rsidR="009E69C8" w:rsidRDefault="009E69C8" w:rsidP="009E69C8">
      <w:pPr>
        <w:pStyle w:val="ListParagraph"/>
        <w:numPr>
          <w:ilvl w:val="3"/>
          <w:numId w:val="11"/>
        </w:numPr>
        <w:spacing w:line="360" w:lineRule="auto"/>
        <w:rPr>
          <w:highlight w:val="yellow"/>
        </w:rPr>
      </w:pPr>
      <w:r>
        <w:rPr>
          <w:highlight w:val="yellow"/>
        </w:rPr>
        <w:t>The pi system then detects the know objects in the video and outputs these</w:t>
      </w:r>
    </w:p>
    <w:p w14:paraId="6F02FF60" w14:textId="4DF408BF" w:rsidR="005D0839" w:rsidRPr="002D37DD" w:rsidRDefault="009E69C8" w:rsidP="00B910A9">
      <w:pPr>
        <w:pStyle w:val="ListParagraph"/>
        <w:numPr>
          <w:ilvl w:val="2"/>
          <w:numId w:val="11"/>
        </w:numPr>
        <w:spacing w:line="360" w:lineRule="auto"/>
        <w:rPr>
          <w:highlight w:val="yellow"/>
        </w:rPr>
      </w:pPr>
      <w:r>
        <w:rPr>
          <w:highlight w:val="yellow"/>
        </w:rPr>
        <w:t>The end result / post-conditions of the detection of objects core functionality is the navigation instructions that are provided to the user</w:t>
      </w:r>
    </w:p>
    <w:p w14:paraId="23919330" w14:textId="22C86F82" w:rsidR="005D0839" w:rsidRDefault="005D0839" w:rsidP="00B910A9">
      <w:pPr>
        <w:spacing w:line="360" w:lineRule="auto"/>
      </w:pPr>
    </w:p>
    <w:p w14:paraId="38C29E5E" w14:textId="77777777" w:rsidR="007F4915" w:rsidRDefault="007F4915" w:rsidP="00B910A9">
      <w:pPr>
        <w:rPr>
          <w:b/>
          <w:bCs/>
          <w:highlight w:val="lightGray"/>
        </w:rPr>
        <w:sectPr w:rsidR="007F4915">
          <w:pgSz w:w="11906" w:h="16838"/>
          <w:pgMar w:top="1440" w:right="1440" w:bottom="1440" w:left="1440" w:header="708" w:footer="708" w:gutter="0"/>
          <w:cols w:space="708"/>
          <w:docGrid w:linePitch="360"/>
        </w:sectPr>
      </w:pPr>
    </w:p>
    <w:p w14:paraId="6115EEE1" w14:textId="77777777" w:rsidR="00B6110A" w:rsidRDefault="00B6110A" w:rsidP="007F4915">
      <w:pPr>
        <w:rPr>
          <w:b/>
          <w:bCs/>
        </w:rPr>
      </w:pPr>
    </w:p>
    <w:p w14:paraId="61B5481C" w14:textId="77777777" w:rsidR="00B6110A" w:rsidRDefault="00B6110A" w:rsidP="007F4915">
      <w:pPr>
        <w:rPr>
          <w:b/>
          <w:bCs/>
        </w:rPr>
      </w:pPr>
    </w:p>
    <w:p w14:paraId="3DD4A524" w14:textId="076A90F1" w:rsidR="00B6110A" w:rsidRDefault="00B6110A" w:rsidP="007F4915">
      <w:pPr>
        <w:rPr>
          <w:b/>
          <w:bCs/>
        </w:rPr>
      </w:pPr>
    </w:p>
    <w:p w14:paraId="1E4714D1" w14:textId="77777777" w:rsidR="002939E0" w:rsidRDefault="002939E0" w:rsidP="007F4915">
      <w:pPr>
        <w:rPr>
          <w:b/>
          <w:bCs/>
        </w:rPr>
      </w:pPr>
    </w:p>
    <w:p w14:paraId="163730D8" w14:textId="586A07B3" w:rsidR="007F4915" w:rsidRDefault="007F4915" w:rsidP="007F4915">
      <w:pPr>
        <w:rPr>
          <w:b/>
          <w:bCs/>
        </w:rPr>
      </w:pPr>
    </w:p>
    <w:p w14:paraId="76B637DD" w14:textId="77777777" w:rsidR="00E8197A" w:rsidRPr="007F4915" w:rsidRDefault="00E8197A" w:rsidP="007F4915">
      <w:pPr>
        <w:rPr>
          <w:b/>
          <w:bCs/>
        </w:rPr>
      </w:pPr>
    </w:p>
    <w:p w14:paraId="2048F618" w14:textId="77777777" w:rsidR="00F92FAE" w:rsidRDefault="007F4915" w:rsidP="00F92FAE">
      <w:pPr>
        <w:keepNext/>
      </w:pPr>
      <w:r w:rsidRPr="007F4915">
        <w:rPr>
          <w:noProof/>
        </w:rPr>
        <w:drawing>
          <wp:inline distT="0" distB="0" distL="0" distR="0" wp14:anchorId="2036FCA5" wp14:editId="4F91F7C4">
            <wp:extent cx="10130943" cy="2647049"/>
            <wp:effectExtent l="0" t="0" r="381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screen">
                      <a:extLst>
                        <a:ext uri="{28A0092B-C50C-407E-A947-70E740481C1C}">
                          <a14:useLocalDpi xmlns:a14="http://schemas.microsoft.com/office/drawing/2010/main"/>
                        </a:ext>
                      </a:extLst>
                    </a:blip>
                    <a:stretch>
                      <a:fillRect/>
                    </a:stretch>
                  </pic:blipFill>
                  <pic:spPr>
                    <a:xfrm>
                      <a:off x="0" y="0"/>
                      <a:ext cx="10274918" cy="2684667"/>
                    </a:xfrm>
                    <a:prstGeom prst="rect">
                      <a:avLst/>
                    </a:prstGeom>
                  </pic:spPr>
                </pic:pic>
              </a:graphicData>
            </a:graphic>
          </wp:inline>
        </w:drawing>
      </w:r>
    </w:p>
    <w:p w14:paraId="2AE9571A" w14:textId="71A0FF1D" w:rsidR="00254A9E" w:rsidRDefault="00F92FAE" w:rsidP="00F92FAE">
      <w:pPr>
        <w:pStyle w:val="Caption"/>
      </w:pPr>
      <w:bookmarkStart w:id="122" w:name="_Ref34463426"/>
      <w:bookmarkStart w:id="123" w:name="_Ref34463518"/>
      <w:bookmarkStart w:id="124" w:name="_Toc34493041"/>
      <w:r>
        <w:t xml:space="preserve">Figure </w:t>
      </w:r>
      <w:r w:rsidR="000C1FF5">
        <w:fldChar w:fldCharType="begin"/>
      </w:r>
      <w:r w:rsidR="000C1FF5">
        <w:instrText xml:space="preserve"> SEQ Figure \* ARABIC </w:instrText>
      </w:r>
      <w:r w:rsidR="000C1FF5">
        <w:fldChar w:fldCharType="separate"/>
      </w:r>
      <w:r w:rsidR="00047019">
        <w:rPr>
          <w:noProof/>
        </w:rPr>
        <w:t>17</w:t>
      </w:r>
      <w:r w:rsidR="000C1FF5">
        <w:rPr>
          <w:noProof/>
        </w:rPr>
        <w:fldChar w:fldCharType="end"/>
      </w:r>
      <w:r w:rsidRPr="00CF2266">
        <w:t>: Sequence Diagram Iteration 1</w:t>
      </w:r>
      <w:bookmarkEnd w:id="122"/>
      <w:bookmarkEnd w:id="123"/>
      <w:bookmarkEnd w:id="124"/>
    </w:p>
    <w:p w14:paraId="5555D7CC" w14:textId="405BD6BD" w:rsidR="007F4915" w:rsidRDefault="007F4915" w:rsidP="00B910A9">
      <w:pPr>
        <w:rPr>
          <w:b/>
          <w:bCs/>
          <w:highlight w:val="lightGray"/>
        </w:rPr>
        <w:sectPr w:rsidR="007F4915" w:rsidSect="007F4915">
          <w:pgSz w:w="16838" w:h="11906" w:orient="landscape"/>
          <w:pgMar w:top="720" w:right="720" w:bottom="720" w:left="720" w:header="708" w:footer="708" w:gutter="0"/>
          <w:cols w:space="708"/>
          <w:docGrid w:linePitch="360"/>
        </w:sectPr>
      </w:pPr>
    </w:p>
    <w:p w14:paraId="7F8910DF" w14:textId="5F09332D" w:rsidR="0031566B" w:rsidRDefault="00B910A9" w:rsidP="0098585C">
      <w:pPr>
        <w:spacing w:line="360" w:lineRule="auto"/>
        <w:rPr>
          <w:noProof/>
        </w:rPr>
      </w:pPr>
      <w:r w:rsidRPr="00AA58E5">
        <w:lastRenderedPageBreak/>
        <w:t>The above figure</w:t>
      </w:r>
      <w:r w:rsidR="005C0838" w:rsidRPr="00AA58E5">
        <w:t>,</w:t>
      </w:r>
      <w:r w:rsidR="00D87A87">
        <w:t xml:space="preserve"> </w:t>
      </w:r>
      <w:r w:rsidR="00D87A87">
        <w:fldChar w:fldCharType="begin"/>
      </w:r>
      <w:r w:rsidR="00D87A87">
        <w:instrText xml:space="preserve"> REF _Ref34463426 \h </w:instrText>
      </w:r>
      <w:r w:rsidR="00D87A87">
        <w:fldChar w:fldCharType="separate"/>
      </w:r>
      <w:r w:rsidR="00D87A87">
        <w:t xml:space="preserve">Figure </w:t>
      </w:r>
      <w:r w:rsidR="00D87A87">
        <w:rPr>
          <w:noProof/>
        </w:rPr>
        <w:t>17</w:t>
      </w:r>
      <w:r w:rsidR="00D87A87">
        <w:fldChar w:fldCharType="end"/>
      </w:r>
      <w:r w:rsidR="005C0838" w:rsidRPr="00AA58E5">
        <w:t xml:space="preserve">, </w:t>
      </w:r>
      <w:r w:rsidRPr="00AA58E5">
        <w:t xml:space="preserve"> shows the </w:t>
      </w:r>
      <w:r w:rsidR="005C0838" w:rsidRPr="00AA58E5">
        <w:t xml:space="preserve">first </w:t>
      </w:r>
      <w:r w:rsidRPr="00AA58E5">
        <w:t xml:space="preserve">sequence </w:t>
      </w:r>
      <w:r w:rsidR="005C0838" w:rsidRPr="00AA58E5">
        <w:t>diagram iteration</w:t>
      </w:r>
      <w:r w:rsidR="00AA58E5" w:rsidRPr="00AA58E5">
        <w:t>.</w:t>
      </w:r>
      <w:r w:rsidR="00AA58E5">
        <w:t xml:space="preserve"> This diagram shows the </w:t>
      </w:r>
      <w:r w:rsidRPr="00AA58E5">
        <w:t xml:space="preserve">processes </w:t>
      </w:r>
      <w:r w:rsidR="00AA58E5" w:rsidRPr="00AA58E5">
        <w:t xml:space="preserve">that are </w:t>
      </w:r>
      <w:r w:rsidRPr="00AA58E5">
        <w:t>taken</w:t>
      </w:r>
      <w:r w:rsidR="00AA58E5" w:rsidRPr="00AA58E5">
        <w:t xml:space="preserve"> in</w:t>
      </w:r>
      <w:r w:rsidRPr="00AA58E5">
        <w:t xml:space="preserve"> by the system to provide the user with obstacle avoidance instructions. Firstly, the user must power on the device to start the system. Once the device is powered on the user can start navigating around their environment. During this navigation obstacle avoidance instructions are being gathered. These instructions are gathered from the video</w:t>
      </w:r>
      <w:r w:rsidR="00AA58E5" w:rsidRPr="00AA58E5">
        <w:t xml:space="preserve"> stream</w:t>
      </w:r>
      <w:r w:rsidRPr="00AA58E5">
        <w:t xml:space="preserve"> input from the Raspberry Pi camera. </w:t>
      </w:r>
      <w:r w:rsidRPr="00D40D2B">
        <w:t>Using the video input, obstacle avoidance instructions are c</w:t>
      </w:r>
      <w:r w:rsidR="00AA58E5" w:rsidRPr="00D40D2B">
        <w:t>alculated</w:t>
      </w:r>
      <w:r w:rsidRPr="00D40D2B">
        <w:t xml:space="preserve"> </w:t>
      </w:r>
      <w:r w:rsidR="00AA58E5" w:rsidRPr="00D40D2B">
        <w:t>in</w:t>
      </w:r>
      <w:r w:rsidRPr="00D40D2B">
        <w:t xml:space="preserve"> the Navigation Assistant program</w:t>
      </w:r>
      <w:r w:rsidR="00AA58E5" w:rsidRPr="00D40D2B">
        <w:t xml:space="preserve"> running on the Raspberry Pi</w:t>
      </w:r>
      <w:r w:rsidRPr="00D40D2B">
        <w:t>. Once the instructions are gathered they are provided to the user</w:t>
      </w:r>
      <w:r w:rsidR="00D40D2B" w:rsidRPr="00D40D2B">
        <w:t>,</w:t>
      </w:r>
      <w:r w:rsidRPr="00D40D2B">
        <w:t xml:space="preserve"> using audio</w:t>
      </w:r>
      <w:r w:rsidR="00D40D2B" w:rsidRPr="00D40D2B">
        <w:t>,</w:t>
      </w:r>
      <w:r w:rsidRPr="00D40D2B">
        <w:t xml:space="preserve"> through their connected audio device, i.e. headphones. These processes continue until the user has completed their navigation and they have powered off the Raspberry Pi device.</w:t>
      </w:r>
      <w:r w:rsidR="0031566B" w:rsidRPr="0031566B">
        <w:rPr>
          <w:noProof/>
        </w:rPr>
        <w:t xml:space="preserve"> </w:t>
      </w:r>
    </w:p>
    <w:p w14:paraId="55C951D7" w14:textId="68B4EA30" w:rsidR="007A7F1C" w:rsidRDefault="0031566B" w:rsidP="0098585C">
      <w:pPr>
        <w:spacing w:line="360" w:lineRule="auto"/>
      </w:pPr>
      <w:r>
        <w:rPr>
          <w:noProof/>
        </w:rPr>
        <w:drawing>
          <wp:inline distT="0" distB="0" distL="0" distR="0" wp14:anchorId="1011B510" wp14:editId="125BECA6">
            <wp:extent cx="5081422" cy="324612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9410" cy="3257611"/>
                    </a:xfrm>
                    <a:prstGeom prst="rect">
                      <a:avLst/>
                    </a:prstGeom>
                  </pic:spPr>
                </pic:pic>
              </a:graphicData>
            </a:graphic>
          </wp:inline>
        </w:drawing>
      </w:r>
    </w:p>
    <w:p w14:paraId="007652A9" w14:textId="5CE0A69B" w:rsidR="00B73FFB" w:rsidRDefault="0031566B" w:rsidP="0031566B">
      <w:pPr>
        <w:pStyle w:val="Caption"/>
      </w:pPr>
      <w:bookmarkStart w:id="125" w:name="_Toc34493042"/>
      <w:r>
        <w:t xml:space="preserve">Figure </w:t>
      </w:r>
      <w:r w:rsidR="000C1FF5">
        <w:fldChar w:fldCharType="begin"/>
      </w:r>
      <w:r w:rsidR="000C1FF5">
        <w:instrText xml:space="preserve"> SEQ Figure \* ARABIC </w:instrText>
      </w:r>
      <w:r w:rsidR="000C1FF5">
        <w:fldChar w:fldCharType="separate"/>
      </w:r>
      <w:r w:rsidR="00047019">
        <w:rPr>
          <w:noProof/>
        </w:rPr>
        <w:t>18</w:t>
      </w:r>
      <w:r w:rsidR="000C1FF5">
        <w:rPr>
          <w:noProof/>
        </w:rPr>
        <w:fldChar w:fldCharType="end"/>
      </w:r>
      <w:r>
        <w:t>: Class Diagram Iteration 1</w:t>
      </w:r>
      <w:bookmarkEnd w:id="125"/>
    </w:p>
    <w:p w14:paraId="7C67FC76" w14:textId="32B9DE4A" w:rsidR="0031566B" w:rsidRDefault="0031566B" w:rsidP="0031566B">
      <w:pPr>
        <w:keepNext/>
        <w:spacing w:line="360" w:lineRule="auto"/>
      </w:pPr>
    </w:p>
    <w:p w14:paraId="338A0AB2" w14:textId="77777777" w:rsidR="00B73FFB" w:rsidRDefault="00B73FFB" w:rsidP="00B73FFB">
      <w:pPr>
        <w:pStyle w:val="ListParagraph"/>
        <w:numPr>
          <w:ilvl w:val="0"/>
          <w:numId w:val="11"/>
        </w:numPr>
        <w:spacing w:line="360" w:lineRule="auto"/>
        <w:rPr>
          <w:highlight w:val="yellow"/>
        </w:rPr>
      </w:pPr>
      <w:r w:rsidRPr="001644DA">
        <w:rPr>
          <w:highlight w:val="yellow"/>
        </w:rPr>
        <w:t>To explain</w:t>
      </w:r>
    </w:p>
    <w:p w14:paraId="51C92189" w14:textId="37CA7B13" w:rsidR="00B73FFB" w:rsidRDefault="00B73FFB" w:rsidP="00B73FFB">
      <w:pPr>
        <w:pStyle w:val="ListParagraph"/>
        <w:numPr>
          <w:ilvl w:val="1"/>
          <w:numId w:val="11"/>
        </w:numPr>
        <w:spacing w:line="360" w:lineRule="auto"/>
        <w:rPr>
          <w:highlight w:val="yellow"/>
        </w:rPr>
      </w:pPr>
      <w:r>
        <w:rPr>
          <w:highlight w:val="yellow"/>
        </w:rPr>
        <w:t xml:space="preserve">First class diagram iteration for the </w:t>
      </w:r>
      <w:r w:rsidR="00B70FB1">
        <w:rPr>
          <w:highlight w:val="yellow"/>
        </w:rPr>
        <w:t xml:space="preserve">developed </w:t>
      </w:r>
      <w:r>
        <w:rPr>
          <w:highlight w:val="yellow"/>
        </w:rPr>
        <w:t>system – shown in Figure 1</w:t>
      </w:r>
      <w:r w:rsidR="00217477">
        <w:rPr>
          <w:highlight w:val="yellow"/>
        </w:rPr>
        <w:t>8</w:t>
      </w:r>
    </w:p>
    <w:p w14:paraId="2C185A90" w14:textId="77777777" w:rsidR="00B73FFB" w:rsidRDefault="00B73FFB" w:rsidP="00B73FFB">
      <w:pPr>
        <w:pStyle w:val="ListParagraph"/>
        <w:numPr>
          <w:ilvl w:val="1"/>
          <w:numId w:val="11"/>
        </w:numPr>
        <w:spacing w:line="360" w:lineRule="auto"/>
        <w:rPr>
          <w:highlight w:val="yellow"/>
        </w:rPr>
      </w:pPr>
      <w:r>
        <w:rPr>
          <w:highlight w:val="yellow"/>
        </w:rPr>
        <w:t>Describes the system structure</w:t>
      </w:r>
    </w:p>
    <w:p w14:paraId="3D571F54" w14:textId="77777777" w:rsidR="00B73FFB" w:rsidRDefault="00B73FFB" w:rsidP="00B73FFB">
      <w:pPr>
        <w:pStyle w:val="ListParagraph"/>
        <w:numPr>
          <w:ilvl w:val="1"/>
          <w:numId w:val="11"/>
        </w:numPr>
        <w:spacing w:line="360" w:lineRule="auto"/>
        <w:rPr>
          <w:highlight w:val="yellow"/>
        </w:rPr>
      </w:pPr>
      <w:r>
        <w:rPr>
          <w:highlight w:val="yellow"/>
        </w:rPr>
        <w:t xml:space="preserve">Each class for example User interface is an containment of a set of related objects </w:t>
      </w:r>
    </w:p>
    <w:p w14:paraId="5259AB43" w14:textId="77777777" w:rsidR="00B73FFB" w:rsidRDefault="00B73FFB" w:rsidP="00B73FFB">
      <w:pPr>
        <w:pStyle w:val="ListParagraph"/>
        <w:numPr>
          <w:ilvl w:val="2"/>
          <w:numId w:val="11"/>
        </w:numPr>
        <w:spacing w:line="360" w:lineRule="auto"/>
        <w:rPr>
          <w:highlight w:val="yellow"/>
        </w:rPr>
      </w:pPr>
      <w:r>
        <w:rPr>
          <w:highlight w:val="yellow"/>
        </w:rPr>
        <w:t>These are linked through association – power on and user interface are linked because to run the obstacle avoidance program device needs to be powered on</w:t>
      </w:r>
    </w:p>
    <w:p w14:paraId="550C09B2" w14:textId="77777777" w:rsidR="00B73FFB" w:rsidRDefault="00B73FFB" w:rsidP="00B73FFB">
      <w:pPr>
        <w:pStyle w:val="ListParagraph"/>
        <w:numPr>
          <w:ilvl w:val="1"/>
          <w:numId w:val="11"/>
        </w:numPr>
        <w:spacing w:line="360" w:lineRule="auto"/>
        <w:rPr>
          <w:highlight w:val="yellow"/>
        </w:rPr>
      </w:pPr>
      <w:r>
        <w:rPr>
          <w:highlight w:val="yellow"/>
        </w:rPr>
        <w:t>Starts by deciding if device is powered on or not</w:t>
      </w:r>
    </w:p>
    <w:p w14:paraId="49DCE222" w14:textId="77777777" w:rsidR="00B73FFB" w:rsidRDefault="00B73FFB" w:rsidP="00B73FFB">
      <w:pPr>
        <w:pStyle w:val="ListParagraph"/>
        <w:numPr>
          <w:ilvl w:val="2"/>
          <w:numId w:val="11"/>
        </w:numPr>
        <w:spacing w:line="360" w:lineRule="auto"/>
        <w:rPr>
          <w:highlight w:val="yellow"/>
        </w:rPr>
      </w:pPr>
      <w:r>
        <w:rPr>
          <w:highlight w:val="yellow"/>
        </w:rPr>
        <w:lastRenderedPageBreak/>
        <w:t>When powered on user interface is loaded and set up for navigation</w:t>
      </w:r>
    </w:p>
    <w:p w14:paraId="39DBFE7B" w14:textId="77777777" w:rsidR="00B73FFB" w:rsidRDefault="00B73FFB" w:rsidP="00B73FFB">
      <w:pPr>
        <w:pStyle w:val="ListParagraph"/>
        <w:numPr>
          <w:ilvl w:val="1"/>
          <w:numId w:val="11"/>
        </w:numPr>
        <w:spacing w:line="360" w:lineRule="auto"/>
        <w:rPr>
          <w:highlight w:val="yellow"/>
        </w:rPr>
      </w:pPr>
      <w:r>
        <w:rPr>
          <w:highlight w:val="yellow"/>
        </w:rPr>
        <w:t>Once setup navigation can begin</w:t>
      </w:r>
    </w:p>
    <w:p w14:paraId="47BE7D24" w14:textId="77777777" w:rsidR="00B73FFB" w:rsidRDefault="00B73FFB" w:rsidP="00B73FFB">
      <w:pPr>
        <w:pStyle w:val="ListParagraph"/>
        <w:numPr>
          <w:ilvl w:val="2"/>
          <w:numId w:val="11"/>
        </w:numPr>
        <w:spacing w:line="360" w:lineRule="auto"/>
        <w:rPr>
          <w:highlight w:val="yellow"/>
        </w:rPr>
      </w:pPr>
      <w:r>
        <w:rPr>
          <w:highlight w:val="yellow"/>
        </w:rPr>
        <w:t>Entails camera taking in video stream.</w:t>
      </w:r>
    </w:p>
    <w:p w14:paraId="71D39A5A" w14:textId="77777777" w:rsidR="00B73FFB" w:rsidRDefault="00B73FFB" w:rsidP="00B73FFB">
      <w:pPr>
        <w:pStyle w:val="ListParagraph"/>
        <w:numPr>
          <w:ilvl w:val="1"/>
          <w:numId w:val="11"/>
        </w:numPr>
        <w:spacing w:line="360" w:lineRule="auto"/>
        <w:rPr>
          <w:highlight w:val="yellow"/>
        </w:rPr>
      </w:pPr>
      <w:r>
        <w:rPr>
          <w:highlight w:val="yellow"/>
        </w:rPr>
        <w:t>Video stream is used by Navigation Assistant program to detect objects in user path</w:t>
      </w:r>
    </w:p>
    <w:p w14:paraId="5DD56B73" w14:textId="77777777" w:rsidR="00B73FFB" w:rsidRDefault="00B73FFB" w:rsidP="00B73FFB">
      <w:pPr>
        <w:pStyle w:val="ListParagraph"/>
        <w:numPr>
          <w:ilvl w:val="2"/>
          <w:numId w:val="11"/>
        </w:numPr>
        <w:spacing w:line="360" w:lineRule="auto"/>
        <w:rPr>
          <w:highlight w:val="yellow"/>
        </w:rPr>
      </w:pPr>
      <w:r>
        <w:rPr>
          <w:highlight w:val="yellow"/>
        </w:rPr>
        <w:t>These detected objects used to compile instructions that will be provided to user through audio</w:t>
      </w:r>
    </w:p>
    <w:p w14:paraId="5F880540" w14:textId="77777777" w:rsidR="00B73FFB" w:rsidRPr="001644DA" w:rsidRDefault="00B73FFB" w:rsidP="00B73FFB">
      <w:pPr>
        <w:pStyle w:val="ListParagraph"/>
        <w:numPr>
          <w:ilvl w:val="1"/>
          <w:numId w:val="11"/>
        </w:numPr>
        <w:spacing w:line="360" w:lineRule="auto"/>
        <w:rPr>
          <w:highlight w:val="yellow"/>
        </w:rPr>
      </w:pPr>
      <w:r>
        <w:rPr>
          <w:highlight w:val="yellow"/>
        </w:rPr>
        <w:t>Once the user is finished navigating the power off operation is used to power of the pi</w:t>
      </w:r>
    </w:p>
    <w:p w14:paraId="02F3C572" w14:textId="77777777" w:rsidR="00B73FFB" w:rsidRDefault="00B73FFB" w:rsidP="0098585C">
      <w:pPr>
        <w:spacing w:line="360" w:lineRule="auto"/>
      </w:pPr>
    </w:p>
    <w:p w14:paraId="7A195013" w14:textId="3821CF2E" w:rsidR="007655BA" w:rsidRDefault="007655BA" w:rsidP="0098585C">
      <w:pPr>
        <w:spacing w:line="360" w:lineRule="auto"/>
      </w:pPr>
    </w:p>
    <w:p w14:paraId="588A43C6" w14:textId="6F851A12" w:rsidR="007655BA" w:rsidRPr="00F32CEC" w:rsidRDefault="007655BA" w:rsidP="007655BA">
      <w:pPr>
        <w:spacing w:line="360" w:lineRule="auto"/>
        <w:rPr>
          <w:color w:val="4F81BD"/>
        </w:rPr>
      </w:pPr>
      <w:r w:rsidRPr="00F32CEC">
        <w:rPr>
          <w:color w:val="4F81BD"/>
        </w:rPr>
        <w:t>Iteration 2</w:t>
      </w:r>
    </w:p>
    <w:p w14:paraId="4DB9AADA" w14:textId="77777777" w:rsidR="005E0499" w:rsidRDefault="00D40D2B" w:rsidP="005E0499">
      <w:pPr>
        <w:keepNext/>
        <w:spacing w:line="360" w:lineRule="auto"/>
      </w:pPr>
      <w:r>
        <w:rPr>
          <w:noProof/>
        </w:rPr>
        <w:drawing>
          <wp:inline distT="0" distB="0" distL="0" distR="0" wp14:anchorId="12508CAB" wp14:editId="373135F7">
            <wp:extent cx="4749800" cy="339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3404" cy="3414788"/>
                    </a:xfrm>
                    <a:prstGeom prst="rect">
                      <a:avLst/>
                    </a:prstGeom>
                  </pic:spPr>
                </pic:pic>
              </a:graphicData>
            </a:graphic>
          </wp:inline>
        </w:drawing>
      </w:r>
    </w:p>
    <w:p w14:paraId="604610BC" w14:textId="0A29D8E9" w:rsidR="00D40D2B" w:rsidRDefault="005E0499" w:rsidP="005E0499">
      <w:pPr>
        <w:pStyle w:val="Caption"/>
      </w:pPr>
      <w:bookmarkStart w:id="126" w:name="_Ref34463459"/>
      <w:bookmarkStart w:id="127" w:name="_Ref34463561"/>
      <w:bookmarkStart w:id="128" w:name="_Toc34493043"/>
      <w:r>
        <w:t xml:space="preserve">Figure </w:t>
      </w:r>
      <w:r w:rsidR="000C1FF5">
        <w:fldChar w:fldCharType="begin"/>
      </w:r>
      <w:r w:rsidR="000C1FF5">
        <w:instrText xml:space="preserve"> SEQ Figure \* ARABIC </w:instrText>
      </w:r>
      <w:r w:rsidR="000C1FF5">
        <w:fldChar w:fldCharType="separate"/>
      </w:r>
      <w:r w:rsidR="00047019">
        <w:rPr>
          <w:noProof/>
        </w:rPr>
        <w:t>19</w:t>
      </w:r>
      <w:r w:rsidR="000C1FF5">
        <w:rPr>
          <w:noProof/>
        </w:rPr>
        <w:fldChar w:fldCharType="end"/>
      </w:r>
      <w:r>
        <w:t>: Use Case Iteration 2</w:t>
      </w:r>
      <w:bookmarkEnd w:id="126"/>
      <w:bookmarkEnd w:id="127"/>
      <w:bookmarkEnd w:id="128"/>
    </w:p>
    <w:p w14:paraId="20CC7683" w14:textId="77777777" w:rsidR="005E0499" w:rsidRPr="005E0499" w:rsidRDefault="005E0499" w:rsidP="005E0499">
      <w:pPr>
        <w:rPr>
          <w:highlight w:val="yellow"/>
        </w:rPr>
      </w:pPr>
    </w:p>
    <w:p w14:paraId="3BE171E7" w14:textId="4B38527B" w:rsidR="00D01599" w:rsidRDefault="00D40D2B" w:rsidP="00201123">
      <w:pPr>
        <w:spacing w:line="360" w:lineRule="auto"/>
      </w:pPr>
      <w:r w:rsidRPr="009541D8">
        <w:t xml:space="preserve">The above figure is an extension of </w:t>
      </w:r>
      <w:r w:rsidR="00323B1E" w:rsidRPr="009541D8">
        <w:t xml:space="preserve">the first use case iteration, previously shown in </w:t>
      </w:r>
      <w:r w:rsidR="00D87A87">
        <w:rPr>
          <w:highlight w:val="yellow"/>
        </w:rPr>
        <w:fldChar w:fldCharType="begin"/>
      </w:r>
      <w:r w:rsidR="00D87A87">
        <w:rPr>
          <w:highlight w:val="yellow"/>
        </w:rPr>
        <w:instrText xml:space="preserve"> REF _Ref34463459 \h </w:instrText>
      </w:r>
      <w:r w:rsidR="00D87A87">
        <w:rPr>
          <w:highlight w:val="yellow"/>
        </w:rPr>
      </w:r>
      <w:r w:rsidR="00D87A87">
        <w:rPr>
          <w:highlight w:val="yellow"/>
        </w:rPr>
        <w:fldChar w:fldCharType="separate"/>
      </w:r>
      <w:r w:rsidR="00D87A87">
        <w:t xml:space="preserve">Figure </w:t>
      </w:r>
      <w:r w:rsidR="00D87A87">
        <w:rPr>
          <w:noProof/>
        </w:rPr>
        <w:t>19</w:t>
      </w:r>
      <w:r w:rsidR="00D87A87">
        <w:rPr>
          <w:highlight w:val="yellow"/>
        </w:rPr>
        <w:fldChar w:fldCharType="end"/>
      </w:r>
      <w:r w:rsidR="00053C15">
        <w:t>,</w:t>
      </w:r>
      <w:r w:rsidR="00323B1E" w:rsidRPr="009541D8">
        <w:t xml:space="preserve"> that showed </w:t>
      </w:r>
      <w:r w:rsidRPr="009541D8">
        <w:t xml:space="preserve">a user’s interaction with the </w:t>
      </w:r>
      <w:r w:rsidR="00323B1E" w:rsidRPr="009541D8">
        <w:t xml:space="preserve">purposed </w:t>
      </w:r>
      <w:r w:rsidRPr="009541D8">
        <w:t>system. The above figure follows the same interactions as previously discussed with some extra components. Once the user ha</w:t>
      </w:r>
      <w:r w:rsidR="009541D8" w:rsidRPr="009541D8">
        <w:t>s</w:t>
      </w:r>
      <w:r w:rsidRPr="009541D8">
        <w:t xml:space="preserve"> powered on the Raspberry Pi device they have the option of entering an address they would like to navigate to, using a microphone. If an address in entered then the navigation system of the device begins to compute the required directions to get to the destination. These directions are then sent back to the </w:t>
      </w:r>
      <w:r w:rsidRPr="009541D8">
        <w:lastRenderedPageBreak/>
        <w:t>user through audio</w:t>
      </w:r>
      <w:r w:rsidR="002D37DD" w:rsidRPr="009541D8">
        <w:t>.</w:t>
      </w:r>
      <w:r w:rsidR="00201123">
        <w:rPr>
          <w:noProof/>
        </w:rPr>
        <w:drawing>
          <wp:inline distT="0" distB="0" distL="0" distR="0" wp14:anchorId="0E21A418" wp14:editId="7EF994C0">
            <wp:extent cx="5731510" cy="2382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2382520"/>
                    </a:xfrm>
                    <a:prstGeom prst="rect">
                      <a:avLst/>
                    </a:prstGeom>
                  </pic:spPr>
                </pic:pic>
              </a:graphicData>
            </a:graphic>
          </wp:inline>
        </w:drawing>
      </w:r>
    </w:p>
    <w:p w14:paraId="195E71B4" w14:textId="729D786A" w:rsidR="00153538" w:rsidRDefault="00D01599" w:rsidP="00D01599">
      <w:pPr>
        <w:pStyle w:val="Caption"/>
      </w:pPr>
      <w:bookmarkStart w:id="129" w:name="_Toc34493044"/>
      <w:r>
        <w:t xml:space="preserve">Figure </w:t>
      </w:r>
      <w:r w:rsidR="000C1FF5">
        <w:fldChar w:fldCharType="begin"/>
      </w:r>
      <w:r w:rsidR="000C1FF5">
        <w:instrText xml:space="preserve"> SEQ Figure \* ARABIC </w:instrText>
      </w:r>
      <w:r w:rsidR="000C1FF5">
        <w:fldChar w:fldCharType="separate"/>
      </w:r>
      <w:r w:rsidR="00047019">
        <w:rPr>
          <w:noProof/>
        </w:rPr>
        <w:t>20</w:t>
      </w:r>
      <w:r w:rsidR="000C1FF5">
        <w:rPr>
          <w:noProof/>
        </w:rPr>
        <w:fldChar w:fldCharType="end"/>
      </w:r>
      <w:r>
        <w:t>: Analysis Class Iteration 2</w:t>
      </w:r>
      <w:bookmarkEnd w:id="129"/>
    </w:p>
    <w:p w14:paraId="6C3A19F2" w14:textId="115A20CE" w:rsidR="00D01599" w:rsidRDefault="00D01599" w:rsidP="00D01599">
      <w:pPr>
        <w:pStyle w:val="ListParagraph"/>
        <w:numPr>
          <w:ilvl w:val="0"/>
          <w:numId w:val="11"/>
        </w:numPr>
        <w:spacing w:line="360" w:lineRule="auto"/>
        <w:rPr>
          <w:highlight w:val="yellow"/>
        </w:rPr>
      </w:pPr>
      <w:r w:rsidRPr="00B948C5">
        <w:rPr>
          <w:highlight w:val="yellow"/>
        </w:rPr>
        <w:t>To explain</w:t>
      </w:r>
    </w:p>
    <w:p w14:paraId="49A931C9" w14:textId="7CB6D097" w:rsidR="00201123" w:rsidRDefault="00201123" w:rsidP="00201123">
      <w:pPr>
        <w:pStyle w:val="ListParagraph"/>
        <w:numPr>
          <w:ilvl w:val="1"/>
          <w:numId w:val="11"/>
        </w:numPr>
        <w:spacing w:line="360" w:lineRule="auto"/>
        <w:rPr>
          <w:highlight w:val="yellow"/>
        </w:rPr>
      </w:pPr>
      <w:r>
        <w:rPr>
          <w:highlight w:val="yellow"/>
        </w:rPr>
        <w:t>Second iteration of analysis class that expands on the diagram shown in figure 16</w:t>
      </w:r>
    </w:p>
    <w:p w14:paraId="4F9AB73C" w14:textId="5E193466" w:rsidR="00D01599" w:rsidRDefault="00D01599" w:rsidP="00D01599">
      <w:pPr>
        <w:pStyle w:val="ListParagraph"/>
        <w:numPr>
          <w:ilvl w:val="1"/>
          <w:numId w:val="11"/>
        </w:numPr>
        <w:spacing w:line="360" w:lineRule="auto"/>
        <w:rPr>
          <w:highlight w:val="yellow"/>
        </w:rPr>
      </w:pPr>
      <w:r>
        <w:rPr>
          <w:highlight w:val="yellow"/>
        </w:rPr>
        <w:t>Identified from</w:t>
      </w:r>
      <w:r w:rsidR="00201123">
        <w:rPr>
          <w:highlight w:val="yellow"/>
        </w:rPr>
        <w:t xml:space="preserve"> the second iteration</w:t>
      </w:r>
      <w:r>
        <w:rPr>
          <w:highlight w:val="yellow"/>
        </w:rPr>
        <w:t xml:space="preserve"> use case diagrams </w:t>
      </w:r>
      <w:r w:rsidR="00201123">
        <w:rPr>
          <w:highlight w:val="yellow"/>
        </w:rPr>
        <w:t xml:space="preserve">– specifically the use case where the user enters and address they would like to navigate to </w:t>
      </w:r>
    </w:p>
    <w:p w14:paraId="7D744A2A" w14:textId="0DCF9E3F" w:rsidR="00D01599" w:rsidRDefault="00D01599" w:rsidP="00D01599">
      <w:pPr>
        <w:pStyle w:val="ListParagraph"/>
        <w:numPr>
          <w:ilvl w:val="1"/>
          <w:numId w:val="11"/>
        </w:numPr>
        <w:spacing w:line="360" w:lineRule="auto"/>
        <w:rPr>
          <w:highlight w:val="yellow"/>
        </w:rPr>
      </w:pPr>
      <w:r>
        <w:rPr>
          <w:highlight w:val="yellow"/>
        </w:rPr>
        <w:t>Lead to identifying</w:t>
      </w:r>
      <w:r w:rsidR="00201123">
        <w:rPr>
          <w:highlight w:val="yellow"/>
        </w:rPr>
        <w:t xml:space="preserve"> second iteration</w:t>
      </w:r>
      <w:r>
        <w:rPr>
          <w:highlight w:val="yellow"/>
        </w:rPr>
        <w:t xml:space="preserve"> sequence and class diagrams</w:t>
      </w:r>
    </w:p>
    <w:p w14:paraId="714E377F" w14:textId="77777777" w:rsidR="00D01599" w:rsidRDefault="00D01599" w:rsidP="00D01599">
      <w:pPr>
        <w:pStyle w:val="ListParagraph"/>
        <w:numPr>
          <w:ilvl w:val="1"/>
          <w:numId w:val="11"/>
        </w:numPr>
        <w:spacing w:line="360" w:lineRule="auto"/>
        <w:rPr>
          <w:highlight w:val="yellow"/>
        </w:rPr>
      </w:pPr>
      <w:r>
        <w:rPr>
          <w:highlight w:val="yellow"/>
        </w:rPr>
        <w:t>Shows analysis classes and their relationships</w:t>
      </w:r>
    </w:p>
    <w:p w14:paraId="60B40848" w14:textId="410AEA53" w:rsidR="00D01599" w:rsidRDefault="00D01599" w:rsidP="00D01599">
      <w:pPr>
        <w:pStyle w:val="ListParagraph"/>
        <w:numPr>
          <w:ilvl w:val="1"/>
          <w:numId w:val="11"/>
        </w:numPr>
        <w:spacing w:line="360" w:lineRule="auto"/>
        <w:rPr>
          <w:highlight w:val="yellow"/>
        </w:rPr>
      </w:pPr>
      <w:r>
        <w:rPr>
          <w:highlight w:val="yellow"/>
        </w:rPr>
        <w:t xml:space="preserve">Above figure shows relationship between user and </w:t>
      </w:r>
      <w:r w:rsidR="00201123">
        <w:rPr>
          <w:highlight w:val="yellow"/>
        </w:rPr>
        <w:t>GPS or Navigation</w:t>
      </w:r>
      <w:r>
        <w:rPr>
          <w:highlight w:val="yellow"/>
        </w:rPr>
        <w:t xml:space="preserve"> program when </w:t>
      </w:r>
      <w:r w:rsidR="00201123">
        <w:rPr>
          <w:highlight w:val="yellow"/>
        </w:rPr>
        <w:t xml:space="preserve">computing directions to the users entered address </w:t>
      </w:r>
      <w:r>
        <w:rPr>
          <w:highlight w:val="yellow"/>
        </w:rPr>
        <w:t xml:space="preserve"> – a particular function the program will carry out</w:t>
      </w:r>
    </w:p>
    <w:p w14:paraId="75AEA9D0" w14:textId="0638CCB4" w:rsidR="00D01599" w:rsidRDefault="00D01599" w:rsidP="00D01599">
      <w:pPr>
        <w:pStyle w:val="ListParagraph"/>
        <w:numPr>
          <w:ilvl w:val="2"/>
          <w:numId w:val="11"/>
        </w:numPr>
        <w:spacing w:line="360" w:lineRule="auto"/>
        <w:rPr>
          <w:highlight w:val="yellow"/>
        </w:rPr>
      </w:pPr>
      <w:r>
        <w:rPr>
          <w:highlight w:val="yellow"/>
        </w:rPr>
        <w:t xml:space="preserve">Once the system is setup and the user begin to navigate </w:t>
      </w:r>
      <w:r w:rsidR="00E0271A">
        <w:rPr>
          <w:highlight w:val="yellow"/>
        </w:rPr>
        <w:t>the directions to the address entered by the user are calculated</w:t>
      </w:r>
    </w:p>
    <w:p w14:paraId="48B593D6" w14:textId="67F032BA" w:rsidR="00D01599" w:rsidRDefault="00D01599" w:rsidP="00D01599">
      <w:pPr>
        <w:pStyle w:val="ListParagraph"/>
        <w:numPr>
          <w:ilvl w:val="3"/>
          <w:numId w:val="11"/>
        </w:numPr>
        <w:spacing w:line="360" w:lineRule="auto"/>
        <w:rPr>
          <w:highlight w:val="yellow"/>
        </w:rPr>
      </w:pPr>
      <w:r>
        <w:rPr>
          <w:highlight w:val="yellow"/>
        </w:rPr>
        <w:t xml:space="preserve">The </w:t>
      </w:r>
      <w:r w:rsidR="00E0271A">
        <w:rPr>
          <w:highlight w:val="yellow"/>
        </w:rPr>
        <w:t>calculation of directions to the address requires the following preconditions</w:t>
      </w:r>
    </w:p>
    <w:p w14:paraId="78F55B92" w14:textId="77777777" w:rsidR="00D01599" w:rsidRDefault="00D01599" w:rsidP="00D01599">
      <w:pPr>
        <w:pStyle w:val="ListParagraph"/>
        <w:numPr>
          <w:ilvl w:val="4"/>
          <w:numId w:val="11"/>
        </w:numPr>
        <w:spacing w:line="360" w:lineRule="auto"/>
        <w:rPr>
          <w:highlight w:val="yellow"/>
        </w:rPr>
      </w:pPr>
      <w:r>
        <w:rPr>
          <w:highlight w:val="yellow"/>
        </w:rPr>
        <w:t>That the device is powered on</w:t>
      </w:r>
    </w:p>
    <w:p w14:paraId="77C6E047" w14:textId="16A82ECE" w:rsidR="00D01599" w:rsidRDefault="00D01599" w:rsidP="00D01599">
      <w:pPr>
        <w:pStyle w:val="ListParagraph"/>
        <w:numPr>
          <w:ilvl w:val="4"/>
          <w:numId w:val="11"/>
        </w:numPr>
        <w:spacing w:line="360" w:lineRule="auto"/>
        <w:rPr>
          <w:highlight w:val="yellow"/>
        </w:rPr>
      </w:pPr>
      <w:r>
        <w:rPr>
          <w:highlight w:val="yellow"/>
        </w:rPr>
        <w:t xml:space="preserve">That the </w:t>
      </w:r>
      <w:r w:rsidR="00E0271A">
        <w:rPr>
          <w:highlight w:val="yellow"/>
        </w:rPr>
        <w:t>attached microphone has received and inputted address</w:t>
      </w:r>
    </w:p>
    <w:p w14:paraId="239707E5" w14:textId="03924DE8" w:rsidR="00D01599" w:rsidRDefault="00D01599" w:rsidP="00D01599">
      <w:pPr>
        <w:pStyle w:val="ListParagraph"/>
        <w:numPr>
          <w:ilvl w:val="2"/>
          <w:numId w:val="11"/>
        </w:numPr>
        <w:spacing w:line="360" w:lineRule="auto"/>
        <w:rPr>
          <w:highlight w:val="yellow"/>
        </w:rPr>
      </w:pPr>
      <w:r>
        <w:rPr>
          <w:highlight w:val="yellow"/>
        </w:rPr>
        <w:t xml:space="preserve">The </w:t>
      </w:r>
      <w:r w:rsidR="00E0271A">
        <w:rPr>
          <w:highlight w:val="yellow"/>
        </w:rPr>
        <w:t>calculated directions</w:t>
      </w:r>
      <w:r>
        <w:rPr>
          <w:highlight w:val="yellow"/>
        </w:rPr>
        <w:t xml:space="preserve"> come from the </w:t>
      </w:r>
      <w:r w:rsidR="00E0271A">
        <w:rPr>
          <w:highlight w:val="yellow"/>
        </w:rPr>
        <w:t>GPS or Navigation</w:t>
      </w:r>
      <w:r>
        <w:rPr>
          <w:highlight w:val="yellow"/>
        </w:rPr>
        <w:t xml:space="preserve"> program</w:t>
      </w:r>
    </w:p>
    <w:p w14:paraId="741698A8" w14:textId="027A3D50" w:rsidR="00D01599" w:rsidRDefault="00D01599" w:rsidP="00D01599">
      <w:pPr>
        <w:pStyle w:val="ListParagraph"/>
        <w:numPr>
          <w:ilvl w:val="3"/>
          <w:numId w:val="11"/>
        </w:numPr>
        <w:spacing w:line="360" w:lineRule="auto"/>
        <w:rPr>
          <w:highlight w:val="yellow"/>
        </w:rPr>
      </w:pPr>
      <w:r>
        <w:rPr>
          <w:highlight w:val="yellow"/>
        </w:rPr>
        <w:t xml:space="preserve">When the </w:t>
      </w:r>
      <w:r w:rsidR="00E0271A">
        <w:rPr>
          <w:highlight w:val="yellow"/>
        </w:rPr>
        <w:t>address</w:t>
      </w:r>
      <w:r>
        <w:rPr>
          <w:highlight w:val="yellow"/>
        </w:rPr>
        <w:t xml:space="preserve"> is inputted into the program it is gathered by the </w:t>
      </w:r>
      <w:r w:rsidR="00E0271A">
        <w:rPr>
          <w:highlight w:val="yellow"/>
        </w:rPr>
        <w:t>GPS</w:t>
      </w:r>
      <w:r>
        <w:rPr>
          <w:highlight w:val="yellow"/>
        </w:rPr>
        <w:t xml:space="preserve"> system</w:t>
      </w:r>
    </w:p>
    <w:p w14:paraId="21EB5547" w14:textId="29D85E69" w:rsidR="00D01599" w:rsidRDefault="00D01599" w:rsidP="00D01599">
      <w:pPr>
        <w:pStyle w:val="ListParagraph"/>
        <w:numPr>
          <w:ilvl w:val="3"/>
          <w:numId w:val="11"/>
        </w:numPr>
        <w:spacing w:line="360" w:lineRule="auto"/>
        <w:rPr>
          <w:highlight w:val="yellow"/>
        </w:rPr>
      </w:pPr>
      <w:r>
        <w:rPr>
          <w:highlight w:val="yellow"/>
        </w:rPr>
        <w:t xml:space="preserve">The </w:t>
      </w:r>
      <w:r w:rsidR="00E0271A">
        <w:rPr>
          <w:highlight w:val="yellow"/>
        </w:rPr>
        <w:t>GPS</w:t>
      </w:r>
      <w:r>
        <w:rPr>
          <w:highlight w:val="yellow"/>
        </w:rPr>
        <w:t xml:space="preserve"> system then </w:t>
      </w:r>
      <w:r w:rsidR="00E0271A">
        <w:rPr>
          <w:highlight w:val="yellow"/>
        </w:rPr>
        <w:t>calculates the directions that need to be taken to arrive at this address</w:t>
      </w:r>
      <w:r>
        <w:rPr>
          <w:highlight w:val="yellow"/>
        </w:rPr>
        <w:t xml:space="preserve"> and outputs these</w:t>
      </w:r>
      <w:r w:rsidR="00E0271A">
        <w:rPr>
          <w:highlight w:val="yellow"/>
        </w:rPr>
        <w:t xml:space="preserve"> to the user</w:t>
      </w:r>
    </w:p>
    <w:p w14:paraId="5C333C2A" w14:textId="6DCE95A6" w:rsidR="00D01599" w:rsidRPr="002D37DD" w:rsidRDefault="00D01599" w:rsidP="00D01599">
      <w:pPr>
        <w:pStyle w:val="ListParagraph"/>
        <w:numPr>
          <w:ilvl w:val="2"/>
          <w:numId w:val="11"/>
        </w:numPr>
        <w:spacing w:line="360" w:lineRule="auto"/>
        <w:rPr>
          <w:highlight w:val="yellow"/>
        </w:rPr>
      </w:pPr>
      <w:r>
        <w:rPr>
          <w:highlight w:val="yellow"/>
        </w:rPr>
        <w:lastRenderedPageBreak/>
        <w:t xml:space="preserve">The end result / post-conditions of </w:t>
      </w:r>
      <w:r w:rsidR="00217477">
        <w:rPr>
          <w:highlight w:val="yellow"/>
        </w:rPr>
        <w:t xml:space="preserve">the computing address directions </w:t>
      </w:r>
      <w:r>
        <w:rPr>
          <w:highlight w:val="yellow"/>
        </w:rPr>
        <w:t xml:space="preserve">core functionality is the </w:t>
      </w:r>
      <w:r w:rsidR="00217477">
        <w:rPr>
          <w:highlight w:val="yellow"/>
        </w:rPr>
        <w:t>direction</w:t>
      </w:r>
      <w:r>
        <w:rPr>
          <w:highlight w:val="yellow"/>
        </w:rPr>
        <w:t xml:space="preserve"> instructions that are provided to the user</w:t>
      </w:r>
    </w:p>
    <w:p w14:paraId="69E9725A" w14:textId="77D61D97" w:rsidR="008A73E3" w:rsidRDefault="008A73E3" w:rsidP="002D37DD">
      <w:pPr>
        <w:spacing w:line="360" w:lineRule="auto"/>
      </w:pPr>
    </w:p>
    <w:p w14:paraId="5FD9EEAF" w14:textId="77777777" w:rsidR="008A73E3" w:rsidRDefault="008A73E3" w:rsidP="005E0499">
      <w:pPr>
        <w:keepNext/>
        <w:spacing w:line="360" w:lineRule="auto"/>
        <w:sectPr w:rsidR="008A73E3">
          <w:pgSz w:w="11906" w:h="16838"/>
          <w:pgMar w:top="1440" w:right="1440" w:bottom="1440" w:left="1440" w:header="708" w:footer="708" w:gutter="0"/>
          <w:cols w:space="708"/>
          <w:docGrid w:linePitch="360"/>
        </w:sectPr>
      </w:pPr>
    </w:p>
    <w:p w14:paraId="7FE2D889" w14:textId="4F0076C9" w:rsidR="008A73E3" w:rsidRDefault="008A73E3" w:rsidP="005E0499">
      <w:pPr>
        <w:keepNext/>
        <w:spacing w:line="360" w:lineRule="auto"/>
      </w:pPr>
    </w:p>
    <w:p w14:paraId="6FD08C90" w14:textId="77777777" w:rsidR="008A73E3" w:rsidRDefault="008A73E3" w:rsidP="005E0499">
      <w:pPr>
        <w:keepNext/>
        <w:spacing w:line="360" w:lineRule="auto"/>
      </w:pPr>
    </w:p>
    <w:p w14:paraId="4771805F" w14:textId="77777777" w:rsidR="008A73E3" w:rsidRDefault="008A73E3" w:rsidP="005E0499">
      <w:pPr>
        <w:keepNext/>
        <w:spacing w:line="360" w:lineRule="auto"/>
      </w:pPr>
    </w:p>
    <w:p w14:paraId="5D8DA3F6" w14:textId="77777777" w:rsidR="008A73E3" w:rsidRDefault="008A73E3" w:rsidP="005E0499">
      <w:pPr>
        <w:keepNext/>
        <w:spacing w:line="360" w:lineRule="auto"/>
      </w:pPr>
    </w:p>
    <w:p w14:paraId="69CD0B1D" w14:textId="68569B38" w:rsidR="005E0499" w:rsidRDefault="00D40D2B" w:rsidP="005E0499">
      <w:pPr>
        <w:keepNext/>
        <w:spacing w:line="360" w:lineRule="auto"/>
      </w:pPr>
      <w:r>
        <w:rPr>
          <w:noProof/>
        </w:rPr>
        <w:drawing>
          <wp:inline distT="0" distB="0" distL="0" distR="0" wp14:anchorId="289CF3E2" wp14:editId="18971852">
            <wp:extent cx="9899672" cy="286512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001860" cy="2894695"/>
                    </a:xfrm>
                    <a:prstGeom prst="rect">
                      <a:avLst/>
                    </a:prstGeom>
                  </pic:spPr>
                </pic:pic>
              </a:graphicData>
            </a:graphic>
          </wp:inline>
        </w:drawing>
      </w:r>
    </w:p>
    <w:p w14:paraId="1B8CE50F" w14:textId="7674E85A" w:rsidR="00D40D2B" w:rsidRDefault="005E0499" w:rsidP="005E0499">
      <w:pPr>
        <w:pStyle w:val="Caption"/>
      </w:pPr>
      <w:bookmarkStart w:id="130" w:name="_Ref34463490"/>
      <w:bookmarkStart w:id="131" w:name="_Ref34463608"/>
      <w:bookmarkStart w:id="132" w:name="_Toc34493045"/>
      <w:r>
        <w:t xml:space="preserve">Figure </w:t>
      </w:r>
      <w:r w:rsidR="000C1FF5">
        <w:fldChar w:fldCharType="begin"/>
      </w:r>
      <w:r w:rsidR="000C1FF5">
        <w:instrText xml:space="preserve"> SEQ Figure \* ARABIC </w:instrText>
      </w:r>
      <w:r w:rsidR="000C1FF5">
        <w:fldChar w:fldCharType="separate"/>
      </w:r>
      <w:r w:rsidR="00047019">
        <w:rPr>
          <w:noProof/>
        </w:rPr>
        <w:t>21</w:t>
      </w:r>
      <w:r w:rsidR="000C1FF5">
        <w:rPr>
          <w:noProof/>
        </w:rPr>
        <w:fldChar w:fldCharType="end"/>
      </w:r>
      <w:r>
        <w:t>: Sequence Diagram Iteration 2</w:t>
      </w:r>
      <w:bookmarkEnd w:id="130"/>
      <w:bookmarkEnd w:id="131"/>
      <w:bookmarkEnd w:id="132"/>
    </w:p>
    <w:p w14:paraId="047467EB" w14:textId="16B4281B" w:rsidR="005E0499" w:rsidRDefault="005E0499" w:rsidP="005E0499">
      <w:pPr>
        <w:rPr>
          <w:highlight w:val="yellow"/>
        </w:rPr>
      </w:pPr>
    </w:p>
    <w:p w14:paraId="18734A36" w14:textId="19F2A826" w:rsidR="008A73E3" w:rsidRDefault="008A73E3" w:rsidP="005E0499">
      <w:pPr>
        <w:rPr>
          <w:highlight w:val="yellow"/>
        </w:rPr>
      </w:pPr>
    </w:p>
    <w:p w14:paraId="0D298BEE" w14:textId="0DE9DFF0" w:rsidR="008A73E3" w:rsidRDefault="008A73E3" w:rsidP="005E0499">
      <w:pPr>
        <w:rPr>
          <w:highlight w:val="yellow"/>
        </w:rPr>
      </w:pPr>
    </w:p>
    <w:p w14:paraId="011A34D8" w14:textId="77777777" w:rsidR="008A73E3" w:rsidRDefault="008A73E3" w:rsidP="005E0499">
      <w:pPr>
        <w:rPr>
          <w:highlight w:val="yellow"/>
        </w:rPr>
        <w:sectPr w:rsidR="008A73E3" w:rsidSect="008A73E3">
          <w:pgSz w:w="16838" w:h="11906" w:orient="landscape"/>
          <w:pgMar w:top="720" w:right="720" w:bottom="720" w:left="720" w:header="708" w:footer="708" w:gutter="0"/>
          <w:cols w:space="708"/>
          <w:docGrid w:linePitch="360"/>
        </w:sectPr>
      </w:pPr>
    </w:p>
    <w:p w14:paraId="627CD162" w14:textId="2EB3AEEC" w:rsidR="00D40D2B" w:rsidRDefault="00D40D2B" w:rsidP="007655BA">
      <w:pPr>
        <w:spacing w:line="360" w:lineRule="auto"/>
      </w:pPr>
      <w:r w:rsidRPr="009541D8">
        <w:lastRenderedPageBreak/>
        <w:t>The above figure</w:t>
      </w:r>
      <w:r w:rsidR="009541D8" w:rsidRPr="009541D8">
        <w:t>,</w:t>
      </w:r>
      <w:r w:rsidR="00053C15">
        <w:t xml:space="preserve"> </w:t>
      </w:r>
      <w:r w:rsidR="00053C15">
        <w:rPr>
          <w:highlight w:val="yellow"/>
        </w:rPr>
        <w:fldChar w:fldCharType="begin"/>
      </w:r>
      <w:r w:rsidR="00053C15">
        <w:rPr>
          <w:highlight w:val="yellow"/>
        </w:rPr>
        <w:instrText xml:space="preserve"> REF _Ref34463490 \h </w:instrText>
      </w:r>
      <w:r w:rsidR="00053C15">
        <w:rPr>
          <w:highlight w:val="yellow"/>
        </w:rPr>
      </w:r>
      <w:r w:rsidR="00053C15">
        <w:rPr>
          <w:highlight w:val="yellow"/>
        </w:rPr>
        <w:fldChar w:fldCharType="separate"/>
      </w:r>
      <w:r w:rsidR="00D01599">
        <w:t xml:space="preserve">Figure </w:t>
      </w:r>
      <w:r w:rsidR="00D01599">
        <w:rPr>
          <w:noProof/>
        </w:rPr>
        <w:t>21</w:t>
      </w:r>
      <w:r w:rsidR="00053C15">
        <w:rPr>
          <w:highlight w:val="yellow"/>
        </w:rPr>
        <w:fldChar w:fldCharType="end"/>
      </w:r>
      <w:r w:rsidR="00053C15">
        <w:t>,</w:t>
      </w:r>
      <w:r w:rsidR="009541D8" w:rsidRPr="009541D8">
        <w:t xml:space="preserve"> </w:t>
      </w:r>
      <w:r w:rsidRPr="009541D8">
        <w:t xml:space="preserve"> is an extension of the </w:t>
      </w:r>
      <w:r w:rsidR="009541D8" w:rsidRPr="009541D8">
        <w:t xml:space="preserve">first sequence diagram iteration, shown in </w:t>
      </w:r>
      <w:r w:rsidR="00B40A29">
        <w:rPr>
          <w:highlight w:val="yellow"/>
        </w:rPr>
        <w:fldChar w:fldCharType="begin"/>
      </w:r>
      <w:r w:rsidR="00B40A29">
        <w:rPr>
          <w:highlight w:val="yellow"/>
        </w:rPr>
        <w:instrText xml:space="preserve"> REF _Ref34463518 \h </w:instrText>
      </w:r>
      <w:r w:rsidR="00B40A29">
        <w:rPr>
          <w:highlight w:val="yellow"/>
        </w:rPr>
      </w:r>
      <w:r w:rsidR="00B40A29">
        <w:rPr>
          <w:highlight w:val="yellow"/>
        </w:rPr>
        <w:fldChar w:fldCharType="separate"/>
      </w:r>
      <w:r w:rsidR="00B40A29">
        <w:t xml:space="preserve">Figure </w:t>
      </w:r>
      <w:r w:rsidR="00B40A29">
        <w:rPr>
          <w:noProof/>
        </w:rPr>
        <w:t>17</w:t>
      </w:r>
      <w:r w:rsidR="00B40A29">
        <w:rPr>
          <w:highlight w:val="yellow"/>
        </w:rPr>
        <w:fldChar w:fldCharType="end"/>
      </w:r>
      <w:r w:rsidR="009541D8" w:rsidRPr="009541D8">
        <w:t xml:space="preserve">. </w:t>
      </w:r>
      <w:r w:rsidRPr="00386A9B">
        <w:t xml:space="preserve">The above figure follows the same interactions as previously discussed with some additional processes. After the initial set up of the Raspberry Pi device the user enters the address they want to navigate towards, using a microphone. This address is then sent to the navigation system running on the Pi. This navigation system gathers the directions needed to get to this address. Once the directions are received they are given to the user through their connected audio device. </w:t>
      </w:r>
      <w:r w:rsidR="00386A9B" w:rsidRPr="00386A9B">
        <w:t>When</w:t>
      </w:r>
      <w:r w:rsidRPr="00386A9B">
        <w:t xml:space="preserve"> the user is finished their </w:t>
      </w:r>
      <w:r w:rsidR="00386A9B" w:rsidRPr="00386A9B">
        <w:t>navigation,</w:t>
      </w:r>
      <w:r w:rsidRPr="00386A9B">
        <w:t xml:space="preserve"> they can power off the device to end the process.</w:t>
      </w:r>
    </w:p>
    <w:p w14:paraId="5AE5A84B" w14:textId="77777777" w:rsidR="00D01599" w:rsidRDefault="00DB03DD" w:rsidP="00D01599">
      <w:pPr>
        <w:keepNext/>
        <w:spacing w:line="360" w:lineRule="auto"/>
      </w:pPr>
      <w:r>
        <w:rPr>
          <w:noProof/>
        </w:rPr>
        <w:drawing>
          <wp:inline distT="0" distB="0" distL="0" distR="0" wp14:anchorId="05197596" wp14:editId="3D99F959">
            <wp:extent cx="5731510" cy="38163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816350"/>
                    </a:xfrm>
                    <a:prstGeom prst="rect">
                      <a:avLst/>
                    </a:prstGeom>
                  </pic:spPr>
                </pic:pic>
              </a:graphicData>
            </a:graphic>
          </wp:inline>
        </w:drawing>
      </w:r>
    </w:p>
    <w:p w14:paraId="024FFEC9" w14:textId="3920C1BA" w:rsidR="000566F8" w:rsidRDefault="00D01599" w:rsidP="00D01599">
      <w:pPr>
        <w:pStyle w:val="Caption"/>
        <w:rPr>
          <w:b/>
          <w:bCs/>
        </w:rPr>
      </w:pPr>
      <w:bookmarkStart w:id="133" w:name="_Toc34493046"/>
      <w:r>
        <w:t xml:space="preserve">Figure </w:t>
      </w:r>
      <w:r w:rsidR="000C1FF5">
        <w:fldChar w:fldCharType="begin"/>
      </w:r>
      <w:r w:rsidR="000C1FF5">
        <w:instrText xml:space="preserve"> SEQ Figure \* ARABIC </w:instrText>
      </w:r>
      <w:r w:rsidR="000C1FF5">
        <w:fldChar w:fldCharType="separate"/>
      </w:r>
      <w:r w:rsidR="00047019">
        <w:rPr>
          <w:noProof/>
        </w:rPr>
        <w:t>22</w:t>
      </w:r>
      <w:r w:rsidR="000C1FF5">
        <w:rPr>
          <w:noProof/>
        </w:rPr>
        <w:fldChar w:fldCharType="end"/>
      </w:r>
      <w:r>
        <w:t>: Class Diagram Iteration 2</w:t>
      </w:r>
      <w:bookmarkEnd w:id="133"/>
    </w:p>
    <w:p w14:paraId="62B73E2F" w14:textId="30C9AD2D" w:rsidR="00217477" w:rsidRDefault="00217477" w:rsidP="00217477">
      <w:pPr>
        <w:pStyle w:val="ListParagraph"/>
        <w:numPr>
          <w:ilvl w:val="0"/>
          <w:numId w:val="11"/>
        </w:numPr>
        <w:spacing w:line="360" w:lineRule="auto"/>
        <w:rPr>
          <w:highlight w:val="yellow"/>
        </w:rPr>
      </w:pPr>
      <w:r w:rsidRPr="001644DA">
        <w:rPr>
          <w:highlight w:val="yellow"/>
        </w:rPr>
        <w:t>To explain</w:t>
      </w:r>
    </w:p>
    <w:p w14:paraId="44057562" w14:textId="48E5302B" w:rsidR="00F4779A" w:rsidRDefault="00F4779A" w:rsidP="00F4779A">
      <w:pPr>
        <w:pStyle w:val="ListParagraph"/>
        <w:numPr>
          <w:ilvl w:val="1"/>
          <w:numId w:val="11"/>
        </w:numPr>
        <w:spacing w:line="360" w:lineRule="auto"/>
        <w:rPr>
          <w:highlight w:val="yellow"/>
        </w:rPr>
      </w:pPr>
      <w:r>
        <w:rPr>
          <w:highlight w:val="yellow"/>
        </w:rPr>
        <w:t>Second class diagram iteration for developed system, shown in Figure 22</w:t>
      </w:r>
    </w:p>
    <w:p w14:paraId="2AD98BA9" w14:textId="308CC43B" w:rsidR="00217477" w:rsidRDefault="00F4779A" w:rsidP="00217477">
      <w:pPr>
        <w:pStyle w:val="ListParagraph"/>
        <w:numPr>
          <w:ilvl w:val="1"/>
          <w:numId w:val="11"/>
        </w:numPr>
        <w:spacing w:line="360" w:lineRule="auto"/>
        <w:rPr>
          <w:highlight w:val="yellow"/>
        </w:rPr>
      </w:pPr>
      <w:r>
        <w:rPr>
          <w:highlight w:val="yellow"/>
        </w:rPr>
        <w:t xml:space="preserve">Expansion on </w:t>
      </w:r>
      <w:r w:rsidR="00217477">
        <w:rPr>
          <w:highlight w:val="yellow"/>
        </w:rPr>
        <w:t xml:space="preserve">First class diagram iteration for the developed system – shown in Figure </w:t>
      </w:r>
      <w:r>
        <w:rPr>
          <w:highlight w:val="yellow"/>
        </w:rPr>
        <w:t>18</w:t>
      </w:r>
    </w:p>
    <w:p w14:paraId="76CF8C29" w14:textId="77777777" w:rsidR="00217477" w:rsidRDefault="00217477" w:rsidP="00217477">
      <w:pPr>
        <w:pStyle w:val="ListParagraph"/>
        <w:numPr>
          <w:ilvl w:val="1"/>
          <w:numId w:val="11"/>
        </w:numPr>
        <w:spacing w:line="360" w:lineRule="auto"/>
        <w:rPr>
          <w:highlight w:val="yellow"/>
        </w:rPr>
      </w:pPr>
      <w:r>
        <w:rPr>
          <w:highlight w:val="yellow"/>
        </w:rPr>
        <w:t>Describes the system structure</w:t>
      </w:r>
    </w:p>
    <w:p w14:paraId="134102D3" w14:textId="77777777" w:rsidR="00217477" w:rsidRDefault="00217477" w:rsidP="00217477">
      <w:pPr>
        <w:pStyle w:val="ListParagraph"/>
        <w:numPr>
          <w:ilvl w:val="1"/>
          <w:numId w:val="11"/>
        </w:numPr>
        <w:spacing w:line="360" w:lineRule="auto"/>
        <w:rPr>
          <w:highlight w:val="yellow"/>
        </w:rPr>
      </w:pPr>
      <w:r>
        <w:rPr>
          <w:highlight w:val="yellow"/>
        </w:rPr>
        <w:t xml:space="preserve">Each class for example User interface is an containment of a set of related objects </w:t>
      </w:r>
    </w:p>
    <w:p w14:paraId="40160AEE" w14:textId="6976E80D" w:rsidR="00217477" w:rsidRDefault="00217477" w:rsidP="00217477">
      <w:pPr>
        <w:pStyle w:val="ListParagraph"/>
        <w:numPr>
          <w:ilvl w:val="2"/>
          <w:numId w:val="11"/>
        </w:numPr>
        <w:spacing w:line="360" w:lineRule="auto"/>
        <w:rPr>
          <w:highlight w:val="yellow"/>
        </w:rPr>
      </w:pPr>
      <w:r>
        <w:rPr>
          <w:highlight w:val="yellow"/>
        </w:rPr>
        <w:t>These are linked through association –</w:t>
      </w:r>
      <w:r w:rsidR="00846C95">
        <w:rPr>
          <w:highlight w:val="yellow"/>
        </w:rPr>
        <w:t xml:space="preserve"> i.e.</w:t>
      </w:r>
      <w:r>
        <w:rPr>
          <w:highlight w:val="yellow"/>
        </w:rPr>
        <w:t xml:space="preserve"> power on and user interface are linked because to run the obstacle avoidance program</w:t>
      </w:r>
      <w:r w:rsidR="008232AB">
        <w:rPr>
          <w:highlight w:val="yellow"/>
        </w:rPr>
        <w:t xml:space="preserve"> the</w:t>
      </w:r>
      <w:r>
        <w:rPr>
          <w:highlight w:val="yellow"/>
        </w:rPr>
        <w:t xml:space="preserve"> device needs to be powered on</w:t>
      </w:r>
    </w:p>
    <w:p w14:paraId="28AE21BB" w14:textId="77777777" w:rsidR="00217477" w:rsidRDefault="00217477" w:rsidP="00217477">
      <w:pPr>
        <w:pStyle w:val="ListParagraph"/>
        <w:numPr>
          <w:ilvl w:val="1"/>
          <w:numId w:val="11"/>
        </w:numPr>
        <w:spacing w:line="360" w:lineRule="auto"/>
        <w:rPr>
          <w:highlight w:val="yellow"/>
        </w:rPr>
      </w:pPr>
      <w:r>
        <w:rPr>
          <w:highlight w:val="yellow"/>
        </w:rPr>
        <w:t>Starts by deciding if device is powered on or not</w:t>
      </w:r>
    </w:p>
    <w:p w14:paraId="3B50D189" w14:textId="77777777" w:rsidR="00217477" w:rsidRDefault="00217477" w:rsidP="00217477">
      <w:pPr>
        <w:pStyle w:val="ListParagraph"/>
        <w:numPr>
          <w:ilvl w:val="2"/>
          <w:numId w:val="11"/>
        </w:numPr>
        <w:spacing w:line="360" w:lineRule="auto"/>
        <w:rPr>
          <w:highlight w:val="yellow"/>
        </w:rPr>
      </w:pPr>
      <w:r>
        <w:rPr>
          <w:highlight w:val="yellow"/>
        </w:rPr>
        <w:lastRenderedPageBreak/>
        <w:t>When powered on user interface is loaded and set up for navigation</w:t>
      </w:r>
    </w:p>
    <w:p w14:paraId="26833D01" w14:textId="77777777" w:rsidR="00217477" w:rsidRDefault="00217477" w:rsidP="00217477">
      <w:pPr>
        <w:pStyle w:val="ListParagraph"/>
        <w:numPr>
          <w:ilvl w:val="1"/>
          <w:numId w:val="11"/>
        </w:numPr>
        <w:spacing w:line="360" w:lineRule="auto"/>
        <w:rPr>
          <w:highlight w:val="yellow"/>
        </w:rPr>
      </w:pPr>
      <w:r>
        <w:rPr>
          <w:highlight w:val="yellow"/>
        </w:rPr>
        <w:t>Once setup navigation can begin</w:t>
      </w:r>
    </w:p>
    <w:p w14:paraId="13C806BD" w14:textId="21A9B803" w:rsidR="00217477" w:rsidRDefault="00217477" w:rsidP="00217477">
      <w:pPr>
        <w:pStyle w:val="ListParagraph"/>
        <w:numPr>
          <w:ilvl w:val="2"/>
          <w:numId w:val="11"/>
        </w:numPr>
        <w:spacing w:line="360" w:lineRule="auto"/>
        <w:rPr>
          <w:highlight w:val="yellow"/>
        </w:rPr>
      </w:pPr>
      <w:r>
        <w:rPr>
          <w:highlight w:val="yellow"/>
        </w:rPr>
        <w:t>Entails camera taking in video stream</w:t>
      </w:r>
      <w:r w:rsidR="008232AB">
        <w:rPr>
          <w:highlight w:val="yellow"/>
        </w:rPr>
        <w:t xml:space="preserve"> and microphone taking in input from user</w:t>
      </w:r>
      <w:r>
        <w:rPr>
          <w:highlight w:val="yellow"/>
        </w:rPr>
        <w:t>.</w:t>
      </w:r>
    </w:p>
    <w:p w14:paraId="2B36B373" w14:textId="373A12CC" w:rsidR="008232AB" w:rsidRDefault="008232AB" w:rsidP="008232AB">
      <w:pPr>
        <w:pStyle w:val="ListParagraph"/>
        <w:numPr>
          <w:ilvl w:val="1"/>
          <w:numId w:val="11"/>
        </w:numPr>
        <w:spacing w:line="360" w:lineRule="auto"/>
        <w:rPr>
          <w:highlight w:val="yellow"/>
        </w:rPr>
      </w:pPr>
      <w:r>
        <w:rPr>
          <w:highlight w:val="yellow"/>
        </w:rPr>
        <w:t>If the user has a specific address they would like to navigate to they can input this through the microphone</w:t>
      </w:r>
    </w:p>
    <w:p w14:paraId="60081EB6" w14:textId="0F748365" w:rsidR="006A63A7" w:rsidRDefault="008232AB" w:rsidP="006A63A7">
      <w:pPr>
        <w:pStyle w:val="ListParagraph"/>
        <w:numPr>
          <w:ilvl w:val="2"/>
          <w:numId w:val="11"/>
        </w:numPr>
        <w:spacing w:line="360" w:lineRule="auto"/>
        <w:rPr>
          <w:highlight w:val="yellow"/>
        </w:rPr>
      </w:pPr>
      <w:r>
        <w:rPr>
          <w:highlight w:val="yellow"/>
        </w:rPr>
        <w:t>This entered address will be sent to the GPS navigation program which will compute the directions that need to be taken to receive the desired address</w:t>
      </w:r>
    </w:p>
    <w:p w14:paraId="11D1334C" w14:textId="41D936E6" w:rsidR="008232AB" w:rsidRPr="006A63A7" w:rsidRDefault="006A63A7" w:rsidP="008232AB">
      <w:pPr>
        <w:pStyle w:val="ListParagraph"/>
        <w:numPr>
          <w:ilvl w:val="2"/>
          <w:numId w:val="11"/>
        </w:numPr>
        <w:spacing w:line="360" w:lineRule="auto"/>
        <w:rPr>
          <w:highlight w:val="yellow"/>
        </w:rPr>
      </w:pPr>
      <w:r>
        <w:rPr>
          <w:highlight w:val="yellow"/>
        </w:rPr>
        <w:t xml:space="preserve">From there obstacle detection can take place as normal – i.e. detecting objects in the </w:t>
      </w:r>
      <w:r w:rsidR="00F47819">
        <w:rPr>
          <w:highlight w:val="yellow"/>
        </w:rPr>
        <w:t>user’s</w:t>
      </w:r>
      <w:r>
        <w:rPr>
          <w:highlight w:val="yellow"/>
        </w:rPr>
        <w:t xml:space="preserve"> path as they follow the navigation instructions to their destination</w:t>
      </w:r>
    </w:p>
    <w:p w14:paraId="7BB73D0D" w14:textId="5D97FD03" w:rsidR="00217477" w:rsidRDefault="006A63A7" w:rsidP="00217477">
      <w:pPr>
        <w:pStyle w:val="ListParagraph"/>
        <w:numPr>
          <w:ilvl w:val="1"/>
          <w:numId w:val="11"/>
        </w:numPr>
        <w:spacing w:line="360" w:lineRule="auto"/>
        <w:rPr>
          <w:highlight w:val="yellow"/>
        </w:rPr>
      </w:pPr>
      <w:r>
        <w:rPr>
          <w:highlight w:val="yellow"/>
        </w:rPr>
        <w:t>If the user doesn’t have a specific address to navigate to then</w:t>
      </w:r>
      <w:r w:rsidR="008232AB">
        <w:rPr>
          <w:highlight w:val="yellow"/>
        </w:rPr>
        <w:t xml:space="preserve"> just the </w:t>
      </w:r>
      <w:r w:rsidR="00217477">
        <w:rPr>
          <w:highlight w:val="yellow"/>
        </w:rPr>
        <w:t>Video stream is used to detect objects in user path</w:t>
      </w:r>
    </w:p>
    <w:p w14:paraId="3FAE04FF" w14:textId="77777777" w:rsidR="00217477" w:rsidRDefault="00217477" w:rsidP="00217477">
      <w:pPr>
        <w:pStyle w:val="ListParagraph"/>
        <w:numPr>
          <w:ilvl w:val="2"/>
          <w:numId w:val="11"/>
        </w:numPr>
        <w:spacing w:line="360" w:lineRule="auto"/>
        <w:rPr>
          <w:highlight w:val="yellow"/>
        </w:rPr>
      </w:pPr>
      <w:r>
        <w:rPr>
          <w:highlight w:val="yellow"/>
        </w:rPr>
        <w:t>These detected objects used to compile instructions that will be provided to user through audio</w:t>
      </w:r>
    </w:p>
    <w:p w14:paraId="12028C6C" w14:textId="77777777" w:rsidR="00217477" w:rsidRPr="001644DA" w:rsidRDefault="00217477" w:rsidP="00217477">
      <w:pPr>
        <w:pStyle w:val="ListParagraph"/>
        <w:numPr>
          <w:ilvl w:val="1"/>
          <w:numId w:val="11"/>
        </w:numPr>
        <w:spacing w:line="360" w:lineRule="auto"/>
        <w:rPr>
          <w:highlight w:val="yellow"/>
        </w:rPr>
      </w:pPr>
      <w:r>
        <w:rPr>
          <w:highlight w:val="yellow"/>
        </w:rPr>
        <w:t>Once the user is finished navigating the power off operation is used to power of the pi</w:t>
      </w:r>
    </w:p>
    <w:p w14:paraId="3393AFD1" w14:textId="77777777" w:rsidR="000566F8" w:rsidRPr="00E67279" w:rsidRDefault="000566F8" w:rsidP="007655BA">
      <w:pPr>
        <w:spacing w:line="360" w:lineRule="auto"/>
        <w:rPr>
          <w:b/>
          <w:bCs/>
        </w:rPr>
      </w:pPr>
    </w:p>
    <w:p w14:paraId="3440D6D7" w14:textId="71EBCAEB" w:rsidR="0098585C" w:rsidRDefault="007655BA" w:rsidP="0098585C">
      <w:pPr>
        <w:spacing w:line="360" w:lineRule="auto"/>
        <w:rPr>
          <w:color w:val="4F81BD"/>
        </w:rPr>
      </w:pPr>
      <w:r w:rsidRPr="00F32CEC">
        <w:rPr>
          <w:color w:val="4F81BD"/>
        </w:rPr>
        <w:t>Iteration 3</w:t>
      </w:r>
    </w:p>
    <w:p w14:paraId="282D1090" w14:textId="77777777" w:rsidR="005E0499" w:rsidRDefault="00D40D2B" w:rsidP="005E0499">
      <w:pPr>
        <w:keepNext/>
        <w:spacing w:line="360" w:lineRule="auto"/>
      </w:pPr>
      <w:r>
        <w:rPr>
          <w:noProof/>
        </w:rPr>
        <w:lastRenderedPageBreak/>
        <w:drawing>
          <wp:inline distT="0" distB="0" distL="0" distR="0" wp14:anchorId="3A47BE81" wp14:editId="1187CEAD">
            <wp:extent cx="5731510" cy="390779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907790"/>
                    </a:xfrm>
                    <a:prstGeom prst="rect">
                      <a:avLst/>
                    </a:prstGeom>
                  </pic:spPr>
                </pic:pic>
              </a:graphicData>
            </a:graphic>
          </wp:inline>
        </w:drawing>
      </w:r>
    </w:p>
    <w:p w14:paraId="7DD49141" w14:textId="536883CC" w:rsidR="00D40D2B" w:rsidRDefault="005E0499" w:rsidP="005E0499">
      <w:pPr>
        <w:pStyle w:val="Caption"/>
      </w:pPr>
      <w:bookmarkStart w:id="134" w:name="_Ref34463541"/>
      <w:bookmarkStart w:id="135" w:name="_Toc34493047"/>
      <w:r>
        <w:t xml:space="preserve">Figure </w:t>
      </w:r>
      <w:r w:rsidR="000C1FF5">
        <w:fldChar w:fldCharType="begin"/>
      </w:r>
      <w:r w:rsidR="000C1FF5">
        <w:instrText xml:space="preserve"> SEQ Figure \* ARABIC </w:instrText>
      </w:r>
      <w:r w:rsidR="000C1FF5">
        <w:fldChar w:fldCharType="separate"/>
      </w:r>
      <w:r w:rsidR="00047019">
        <w:rPr>
          <w:noProof/>
        </w:rPr>
        <w:t>23</w:t>
      </w:r>
      <w:r w:rsidR="000C1FF5">
        <w:rPr>
          <w:noProof/>
        </w:rPr>
        <w:fldChar w:fldCharType="end"/>
      </w:r>
      <w:r>
        <w:t>: Use Case Iteration 3</w:t>
      </w:r>
      <w:bookmarkEnd w:id="134"/>
      <w:bookmarkEnd w:id="135"/>
    </w:p>
    <w:p w14:paraId="58E426DD" w14:textId="77777777" w:rsidR="005E0499" w:rsidRPr="005E0499" w:rsidRDefault="005E0499" w:rsidP="005E0499"/>
    <w:p w14:paraId="0940FF0D" w14:textId="1F8CD17B" w:rsidR="008A73E3" w:rsidRDefault="00D40D2B" w:rsidP="00D40D2B">
      <w:pPr>
        <w:spacing w:line="360" w:lineRule="auto"/>
      </w:pPr>
      <w:r w:rsidRPr="0071691E">
        <w:t>The above figure</w:t>
      </w:r>
      <w:r w:rsidR="00386A9B" w:rsidRPr="0071691E">
        <w:t xml:space="preserve">, </w:t>
      </w:r>
      <w:r w:rsidR="00B40A29">
        <w:rPr>
          <w:highlight w:val="yellow"/>
        </w:rPr>
        <w:fldChar w:fldCharType="begin"/>
      </w:r>
      <w:r w:rsidR="00B40A29">
        <w:rPr>
          <w:highlight w:val="yellow"/>
        </w:rPr>
        <w:instrText xml:space="preserve"> REF _Ref34463541 \h </w:instrText>
      </w:r>
      <w:r w:rsidR="00B40A29">
        <w:rPr>
          <w:highlight w:val="yellow"/>
        </w:rPr>
      </w:r>
      <w:r w:rsidR="00B40A29">
        <w:rPr>
          <w:highlight w:val="yellow"/>
        </w:rPr>
        <w:fldChar w:fldCharType="separate"/>
      </w:r>
      <w:r w:rsidR="00D01599">
        <w:t xml:space="preserve">Figure </w:t>
      </w:r>
      <w:r w:rsidR="00D01599">
        <w:rPr>
          <w:noProof/>
        </w:rPr>
        <w:t>23</w:t>
      </w:r>
      <w:r w:rsidR="00B40A29">
        <w:rPr>
          <w:highlight w:val="yellow"/>
        </w:rPr>
        <w:fldChar w:fldCharType="end"/>
      </w:r>
      <w:r w:rsidR="00386A9B" w:rsidRPr="0071691E">
        <w:t xml:space="preserve">, </w:t>
      </w:r>
      <w:r w:rsidRPr="0071691E">
        <w:t xml:space="preserve"> is an extension of </w:t>
      </w:r>
      <w:r w:rsidR="00386A9B" w:rsidRPr="0071691E">
        <w:t xml:space="preserve">the second use case iteration, previously shown in </w:t>
      </w:r>
      <w:r w:rsidR="00B40A29">
        <w:rPr>
          <w:highlight w:val="yellow"/>
        </w:rPr>
        <w:fldChar w:fldCharType="begin"/>
      </w:r>
      <w:r w:rsidR="00B40A29">
        <w:rPr>
          <w:highlight w:val="yellow"/>
        </w:rPr>
        <w:instrText xml:space="preserve"> REF _Ref34463561 \h </w:instrText>
      </w:r>
      <w:r w:rsidR="00B40A29">
        <w:rPr>
          <w:highlight w:val="yellow"/>
        </w:rPr>
      </w:r>
      <w:r w:rsidR="00B40A29">
        <w:rPr>
          <w:highlight w:val="yellow"/>
        </w:rPr>
        <w:fldChar w:fldCharType="separate"/>
      </w:r>
      <w:r w:rsidR="00D01599">
        <w:t xml:space="preserve">Figure </w:t>
      </w:r>
      <w:r w:rsidR="00D01599">
        <w:rPr>
          <w:noProof/>
        </w:rPr>
        <w:t>19</w:t>
      </w:r>
      <w:r w:rsidR="00B40A29">
        <w:rPr>
          <w:highlight w:val="yellow"/>
        </w:rPr>
        <w:fldChar w:fldCharType="end"/>
      </w:r>
      <w:r w:rsidR="00386A9B" w:rsidRPr="0071691E">
        <w:t xml:space="preserve">, for </w:t>
      </w:r>
      <w:r w:rsidRPr="0071691E">
        <w:t xml:space="preserve">the </w:t>
      </w:r>
      <w:r w:rsidR="005F76B3" w:rsidRPr="0071691E">
        <w:t xml:space="preserve">purposed </w:t>
      </w:r>
      <w:r w:rsidRPr="0071691E">
        <w:t>system. Extending from the previous version of this diagram, the user can specify, using the microphone to input their answer, whether they are navigating indoor or outdoor environments. This specification allows for the system to distinguish if only object detection for obstacle avoidance is needed for indoor environments, or if both object detection and address navigation are required for outdoor environments.</w:t>
      </w:r>
      <w:r>
        <w:t xml:space="preserve"> </w:t>
      </w:r>
    </w:p>
    <w:p w14:paraId="60F2EEBF" w14:textId="77777777" w:rsidR="00D01599" w:rsidRDefault="00872B28" w:rsidP="00D01599">
      <w:pPr>
        <w:keepNext/>
        <w:spacing w:line="360" w:lineRule="auto"/>
      </w:pPr>
      <w:r>
        <w:rPr>
          <w:noProof/>
        </w:rPr>
        <w:lastRenderedPageBreak/>
        <w:drawing>
          <wp:inline distT="0" distB="0" distL="0" distR="0" wp14:anchorId="723F8CE5" wp14:editId="2FE8045C">
            <wp:extent cx="6573427" cy="3093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588637" cy="3100879"/>
                    </a:xfrm>
                    <a:prstGeom prst="rect">
                      <a:avLst/>
                    </a:prstGeom>
                  </pic:spPr>
                </pic:pic>
              </a:graphicData>
            </a:graphic>
          </wp:inline>
        </w:drawing>
      </w:r>
    </w:p>
    <w:p w14:paraId="2126B915" w14:textId="220280E9" w:rsidR="00F47819" w:rsidRDefault="00D01599" w:rsidP="00F47819">
      <w:pPr>
        <w:pStyle w:val="Caption"/>
      </w:pPr>
      <w:bookmarkStart w:id="136" w:name="_Toc34493048"/>
      <w:r>
        <w:t xml:space="preserve">Figure </w:t>
      </w:r>
      <w:r w:rsidR="000C1FF5">
        <w:fldChar w:fldCharType="begin"/>
      </w:r>
      <w:r w:rsidR="000C1FF5">
        <w:instrText xml:space="preserve"> SEQ Figure \* ARABIC </w:instrText>
      </w:r>
      <w:r w:rsidR="000C1FF5">
        <w:fldChar w:fldCharType="separate"/>
      </w:r>
      <w:r w:rsidR="00047019">
        <w:rPr>
          <w:noProof/>
        </w:rPr>
        <w:t>24</w:t>
      </w:r>
      <w:r w:rsidR="000C1FF5">
        <w:rPr>
          <w:noProof/>
        </w:rPr>
        <w:fldChar w:fldCharType="end"/>
      </w:r>
      <w:r>
        <w:t>: Analysis Class Iteration 3</w:t>
      </w:r>
      <w:bookmarkEnd w:id="136"/>
    </w:p>
    <w:p w14:paraId="39B060B6" w14:textId="77777777" w:rsidR="00F47819" w:rsidRDefault="00F47819" w:rsidP="00F47819"/>
    <w:p w14:paraId="3E7AEA4D" w14:textId="77777777" w:rsidR="00F47819" w:rsidRDefault="00F47819" w:rsidP="00F47819">
      <w:pPr>
        <w:pStyle w:val="ListParagraph"/>
        <w:numPr>
          <w:ilvl w:val="0"/>
          <w:numId w:val="11"/>
        </w:numPr>
        <w:spacing w:line="360" w:lineRule="auto"/>
        <w:rPr>
          <w:highlight w:val="yellow"/>
        </w:rPr>
      </w:pPr>
      <w:r w:rsidRPr="00B948C5">
        <w:rPr>
          <w:highlight w:val="yellow"/>
        </w:rPr>
        <w:t>To explain</w:t>
      </w:r>
    </w:p>
    <w:p w14:paraId="0C7B710E" w14:textId="10A683FD" w:rsidR="00F47819" w:rsidRDefault="00F47819" w:rsidP="00F47819">
      <w:pPr>
        <w:pStyle w:val="ListParagraph"/>
        <w:numPr>
          <w:ilvl w:val="1"/>
          <w:numId w:val="11"/>
        </w:numPr>
        <w:spacing w:line="360" w:lineRule="auto"/>
        <w:rPr>
          <w:highlight w:val="yellow"/>
        </w:rPr>
      </w:pPr>
      <w:r>
        <w:rPr>
          <w:highlight w:val="yellow"/>
        </w:rPr>
        <w:t>third iteration of analysis class that expands on the diagram shown in figure 20</w:t>
      </w:r>
    </w:p>
    <w:p w14:paraId="76ACDAD5" w14:textId="532B8428" w:rsidR="00F47819" w:rsidRDefault="00F47819" w:rsidP="00F47819">
      <w:pPr>
        <w:pStyle w:val="ListParagraph"/>
        <w:numPr>
          <w:ilvl w:val="1"/>
          <w:numId w:val="11"/>
        </w:numPr>
        <w:spacing w:line="360" w:lineRule="auto"/>
        <w:rPr>
          <w:highlight w:val="yellow"/>
        </w:rPr>
      </w:pPr>
      <w:r>
        <w:rPr>
          <w:highlight w:val="yellow"/>
        </w:rPr>
        <w:t>Identified from the third iteration use case diagrams – specifically the use case where the user specifies if they are navigating indoors or outdoors</w:t>
      </w:r>
    </w:p>
    <w:p w14:paraId="605418C9" w14:textId="378B842A" w:rsidR="00F47819" w:rsidRDefault="00F47819" w:rsidP="00F47819">
      <w:pPr>
        <w:pStyle w:val="ListParagraph"/>
        <w:numPr>
          <w:ilvl w:val="1"/>
          <w:numId w:val="11"/>
        </w:numPr>
        <w:spacing w:line="360" w:lineRule="auto"/>
        <w:rPr>
          <w:highlight w:val="yellow"/>
        </w:rPr>
      </w:pPr>
      <w:r>
        <w:rPr>
          <w:highlight w:val="yellow"/>
        </w:rPr>
        <w:t>Lead to identifying third iteration sequence and class diagrams</w:t>
      </w:r>
    </w:p>
    <w:p w14:paraId="1547B728" w14:textId="77777777" w:rsidR="00F47819" w:rsidRDefault="00F47819" w:rsidP="00F47819">
      <w:pPr>
        <w:pStyle w:val="ListParagraph"/>
        <w:numPr>
          <w:ilvl w:val="1"/>
          <w:numId w:val="11"/>
        </w:numPr>
        <w:spacing w:line="360" w:lineRule="auto"/>
        <w:rPr>
          <w:highlight w:val="yellow"/>
        </w:rPr>
      </w:pPr>
      <w:r>
        <w:rPr>
          <w:highlight w:val="yellow"/>
        </w:rPr>
        <w:t>Shows analysis classes and their relationships</w:t>
      </w:r>
    </w:p>
    <w:p w14:paraId="7B4A2EBA" w14:textId="2BBCC2CA" w:rsidR="00F47819" w:rsidRDefault="00F47819" w:rsidP="00F47819">
      <w:pPr>
        <w:pStyle w:val="ListParagraph"/>
        <w:numPr>
          <w:ilvl w:val="1"/>
          <w:numId w:val="11"/>
        </w:numPr>
        <w:spacing w:line="360" w:lineRule="auto"/>
        <w:rPr>
          <w:highlight w:val="yellow"/>
        </w:rPr>
      </w:pPr>
      <w:r>
        <w:rPr>
          <w:highlight w:val="yellow"/>
        </w:rPr>
        <w:t>Above figure shows relationship between user and Pi program when computing whether a user specifies if they are indoors or outdoors– a particular function the program will carry out</w:t>
      </w:r>
    </w:p>
    <w:p w14:paraId="67EF946C" w14:textId="2555B8B3" w:rsidR="00F47819" w:rsidRDefault="00F47819" w:rsidP="00F47819">
      <w:pPr>
        <w:pStyle w:val="ListParagraph"/>
        <w:numPr>
          <w:ilvl w:val="2"/>
          <w:numId w:val="11"/>
        </w:numPr>
        <w:spacing w:line="360" w:lineRule="auto"/>
        <w:rPr>
          <w:highlight w:val="yellow"/>
        </w:rPr>
      </w:pPr>
      <w:r>
        <w:rPr>
          <w:highlight w:val="yellow"/>
        </w:rPr>
        <w:t xml:space="preserve">Once the system is setup and the user </w:t>
      </w:r>
      <w:r w:rsidR="00771014">
        <w:rPr>
          <w:highlight w:val="yellow"/>
        </w:rPr>
        <w:t>begins by specifying if they are navigating indoors or outdoors – this allows the program to decide if the GPS program will be needed also or if it will be normal obstacle avoidance instructions only</w:t>
      </w:r>
    </w:p>
    <w:p w14:paraId="6D1DE100" w14:textId="1267CF84" w:rsidR="00F47819" w:rsidRDefault="00F47819" w:rsidP="00F47819">
      <w:pPr>
        <w:pStyle w:val="ListParagraph"/>
        <w:numPr>
          <w:ilvl w:val="3"/>
          <w:numId w:val="11"/>
        </w:numPr>
        <w:spacing w:line="360" w:lineRule="auto"/>
        <w:rPr>
          <w:highlight w:val="yellow"/>
        </w:rPr>
      </w:pPr>
      <w:r>
        <w:rPr>
          <w:highlight w:val="yellow"/>
        </w:rPr>
        <w:t xml:space="preserve">The calculation of </w:t>
      </w:r>
      <w:r w:rsidR="00771014">
        <w:rPr>
          <w:highlight w:val="yellow"/>
        </w:rPr>
        <w:t>the user is indoors or outdoors</w:t>
      </w:r>
      <w:r>
        <w:rPr>
          <w:highlight w:val="yellow"/>
        </w:rPr>
        <w:t xml:space="preserve"> </w:t>
      </w:r>
      <w:proofErr w:type="gramStart"/>
      <w:r>
        <w:rPr>
          <w:highlight w:val="yellow"/>
        </w:rPr>
        <w:t>requires</w:t>
      </w:r>
      <w:proofErr w:type="gramEnd"/>
      <w:r>
        <w:rPr>
          <w:highlight w:val="yellow"/>
        </w:rPr>
        <w:t xml:space="preserve"> the following preconditions</w:t>
      </w:r>
    </w:p>
    <w:p w14:paraId="2E4DC12D" w14:textId="77777777" w:rsidR="00F47819" w:rsidRDefault="00F47819" w:rsidP="00F47819">
      <w:pPr>
        <w:pStyle w:val="ListParagraph"/>
        <w:numPr>
          <w:ilvl w:val="4"/>
          <w:numId w:val="11"/>
        </w:numPr>
        <w:spacing w:line="360" w:lineRule="auto"/>
        <w:rPr>
          <w:highlight w:val="yellow"/>
        </w:rPr>
      </w:pPr>
      <w:r>
        <w:rPr>
          <w:highlight w:val="yellow"/>
        </w:rPr>
        <w:t>That the device is powered on</w:t>
      </w:r>
    </w:p>
    <w:p w14:paraId="77F89EB5" w14:textId="214E8F7A" w:rsidR="00F47819" w:rsidRDefault="00F47819" w:rsidP="00F47819">
      <w:pPr>
        <w:pStyle w:val="ListParagraph"/>
        <w:numPr>
          <w:ilvl w:val="4"/>
          <w:numId w:val="11"/>
        </w:numPr>
        <w:spacing w:line="360" w:lineRule="auto"/>
        <w:rPr>
          <w:highlight w:val="yellow"/>
        </w:rPr>
      </w:pPr>
      <w:r>
        <w:rPr>
          <w:highlight w:val="yellow"/>
        </w:rPr>
        <w:t xml:space="preserve">That the attached microphone has received </w:t>
      </w:r>
      <w:r w:rsidR="00771014">
        <w:rPr>
          <w:highlight w:val="yellow"/>
        </w:rPr>
        <w:t>the user input</w:t>
      </w:r>
    </w:p>
    <w:p w14:paraId="5DE30F63" w14:textId="05193293" w:rsidR="00070F0A" w:rsidRPr="00070F0A" w:rsidRDefault="00070F0A" w:rsidP="00070F0A">
      <w:pPr>
        <w:pStyle w:val="ListParagraph"/>
        <w:numPr>
          <w:ilvl w:val="4"/>
          <w:numId w:val="11"/>
        </w:numPr>
        <w:spacing w:line="360" w:lineRule="auto"/>
        <w:rPr>
          <w:highlight w:val="yellow"/>
        </w:rPr>
      </w:pPr>
      <w:r>
        <w:rPr>
          <w:highlight w:val="yellow"/>
        </w:rPr>
        <w:t>That the camera is inputting a video stream</w:t>
      </w:r>
    </w:p>
    <w:p w14:paraId="17ED6AE9" w14:textId="7B335508" w:rsidR="00F47819" w:rsidRDefault="00070F0A" w:rsidP="00F47819">
      <w:pPr>
        <w:pStyle w:val="ListParagraph"/>
        <w:numPr>
          <w:ilvl w:val="2"/>
          <w:numId w:val="11"/>
        </w:numPr>
        <w:spacing w:line="360" w:lineRule="auto"/>
        <w:rPr>
          <w:highlight w:val="yellow"/>
        </w:rPr>
      </w:pPr>
      <w:r>
        <w:rPr>
          <w:highlight w:val="yellow"/>
        </w:rPr>
        <w:lastRenderedPageBreak/>
        <w:t>To decide whether navigating indoors or outdoors and whether the GPS program is required</w:t>
      </w:r>
    </w:p>
    <w:p w14:paraId="0A2B2884" w14:textId="77A2ABFD" w:rsidR="00F47819" w:rsidRDefault="00F47819" w:rsidP="00F47819">
      <w:pPr>
        <w:pStyle w:val="ListParagraph"/>
        <w:numPr>
          <w:ilvl w:val="3"/>
          <w:numId w:val="11"/>
        </w:numPr>
        <w:spacing w:line="360" w:lineRule="auto"/>
        <w:rPr>
          <w:highlight w:val="yellow"/>
        </w:rPr>
      </w:pPr>
      <w:r>
        <w:rPr>
          <w:highlight w:val="yellow"/>
        </w:rPr>
        <w:t xml:space="preserve">When the </w:t>
      </w:r>
      <w:r w:rsidR="00070F0A">
        <w:rPr>
          <w:highlight w:val="yellow"/>
        </w:rPr>
        <w:t xml:space="preserve">user inputs location </w:t>
      </w:r>
      <w:r>
        <w:rPr>
          <w:highlight w:val="yellow"/>
        </w:rPr>
        <w:t xml:space="preserve">into the program it is gathered by the </w:t>
      </w:r>
      <w:r w:rsidR="00070F0A">
        <w:rPr>
          <w:highlight w:val="yellow"/>
        </w:rPr>
        <w:t>Pi</w:t>
      </w:r>
      <w:r>
        <w:rPr>
          <w:highlight w:val="yellow"/>
        </w:rPr>
        <w:t xml:space="preserve"> system</w:t>
      </w:r>
    </w:p>
    <w:p w14:paraId="34BE0873" w14:textId="4EC2A6F8" w:rsidR="00F47819" w:rsidRDefault="00F47819" w:rsidP="00F47819">
      <w:pPr>
        <w:pStyle w:val="ListParagraph"/>
        <w:numPr>
          <w:ilvl w:val="3"/>
          <w:numId w:val="11"/>
        </w:numPr>
        <w:spacing w:line="360" w:lineRule="auto"/>
        <w:rPr>
          <w:highlight w:val="yellow"/>
        </w:rPr>
      </w:pPr>
      <w:r>
        <w:rPr>
          <w:highlight w:val="yellow"/>
        </w:rPr>
        <w:t xml:space="preserve">The </w:t>
      </w:r>
      <w:r w:rsidR="00070F0A">
        <w:rPr>
          <w:highlight w:val="yellow"/>
        </w:rPr>
        <w:t>Pi</w:t>
      </w:r>
      <w:r>
        <w:rPr>
          <w:highlight w:val="yellow"/>
        </w:rPr>
        <w:t xml:space="preserve"> system then </w:t>
      </w:r>
      <w:r w:rsidR="00070F0A">
        <w:rPr>
          <w:highlight w:val="yellow"/>
        </w:rPr>
        <w:t xml:space="preserve">decides whether the GPS program is required based on the input – indoors = obstacle avoidance only, outdoors = </w:t>
      </w:r>
      <w:r w:rsidR="00B0060B">
        <w:rPr>
          <w:highlight w:val="yellow"/>
        </w:rPr>
        <w:t>GPS system needed to navigate to address</w:t>
      </w:r>
    </w:p>
    <w:p w14:paraId="076B426E" w14:textId="0ACCA603" w:rsidR="00F47819" w:rsidRPr="00433034" w:rsidRDefault="00F47819" w:rsidP="00F47819">
      <w:pPr>
        <w:pStyle w:val="ListParagraph"/>
        <w:numPr>
          <w:ilvl w:val="2"/>
          <w:numId w:val="11"/>
        </w:numPr>
        <w:spacing w:line="360" w:lineRule="auto"/>
        <w:rPr>
          <w:highlight w:val="yellow"/>
        </w:rPr>
        <w:sectPr w:rsidR="00F47819" w:rsidRPr="00433034">
          <w:pgSz w:w="11906" w:h="16838"/>
          <w:pgMar w:top="1440" w:right="1440" w:bottom="1440" w:left="1440" w:header="708" w:footer="708" w:gutter="0"/>
          <w:cols w:space="708"/>
          <w:docGrid w:linePitch="360"/>
        </w:sectPr>
      </w:pPr>
      <w:r>
        <w:rPr>
          <w:highlight w:val="yellow"/>
        </w:rPr>
        <w:t>The end result / post-conditions of the comput</w:t>
      </w:r>
      <w:r w:rsidR="00433034">
        <w:rPr>
          <w:highlight w:val="yellow"/>
        </w:rPr>
        <w:t>ation</w:t>
      </w:r>
      <w:r>
        <w:rPr>
          <w:highlight w:val="yellow"/>
        </w:rPr>
        <w:t xml:space="preserve"> is the</w:t>
      </w:r>
      <w:r w:rsidR="00433034">
        <w:rPr>
          <w:highlight w:val="yellow"/>
        </w:rPr>
        <w:t xml:space="preserve"> </w:t>
      </w:r>
      <w:r>
        <w:rPr>
          <w:highlight w:val="yellow"/>
        </w:rPr>
        <w:t>instructions that are provided to the user</w:t>
      </w:r>
      <w:r w:rsidR="00433034">
        <w:rPr>
          <w:highlight w:val="yellow"/>
        </w:rPr>
        <w:t xml:space="preserve"> based on their location    </w:t>
      </w:r>
    </w:p>
    <w:p w14:paraId="6F6B5CD5" w14:textId="04D556B0" w:rsidR="008A73E3" w:rsidRDefault="008A73E3" w:rsidP="00D40D2B">
      <w:pPr>
        <w:spacing w:line="360" w:lineRule="auto"/>
      </w:pPr>
    </w:p>
    <w:p w14:paraId="7402F28B" w14:textId="77777777" w:rsidR="00A16567" w:rsidRDefault="00A16567" w:rsidP="005E0499">
      <w:pPr>
        <w:keepNext/>
        <w:spacing w:line="360" w:lineRule="auto"/>
        <w:rPr>
          <w:color w:val="4F81BD"/>
        </w:rPr>
      </w:pPr>
    </w:p>
    <w:p w14:paraId="49A7D005" w14:textId="77777777" w:rsidR="00A16567" w:rsidRDefault="00A16567" w:rsidP="005E0499">
      <w:pPr>
        <w:keepNext/>
        <w:spacing w:line="360" w:lineRule="auto"/>
        <w:rPr>
          <w:color w:val="4F81BD"/>
        </w:rPr>
      </w:pPr>
    </w:p>
    <w:p w14:paraId="7B77C2C6" w14:textId="78FC302B" w:rsidR="005E0499" w:rsidRDefault="00D40D2B" w:rsidP="005E0499">
      <w:pPr>
        <w:keepNext/>
        <w:spacing w:line="360" w:lineRule="auto"/>
      </w:pPr>
      <w:r>
        <w:rPr>
          <w:noProof/>
        </w:rPr>
        <w:drawing>
          <wp:inline distT="0" distB="0" distL="0" distR="0" wp14:anchorId="75750A79" wp14:editId="7DD0E006">
            <wp:extent cx="10030548" cy="403860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090709" cy="4062822"/>
                    </a:xfrm>
                    <a:prstGeom prst="rect">
                      <a:avLst/>
                    </a:prstGeom>
                  </pic:spPr>
                </pic:pic>
              </a:graphicData>
            </a:graphic>
          </wp:inline>
        </w:drawing>
      </w:r>
    </w:p>
    <w:p w14:paraId="0D4600F9" w14:textId="2FAD9A77" w:rsidR="008A73E3" w:rsidRDefault="005E0499" w:rsidP="0071691E">
      <w:pPr>
        <w:pStyle w:val="Caption"/>
        <w:rPr>
          <w:color w:val="4F81BD"/>
        </w:rPr>
        <w:sectPr w:rsidR="008A73E3" w:rsidSect="008A73E3">
          <w:pgSz w:w="16838" w:h="11906" w:orient="landscape"/>
          <w:pgMar w:top="720" w:right="720" w:bottom="720" w:left="720" w:header="708" w:footer="708" w:gutter="0"/>
          <w:cols w:space="708"/>
          <w:docGrid w:linePitch="360"/>
        </w:sectPr>
      </w:pPr>
      <w:bookmarkStart w:id="137" w:name="_Ref34463585"/>
      <w:bookmarkStart w:id="138" w:name="_Toc34493049"/>
      <w:r>
        <w:t xml:space="preserve">Figure </w:t>
      </w:r>
      <w:r w:rsidR="000C1FF5">
        <w:fldChar w:fldCharType="begin"/>
      </w:r>
      <w:r w:rsidR="000C1FF5">
        <w:instrText xml:space="preserve"> SEQ Figure \* ARABIC </w:instrText>
      </w:r>
      <w:r w:rsidR="000C1FF5">
        <w:fldChar w:fldCharType="separate"/>
      </w:r>
      <w:r w:rsidR="00047019">
        <w:rPr>
          <w:noProof/>
        </w:rPr>
        <w:t>25</w:t>
      </w:r>
      <w:r w:rsidR="000C1FF5">
        <w:rPr>
          <w:noProof/>
        </w:rPr>
        <w:fldChar w:fldCharType="end"/>
      </w:r>
      <w:r>
        <w:t>: Sequence Diagram Iteration 3</w:t>
      </w:r>
      <w:bookmarkEnd w:id="137"/>
      <w:bookmarkEnd w:id="138"/>
    </w:p>
    <w:p w14:paraId="0CB2146F" w14:textId="1FE194AC" w:rsidR="00D40D2B" w:rsidRDefault="00D40D2B" w:rsidP="00D40D2B">
      <w:pPr>
        <w:spacing w:line="360" w:lineRule="auto"/>
      </w:pPr>
      <w:r w:rsidRPr="00B50FFF">
        <w:lastRenderedPageBreak/>
        <w:t>The above figure</w:t>
      </w:r>
      <w:r w:rsidR="0071691E" w:rsidRPr="00B50FFF">
        <w:t xml:space="preserve">, </w:t>
      </w:r>
      <w:r w:rsidR="00B40A29">
        <w:rPr>
          <w:highlight w:val="yellow"/>
        </w:rPr>
        <w:fldChar w:fldCharType="begin"/>
      </w:r>
      <w:r w:rsidR="00B40A29">
        <w:rPr>
          <w:highlight w:val="yellow"/>
        </w:rPr>
        <w:instrText xml:space="preserve"> REF _Ref34463585 \h </w:instrText>
      </w:r>
      <w:r w:rsidR="00B40A29">
        <w:rPr>
          <w:highlight w:val="yellow"/>
        </w:rPr>
      </w:r>
      <w:r w:rsidR="00B40A29">
        <w:rPr>
          <w:highlight w:val="yellow"/>
        </w:rPr>
        <w:fldChar w:fldCharType="separate"/>
      </w:r>
      <w:r w:rsidR="00D01599">
        <w:t xml:space="preserve">Figure </w:t>
      </w:r>
      <w:r w:rsidR="00D01599">
        <w:rPr>
          <w:noProof/>
        </w:rPr>
        <w:t>25</w:t>
      </w:r>
      <w:r w:rsidR="00B40A29">
        <w:rPr>
          <w:highlight w:val="yellow"/>
        </w:rPr>
        <w:fldChar w:fldCharType="end"/>
      </w:r>
      <w:r w:rsidR="0071691E" w:rsidRPr="00B50FFF">
        <w:t xml:space="preserve">, </w:t>
      </w:r>
      <w:r w:rsidRPr="00B50FFF">
        <w:t xml:space="preserve"> is an extension of the </w:t>
      </w:r>
      <w:r w:rsidR="0071691E" w:rsidRPr="00B50FFF">
        <w:t xml:space="preserve">second </w:t>
      </w:r>
      <w:r w:rsidRPr="00B50FFF">
        <w:t>sequence</w:t>
      </w:r>
      <w:r w:rsidR="0071691E" w:rsidRPr="00B50FFF">
        <w:t xml:space="preserve"> diagram for</w:t>
      </w:r>
      <w:r w:rsidRPr="00B50FFF">
        <w:t xml:space="preserve"> the </w:t>
      </w:r>
      <w:r w:rsidR="0071691E" w:rsidRPr="00B50FFF">
        <w:t xml:space="preserve">purposed </w:t>
      </w:r>
      <w:r w:rsidRPr="00B50FFF">
        <w:t>system</w:t>
      </w:r>
      <w:r w:rsidR="0071691E" w:rsidRPr="00B50FFF">
        <w:t>, shown</w:t>
      </w:r>
      <w:r w:rsidRPr="00B50FFF">
        <w:t xml:space="preserve"> in </w:t>
      </w:r>
      <w:r w:rsidR="002456A6">
        <w:rPr>
          <w:highlight w:val="yellow"/>
        </w:rPr>
        <w:fldChar w:fldCharType="begin"/>
      </w:r>
      <w:r w:rsidR="002456A6">
        <w:rPr>
          <w:highlight w:val="yellow"/>
        </w:rPr>
        <w:instrText xml:space="preserve"> REF _Ref34463608 \h </w:instrText>
      </w:r>
      <w:r w:rsidR="002456A6">
        <w:rPr>
          <w:highlight w:val="yellow"/>
        </w:rPr>
      </w:r>
      <w:r w:rsidR="002456A6">
        <w:rPr>
          <w:highlight w:val="yellow"/>
        </w:rPr>
        <w:fldChar w:fldCharType="separate"/>
      </w:r>
      <w:r w:rsidR="00D01599">
        <w:t xml:space="preserve">Figure </w:t>
      </w:r>
      <w:r w:rsidR="00D01599">
        <w:rPr>
          <w:noProof/>
        </w:rPr>
        <w:t>21</w:t>
      </w:r>
      <w:r w:rsidR="002456A6">
        <w:rPr>
          <w:highlight w:val="yellow"/>
        </w:rPr>
        <w:fldChar w:fldCharType="end"/>
      </w:r>
      <w:r w:rsidR="00D01599">
        <w:t xml:space="preserve"> </w:t>
      </w:r>
      <w:r w:rsidRPr="00B50FFF">
        <w:t>previously. Extending from the previous version of this diagram, this sequence</w:t>
      </w:r>
      <w:r w:rsidR="00B50FFF" w:rsidRPr="00B50FFF">
        <w:t xml:space="preserve"> of processes</w:t>
      </w:r>
      <w:r w:rsidRPr="00B50FFF">
        <w:t xml:space="preserve"> allows the user to input their </w:t>
      </w:r>
      <w:r w:rsidR="00B50FFF" w:rsidRPr="00B50FFF">
        <w:t>current</w:t>
      </w:r>
      <w:r w:rsidRPr="00B50FFF">
        <w:t xml:space="preserve"> navigation environment i.e. indoor or outdoor. When navigating indoor, only the object detection for obstacle avoidance is required. This means that only obstacle avoidance instructions need to be gathered and returned to the user. However, when navigating outdoors and the user has a specific address they would like to navigate towards then both the object detection for obstacle avoidance and the GPS directions will need to be gathered and provided to the user.</w:t>
      </w:r>
    </w:p>
    <w:p w14:paraId="4C469A21" w14:textId="77777777" w:rsidR="00D01599" w:rsidRDefault="00D01599" w:rsidP="00D01599">
      <w:pPr>
        <w:keepNext/>
        <w:spacing w:line="360" w:lineRule="auto"/>
      </w:pPr>
      <w:r>
        <w:rPr>
          <w:noProof/>
        </w:rPr>
        <w:drawing>
          <wp:inline distT="0" distB="0" distL="0" distR="0" wp14:anchorId="6747BCFE" wp14:editId="769975E5">
            <wp:extent cx="6477147" cy="31165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508671" cy="3131748"/>
                    </a:xfrm>
                    <a:prstGeom prst="rect">
                      <a:avLst/>
                    </a:prstGeom>
                  </pic:spPr>
                </pic:pic>
              </a:graphicData>
            </a:graphic>
          </wp:inline>
        </w:drawing>
      </w:r>
    </w:p>
    <w:p w14:paraId="4F94B994" w14:textId="1548FAA7" w:rsidR="00D01599" w:rsidRPr="00E67279" w:rsidRDefault="00D01599" w:rsidP="00D01599">
      <w:pPr>
        <w:pStyle w:val="Caption"/>
        <w:rPr>
          <w:b/>
          <w:bCs/>
        </w:rPr>
      </w:pPr>
      <w:bookmarkStart w:id="139" w:name="_Toc34493050"/>
      <w:r>
        <w:t xml:space="preserve">Figure </w:t>
      </w:r>
      <w:r w:rsidR="000C1FF5">
        <w:fldChar w:fldCharType="begin"/>
      </w:r>
      <w:r w:rsidR="000C1FF5">
        <w:instrText xml:space="preserve"> SEQ Figure \* ARABIC </w:instrText>
      </w:r>
      <w:r w:rsidR="000C1FF5">
        <w:fldChar w:fldCharType="separate"/>
      </w:r>
      <w:r w:rsidR="00047019">
        <w:rPr>
          <w:noProof/>
        </w:rPr>
        <w:t>26</w:t>
      </w:r>
      <w:r w:rsidR="000C1FF5">
        <w:rPr>
          <w:noProof/>
        </w:rPr>
        <w:fldChar w:fldCharType="end"/>
      </w:r>
      <w:r>
        <w:t>: Class Diagram Iteration 3</w:t>
      </w:r>
      <w:bookmarkEnd w:id="139"/>
    </w:p>
    <w:p w14:paraId="33E32784" w14:textId="77777777" w:rsidR="007F7B62" w:rsidRDefault="007F7B62" w:rsidP="007F7B62">
      <w:pPr>
        <w:pStyle w:val="ListParagraph"/>
        <w:numPr>
          <w:ilvl w:val="0"/>
          <w:numId w:val="11"/>
        </w:numPr>
        <w:spacing w:line="360" w:lineRule="auto"/>
        <w:rPr>
          <w:highlight w:val="yellow"/>
        </w:rPr>
      </w:pPr>
      <w:r w:rsidRPr="001644DA">
        <w:rPr>
          <w:highlight w:val="yellow"/>
        </w:rPr>
        <w:t>To explain</w:t>
      </w:r>
    </w:p>
    <w:p w14:paraId="2C6FB45E" w14:textId="3C068C0D" w:rsidR="007F7B62" w:rsidRDefault="007F7B62" w:rsidP="007F7B62">
      <w:pPr>
        <w:pStyle w:val="ListParagraph"/>
        <w:numPr>
          <w:ilvl w:val="1"/>
          <w:numId w:val="11"/>
        </w:numPr>
        <w:spacing w:line="360" w:lineRule="auto"/>
        <w:rPr>
          <w:highlight w:val="yellow"/>
        </w:rPr>
      </w:pPr>
      <w:r>
        <w:rPr>
          <w:highlight w:val="yellow"/>
        </w:rPr>
        <w:t>third class diagram iteration for developed system, shown in Figure 26</w:t>
      </w:r>
    </w:p>
    <w:p w14:paraId="54674394" w14:textId="5091C244" w:rsidR="007F7B62" w:rsidRDefault="007F7B62" w:rsidP="007F7B62">
      <w:pPr>
        <w:pStyle w:val="ListParagraph"/>
        <w:numPr>
          <w:ilvl w:val="1"/>
          <w:numId w:val="11"/>
        </w:numPr>
        <w:spacing w:line="360" w:lineRule="auto"/>
        <w:rPr>
          <w:highlight w:val="yellow"/>
        </w:rPr>
      </w:pPr>
      <w:r>
        <w:rPr>
          <w:highlight w:val="yellow"/>
        </w:rPr>
        <w:t>Expansion on second class diagram iteration for the developed system – shown in Figure 22</w:t>
      </w:r>
    </w:p>
    <w:p w14:paraId="18985EE8" w14:textId="77777777" w:rsidR="007F7B62" w:rsidRDefault="007F7B62" w:rsidP="007F7B62">
      <w:pPr>
        <w:pStyle w:val="ListParagraph"/>
        <w:numPr>
          <w:ilvl w:val="1"/>
          <w:numId w:val="11"/>
        </w:numPr>
        <w:spacing w:line="360" w:lineRule="auto"/>
        <w:rPr>
          <w:highlight w:val="yellow"/>
        </w:rPr>
      </w:pPr>
      <w:r>
        <w:rPr>
          <w:highlight w:val="yellow"/>
        </w:rPr>
        <w:t>Describes the system structure</w:t>
      </w:r>
    </w:p>
    <w:p w14:paraId="287DB177" w14:textId="77777777" w:rsidR="007F7B62" w:rsidRDefault="007F7B62" w:rsidP="007F7B62">
      <w:pPr>
        <w:pStyle w:val="ListParagraph"/>
        <w:numPr>
          <w:ilvl w:val="1"/>
          <w:numId w:val="11"/>
        </w:numPr>
        <w:spacing w:line="360" w:lineRule="auto"/>
        <w:rPr>
          <w:highlight w:val="yellow"/>
        </w:rPr>
      </w:pPr>
      <w:r>
        <w:rPr>
          <w:highlight w:val="yellow"/>
        </w:rPr>
        <w:t xml:space="preserve">Each class for example User interface is an containment of a set of related objects </w:t>
      </w:r>
    </w:p>
    <w:p w14:paraId="790DEB22" w14:textId="77777777" w:rsidR="007F7B62" w:rsidRDefault="007F7B62" w:rsidP="007F7B62">
      <w:pPr>
        <w:pStyle w:val="ListParagraph"/>
        <w:numPr>
          <w:ilvl w:val="2"/>
          <w:numId w:val="11"/>
        </w:numPr>
        <w:spacing w:line="360" w:lineRule="auto"/>
        <w:rPr>
          <w:highlight w:val="yellow"/>
        </w:rPr>
      </w:pPr>
      <w:r>
        <w:rPr>
          <w:highlight w:val="yellow"/>
        </w:rPr>
        <w:t>These are linked through association – i.e. power on and user interface are linked because to run the obstacle avoidance program the device needs to be powered on</w:t>
      </w:r>
    </w:p>
    <w:p w14:paraId="26026D71" w14:textId="77777777" w:rsidR="007F7B62" w:rsidRDefault="007F7B62" w:rsidP="007F7B62">
      <w:pPr>
        <w:pStyle w:val="ListParagraph"/>
        <w:numPr>
          <w:ilvl w:val="1"/>
          <w:numId w:val="11"/>
        </w:numPr>
        <w:spacing w:line="360" w:lineRule="auto"/>
        <w:rPr>
          <w:highlight w:val="yellow"/>
        </w:rPr>
      </w:pPr>
      <w:r>
        <w:rPr>
          <w:highlight w:val="yellow"/>
        </w:rPr>
        <w:t>Starts by deciding if device is powered on or not</w:t>
      </w:r>
    </w:p>
    <w:p w14:paraId="462D45B7" w14:textId="77777777" w:rsidR="007F7B62" w:rsidRDefault="007F7B62" w:rsidP="007F7B62">
      <w:pPr>
        <w:pStyle w:val="ListParagraph"/>
        <w:numPr>
          <w:ilvl w:val="2"/>
          <w:numId w:val="11"/>
        </w:numPr>
        <w:spacing w:line="360" w:lineRule="auto"/>
        <w:rPr>
          <w:highlight w:val="yellow"/>
        </w:rPr>
      </w:pPr>
      <w:r>
        <w:rPr>
          <w:highlight w:val="yellow"/>
        </w:rPr>
        <w:t>When powered on user interface is loaded and set up for navigation</w:t>
      </w:r>
    </w:p>
    <w:p w14:paraId="51D86A20" w14:textId="77777777" w:rsidR="007F7B62" w:rsidRDefault="007F7B62" w:rsidP="007F7B62">
      <w:pPr>
        <w:pStyle w:val="ListParagraph"/>
        <w:numPr>
          <w:ilvl w:val="1"/>
          <w:numId w:val="11"/>
        </w:numPr>
        <w:spacing w:line="360" w:lineRule="auto"/>
        <w:rPr>
          <w:highlight w:val="yellow"/>
        </w:rPr>
      </w:pPr>
      <w:r>
        <w:rPr>
          <w:highlight w:val="yellow"/>
        </w:rPr>
        <w:t>Once setup navigation can begin</w:t>
      </w:r>
    </w:p>
    <w:p w14:paraId="766C35FF" w14:textId="0493D6E3" w:rsidR="007F7B62" w:rsidRDefault="007F7B62" w:rsidP="007F7B62">
      <w:pPr>
        <w:pStyle w:val="ListParagraph"/>
        <w:numPr>
          <w:ilvl w:val="2"/>
          <w:numId w:val="11"/>
        </w:numPr>
        <w:spacing w:line="360" w:lineRule="auto"/>
        <w:rPr>
          <w:highlight w:val="yellow"/>
        </w:rPr>
      </w:pPr>
      <w:r>
        <w:rPr>
          <w:highlight w:val="yellow"/>
        </w:rPr>
        <w:lastRenderedPageBreak/>
        <w:t>Entails camera taking in video stream and microphone taking in input from user.</w:t>
      </w:r>
    </w:p>
    <w:p w14:paraId="36A767DB" w14:textId="1D862BBD" w:rsidR="007F7B62" w:rsidRDefault="007F7B62" w:rsidP="007F7B62">
      <w:pPr>
        <w:pStyle w:val="ListParagraph"/>
        <w:numPr>
          <w:ilvl w:val="1"/>
          <w:numId w:val="11"/>
        </w:numPr>
        <w:spacing w:line="360" w:lineRule="auto"/>
        <w:rPr>
          <w:highlight w:val="yellow"/>
        </w:rPr>
      </w:pPr>
      <w:r>
        <w:rPr>
          <w:highlight w:val="yellow"/>
        </w:rPr>
        <w:t>The user uses the microphone to specify if they are navigating indoors or outdoors</w:t>
      </w:r>
    </w:p>
    <w:p w14:paraId="78DBAEDB" w14:textId="58AC91D9" w:rsidR="007F7B62" w:rsidRDefault="007F7B62" w:rsidP="007F7B62">
      <w:pPr>
        <w:pStyle w:val="ListParagraph"/>
        <w:numPr>
          <w:ilvl w:val="1"/>
          <w:numId w:val="11"/>
        </w:numPr>
        <w:spacing w:line="360" w:lineRule="auto"/>
        <w:rPr>
          <w:highlight w:val="yellow"/>
        </w:rPr>
      </w:pPr>
      <w:r>
        <w:rPr>
          <w:highlight w:val="yellow"/>
        </w:rPr>
        <w:t>If the user is indoors</w:t>
      </w:r>
    </w:p>
    <w:p w14:paraId="6F640C45" w14:textId="316D1DC2" w:rsidR="007F7B62" w:rsidRDefault="007F7B62" w:rsidP="007F7B62">
      <w:pPr>
        <w:pStyle w:val="ListParagraph"/>
        <w:numPr>
          <w:ilvl w:val="2"/>
          <w:numId w:val="11"/>
        </w:numPr>
        <w:spacing w:line="360" w:lineRule="auto"/>
        <w:rPr>
          <w:highlight w:val="yellow"/>
        </w:rPr>
      </w:pPr>
      <w:r>
        <w:rPr>
          <w:highlight w:val="yellow"/>
        </w:rPr>
        <w:t>Then the program ensures that only obstacle avoidance is implemented and not the GPS navigation as it is not required</w:t>
      </w:r>
    </w:p>
    <w:p w14:paraId="421B5E8A" w14:textId="4CF959A6" w:rsidR="007F7B62" w:rsidRDefault="007F7B62" w:rsidP="007F7B62">
      <w:pPr>
        <w:pStyle w:val="ListParagraph"/>
        <w:numPr>
          <w:ilvl w:val="1"/>
          <w:numId w:val="11"/>
        </w:numPr>
        <w:spacing w:line="360" w:lineRule="auto"/>
        <w:rPr>
          <w:highlight w:val="yellow"/>
        </w:rPr>
      </w:pPr>
      <w:r>
        <w:rPr>
          <w:highlight w:val="yellow"/>
        </w:rPr>
        <w:t>If the user is outdoors then the GPS systems can  be used</w:t>
      </w:r>
    </w:p>
    <w:p w14:paraId="306078D0" w14:textId="77777777" w:rsidR="007F7B62" w:rsidRDefault="007F7B62" w:rsidP="004D5037">
      <w:pPr>
        <w:pStyle w:val="ListParagraph"/>
        <w:numPr>
          <w:ilvl w:val="2"/>
          <w:numId w:val="11"/>
        </w:numPr>
        <w:spacing w:line="360" w:lineRule="auto"/>
        <w:rPr>
          <w:highlight w:val="yellow"/>
        </w:rPr>
      </w:pPr>
      <w:r>
        <w:rPr>
          <w:highlight w:val="yellow"/>
        </w:rPr>
        <w:t>If the user has a specific address they would like to navigate to they can input this through the microphone</w:t>
      </w:r>
    </w:p>
    <w:p w14:paraId="0007A31A" w14:textId="77777777" w:rsidR="007F7B62" w:rsidRDefault="007F7B62" w:rsidP="004D5037">
      <w:pPr>
        <w:pStyle w:val="ListParagraph"/>
        <w:numPr>
          <w:ilvl w:val="3"/>
          <w:numId w:val="11"/>
        </w:numPr>
        <w:spacing w:line="360" w:lineRule="auto"/>
        <w:rPr>
          <w:highlight w:val="yellow"/>
        </w:rPr>
      </w:pPr>
      <w:r>
        <w:rPr>
          <w:highlight w:val="yellow"/>
        </w:rPr>
        <w:t>This entered address will be sent to the GPS navigation program which will compute the directions that need to be taken to receive the desired address</w:t>
      </w:r>
    </w:p>
    <w:p w14:paraId="4008C043" w14:textId="77777777" w:rsidR="007F7B62" w:rsidRPr="006A63A7" w:rsidRDefault="007F7B62" w:rsidP="004D5037">
      <w:pPr>
        <w:pStyle w:val="ListParagraph"/>
        <w:numPr>
          <w:ilvl w:val="3"/>
          <w:numId w:val="11"/>
        </w:numPr>
        <w:spacing w:line="360" w:lineRule="auto"/>
        <w:rPr>
          <w:highlight w:val="yellow"/>
        </w:rPr>
      </w:pPr>
      <w:r>
        <w:rPr>
          <w:highlight w:val="yellow"/>
        </w:rPr>
        <w:t>From there obstacle detection can take place as normal – i.e. detecting objects in the user’s path as they follow the navigation instructions to their destination</w:t>
      </w:r>
    </w:p>
    <w:p w14:paraId="390B594B" w14:textId="77777777" w:rsidR="007F7B62" w:rsidRPr="001644DA" w:rsidRDefault="007F7B62" w:rsidP="007F7B62">
      <w:pPr>
        <w:pStyle w:val="ListParagraph"/>
        <w:numPr>
          <w:ilvl w:val="1"/>
          <w:numId w:val="11"/>
        </w:numPr>
        <w:spacing w:line="360" w:lineRule="auto"/>
        <w:rPr>
          <w:highlight w:val="yellow"/>
        </w:rPr>
      </w:pPr>
      <w:r>
        <w:rPr>
          <w:highlight w:val="yellow"/>
        </w:rPr>
        <w:t>Once the user is finished navigating the power off operation is used to power of the pi</w:t>
      </w:r>
    </w:p>
    <w:p w14:paraId="06D11D8E" w14:textId="77777777" w:rsidR="00E67279" w:rsidRDefault="00E67279" w:rsidP="00D40D2B">
      <w:pPr>
        <w:spacing w:line="360" w:lineRule="auto"/>
      </w:pPr>
    </w:p>
    <w:p w14:paraId="353FA9F1" w14:textId="77777777" w:rsidR="00D40D2B" w:rsidRPr="00D40D2B" w:rsidRDefault="00D40D2B" w:rsidP="0098585C">
      <w:pPr>
        <w:spacing w:line="360" w:lineRule="auto"/>
        <w:rPr>
          <w:color w:val="4F81BD"/>
        </w:rPr>
      </w:pPr>
    </w:p>
    <w:p w14:paraId="275577C1" w14:textId="0370A5C3" w:rsidR="007A7F1C" w:rsidRPr="0079038B" w:rsidRDefault="007A7F1C" w:rsidP="007A7F1C">
      <w:pPr>
        <w:pStyle w:val="Heading2"/>
        <w:rPr>
          <w:highlight w:val="green"/>
        </w:rPr>
      </w:pPr>
      <w:bookmarkStart w:id="140" w:name="_Toc21975775"/>
      <w:bookmarkStart w:id="141" w:name="_Toc33510331"/>
      <w:r w:rsidRPr="0079038B">
        <w:rPr>
          <w:highlight w:val="green"/>
        </w:rPr>
        <w:t>3.</w:t>
      </w:r>
      <w:r w:rsidR="004D6198" w:rsidRPr="0079038B">
        <w:rPr>
          <w:highlight w:val="green"/>
        </w:rPr>
        <w:t>4</w:t>
      </w:r>
      <w:r w:rsidRPr="0079038B">
        <w:rPr>
          <w:highlight w:val="green"/>
        </w:rPr>
        <w:t xml:space="preserve">. </w:t>
      </w:r>
      <w:bookmarkEnd w:id="140"/>
      <w:r w:rsidR="002636E3" w:rsidRPr="0079038B">
        <w:rPr>
          <w:highlight w:val="green"/>
        </w:rPr>
        <w:t>Software Test Plan</w:t>
      </w:r>
      <w:bookmarkEnd w:id="141"/>
    </w:p>
    <w:p w14:paraId="14DFE801" w14:textId="77777777" w:rsidR="007A7F1C" w:rsidRPr="0079038B" w:rsidRDefault="007A7F1C" w:rsidP="007A7F1C">
      <w:pPr>
        <w:rPr>
          <w:highlight w:val="green"/>
        </w:rPr>
      </w:pPr>
    </w:p>
    <w:p w14:paraId="6CD42D60" w14:textId="4B7BB46F" w:rsidR="007A7F1C" w:rsidRPr="00404ACA" w:rsidRDefault="007A7F1C" w:rsidP="007A7F1C">
      <w:pPr>
        <w:rPr>
          <w:b/>
          <w:bCs/>
        </w:rPr>
      </w:pPr>
      <w:r w:rsidRPr="0079038B">
        <w:rPr>
          <w:highlight w:val="green"/>
        </w:rPr>
        <w:t>Include a diagram</w:t>
      </w:r>
      <w:r w:rsidR="00404ACA" w:rsidRPr="0079038B">
        <w:rPr>
          <w:highlight w:val="green"/>
        </w:rPr>
        <w:t xml:space="preserve"> (</w:t>
      </w:r>
      <w:r w:rsidR="00404ACA" w:rsidRPr="0079038B">
        <w:rPr>
          <w:b/>
          <w:bCs/>
          <w:highlight w:val="green"/>
        </w:rPr>
        <w:t>UNITTESTS?)</w:t>
      </w:r>
    </w:p>
    <w:p w14:paraId="57502481" w14:textId="77777777" w:rsidR="0098585C" w:rsidRDefault="0098585C" w:rsidP="007A7F1C"/>
    <w:p w14:paraId="22DDB2DD" w14:textId="3E9AFE1E" w:rsidR="007A7F1C" w:rsidRDefault="007A7F1C" w:rsidP="007A7F1C"/>
    <w:p w14:paraId="5B1392E6" w14:textId="18F75EC5" w:rsidR="00306C53" w:rsidRDefault="00306C53" w:rsidP="007A7F1C"/>
    <w:p w14:paraId="64FB5D8B" w14:textId="49716AC2" w:rsidR="00306C53" w:rsidRDefault="00306C53" w:rsidP="007A7F1C"/>
    <w:p w14:paraId="1F19804D" w14:textId="2029DBD9" w:rsidR="00306C53" w:rsidRDefault="00306C53" w:rsidP="007A7F1C"/>
    <w:p w14:paraId="00E3DE64" w14:textId="4043620F" w:rsidR="00306C53" w:rsidRDefault="00306C53" w:rsidP="007A7F1C"/>
    <w:p w14:paraId="7415B90E" w14:textId="4AA08B88" w:rsidR="00306C53" w:rsidRDefault="00306C53" w:rsidP="007A7F1C"/>
    <w:p w14:paraId="0C15B3CE" w14:textId="66652564" w:rsidR="00306C53" w:rsidRDefault="00306C53" w:rsidP="007A7F1C"/>
    <w:p w14:paraId="51585B66" w14:textId="77777777" w:rsidR="00306C53" w:rsidRPr="007B63DE" w:rsidRDefault="00306C53" w:rsidP="007A7F1C"/>
    <w:p w14:paraId="2E238CD9" w14:textId="2A817F64" w:rsidR="007A7F1C" w:rsidRDefault="007A7F1C" w:rsidP="007A7F1C">
      <w:pPr>
        <w:pStyle w:val="Heading2"/>
      </w:pPr>
      <w:bookmarkStart w:id="142" w:name="_Toc21975776"/>
      <w:bookmarkStart w:id="143" w:name="_Toc33510332"/>
      <w:r>
        <w:lastRenderedPageBreak/>
        <w:t>3.</w:t>
      </w:r>
      <w:r w:rsidR="004D6198">
        <w:t>5</w:t>
      </w:r>
      <w:r>
        <w:t>. Front-End</w:t>
      </w:r>
      <w:bookmarkEnd w:id="142"/>
      <w:bookmarkEnd w:id="143"/>
    </w:p>
    <w:p w14:paraId="24DF1C07" w14:textId="77777777" w:rsidR="007A7F1C" w:rsidRDefault="007A7F1C" w:rsidP="007A7F1C"/>
    <w:p w14:paraId="41044175" w14:textId="77777777" w:rsidR="00386151" w:rsidRDefault="0054161E" w:rsidP="007A7F1C">
      <w:r>
        <w:rPr>
          <w:noProof/>
        </w:rPr>
        <w:drawing>
          <wp:inline distT="0" distB="0" distL="0" distR="0" wp14:anchorId="7B5ACCB5" wp14:editId="178B7F0B">
            <wp:extent cx="4535595" cy="3086100"/>
            <wp:effectExtent l="0" t="0" r="0" b="0"/>
            <wp:docPr id="33" name="Picture 3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200307_075457.jpg"/>
                    <pic:cNvPicPr/>
                  </pic:nvPicPr>
                  <pic:blipFill rotWithShape="1">
                    <a:blip r:embed="rId38" cstate="print">
                      <a:extLst>
                        <a:ext uri="{28A0092B-C50C-407E-A947-70E740481C1C}">
                          <a14:useLocalDpi xmlns:a14="http://schemas.microsoft.com/office/drawing/2010/main" val="0"/>
                        </a:ext>
                      </a:extLst>
                    </a:blip>
                    <a:srcRect l="17283" t="16452" b="41338"/>
                    <a:stretch/>
                  </pic:blipFill>
                  <pic:spPr bwMode="auto">
                    <a:xfrm>
                      <a:off x="0" y="0"/>
                      <a:ext cx="4538644" cy="3088175"/>
                    </a:xfrm>
                    <a:prstGeom prst="rect">
                      <a:avLst/>
                    </a:prstGeom>
                    <a:ln>
                      <a:noFill/>
                    </a:ln>
                    <a:extLst>
                      <a:ext uri="{53640926-AAD7-44D8-BBD7-CCE9431645EC}">
                        <a14:shadowObscured xmlns:a14="http://schemas.microsoft.com/office/drawing/2010/main"/>
                      </a:ext>
                    </a:extLst>
                  </pic:spPr>
                </pic:pic>
              </a:graphicData>
            </a:graphic>
          </wp:inline>
        </w:drawing>
      </w:r>
    </w:p>
    <w:p w14:paraId="26852A55" w14:textId="19934819" w:rsidR="00386151" w:rsidRDefault="00386151" w:rsidP="007A7F1C"/>
    <w:p w14:paraId="424199E2" w14:textId="12F6E7D5" w:rsidR="002A1FFD" w:rsidRPr="002A1FFD" w:rsidRDefault="002A1FFD" w:rsidP="007A7F1C">
      <w:pPr>
        <w:pStyle w:val="ListParagraph"/>
        <w:numPr>
          <w:ilvl w:val="0"/>
          <w:numId w:val="15"/>
        </w:numPr>
        <w:rPr>
          <w:highlight w:val="yellow"/>
        </w:rPr>
      </w:pPr>
      <w:r w:rsidRPr="00B27A9D">
        <w:rPr>
          <w:highlight w:val="yellow"/>
        </w:rPr>
        <w:t xml:space="preserve">prototype how the device will look and how it will be worn by a user </w:t>
      </w:r>
    </w:p>
    <w:p w14:paraId="0F867ACE" w14:textId="3521F240" w:rsidR="00823F8E" w:rsidRDefault="00386151" w:rsidP="000C1FF5">
      <w:pPr>
        <w:pStyle w:val="ListParagraph"/>
        <w:numPr>
          <w:ilvl w:val="0"/>
          <w:numId w:val="15"/>
        </w:numPr>
        <w:rPr>
          <w:highlight w:val="yellow"/>
        </w:rPr>
      </w:pPr>
      <w:r w:rsidRPr="00823F8E">
        <w:rPr>
          <w:highlight w:val="yellow"/>
        </w:rPr>
        <w:t>Image above shows device created for this project – attached to belt using Velcro</w:t>
      </w:r>
    </w:p>
    <w:p w14:paraId="72574AAD" w14:textId="510D02C3" w:rsidR="00823F8E" w:rsidRDefault="00823F8E" w:rsidP="000C1FF5">
      <w:pPr>
        <w:pStyle w:val="ListParagraph"/>
        <w:numPr>
          <w:ilvl w:val="0"/>
          <w:numId w:val="15"/>
        </w:numPr>
        <w:rPr>
          <w:highlight w:val="yellow"/>
        </w:rPr>
      </w:pPr>
      <w:r>
        <w:rPr>
          <w:highlight w:val="yellow"/>
        </w:rPr>
        <w:t xml:space="preserve">Above image shows the hardware needed to achieve the top tier of project – i.e. instructions </w:t>
      </w:r>
    </w:p>
    <w:p w14:paraId="0BC1C808" w14:textId="2BFE35B2" w:rsidR="00823F8E" w:rsidRPr="00823F8E" w:rsidRDefault="00823F8E" w:rsidP="00823F8E">
      <w:pPr>
        <w:pStyle w:val="ListParagraph"/>
        <w:numPr>
          <w:ilvl w:val="0"/>
          <w:numId w:val="15"/>
        </w:numPr>
        <w:rPr>
          <w:highlight w:val="yellow"/>
        </w:rPr>
      </w:pPr>
      <w:r>
        <w:rPr>
          <w:highlight w:val="yellow"/>
        </w:rPr>
        <w:t>Where the user environment interacts with the device programs (hardware does this)</w:t>
      </w:r>
    </w:p>
    <w:p w14:paraId="2A076177" w14:textId="37E60CD1" w:rsidR="002A1FFD" w:rsidRPr="00823F8E" w:rsidRDefault="002A1FFD" w:rsidP="000C1FF5">
      <w:pPr>
        <w:pStyle w:val="ListParagraph"/>
        <w:numPr>
          <w:ilvl w:val="0"/>
          <w:numId w:val="15"/>
        </w:numPr>
        <w:rPr>
          <w:highlight w:val="yellow"/>
        </w:rPr>
      </w:pPr>
      <w:r w:rsidRPr="00823F8E">
        <w:rPr>
          <w:highlight w:val="yellow"/>
        </w:rPr>
        <w:t>Sensor</w:t>
      </w:r>
    </w:p>
    <w:p w14:paraId="5E3D0170" w14:textId="74509EF1" w:rsidR="002A1FFD" w:rsidRDefault="002A1FFD" w:rsidP="002A1FFD">
      <w:pPr>
        <w:pStyle w:val="ListParagraph"/>
        <w:numPr>
          <w:ilvl w:val="1"/>
          <w:numId w:val="15"/>
        </w:numPr>
        <w:rPr>
          <w:highlight w:val="yellow"/>
        </w:rPr>
      </w:pPr>
      <w:r w:rsidRPr="002A1FFD">
        <w:rPr>
          <w:highlight w:val="yellow"/>
        </w:rPr>
        <w:t>What it is used for</w:t>
      </w:r>
    </w:p>
    <w:p w14:paraId="38367741" w14:textId="625CFD78" w:rsidR="00823F8E" w:rsidRDefault="00823F8E" w:rsidP="00823F8E">
      <w:pPr>
        <w:pStyle w:val="ListParagraph"/>
        <w:numPr>
          <w:ilvl w:val="2"/>
          <w:numId w:val="15"/>
        </w:numPr>
        <w:rPr>
          <w:highlight w:val="yellow"/>
        </w:rPr>
      </w:pPr>
      <w:r>
        <w:rPr>
          <w:highlight w:val="yellow"/>
        </w:rPr>
        <w:t>Gather the distance a user is from the closest object</w:t>
      </w:r>
    </w:p>
    <w:p w14:paraId="2474DF1A" w14:textId="2943F41E" w:rsidR="00823F8E" w:rsidRPr="00823F8E" w:rsidRDefault="00823F8E" w:rsidP="00823F8E">
      <w:pPr>
        <w:pStyle w:val="ListParagraph"/>
        <w:numPr>
          <w:ilvl w:val="2"/>
          <w:numId w:val="15"/>
        </w:numPr>
        <w:rPr>
          <w:highlight w:val="yellow"/>
        </w:rPr>
      </w:pPr>
      <w:r>
        <w:rPr>
          <w:highlight w:val="yellow"/>
        </w:rPr>
        <w:t xml:space="preserve">Used to warn user of up and coming obstacles so that the user can navigate to avoid it </w:t>
      </w:r>
    </w:p>
    <w:p w14:paraId="549B322E" w14:textId="77777777" w:rsidR="002A1FFD" w:rsidRPr="002A1FFD" w:rsidRDefault="002A1FFD" w:rsidP="002A1FFD">
      <w:pPr>
        <w:pStyle w:val="ListParagraph"/>
        <w:numPr>
          <w:ilvl w:val="0"/>
          <w:numId w:val="15"/>
        </w:numPr>
        <w:rPr>
          <w:highlight w:val="yellow"/>
        </w:rPr>
      </w:pPr>
      <w:proofErr w:type="spellStart"/>
      <w:r w:rsidRPr="002A1FFD">
        <w:rPr>
          <w:highlight w:val="yellow"/>
        </w:rPr>
        <w:t>Picamera</w:t>
      </w:r>
      <w:proofErr w:type="spellEnd"/>
    </w:p>
    <w:p w14:paraId="04CDFEFA" w14:textId="29844089" w:rsidR="002A1FFD" w:rsidRDefault="002A1FFD" w:rsidP="002A1FFD">
      <w:pPr>
        <w:pStyle w:val="ListParagraph"/>
        <w:numPr>
          <w:ilvl w:val="1"/>
          <w:numId w:val="15"/>
        </w:numPr>
        <w:rPr>
          <w:highlight w:val="yellow"/>
        </w:rPr>
      </w:pPr>
      <w:r w:rsidRPr="002A1FFD">
        <w:rPr>
          <w:highlight w:val="yellow"/>
        </w:rPr>
        <w:t>What it is used for</w:t>
      </w:r>
    </w:p>
    <w:p w14:paraId="51AC8FB3" w14:textId="0681B219" w:rsidR="002B0912" w:rsidRDefault="002B0912" w:rsidP="002B0912">
      <w:pPr>
        <w:pStyle w:val="ListParagraph"/>
        <w:numPr>
          <w:ilvl w:val="2"/>
          <w:numId w:val="15"/>
        </w:numPr>
        <w:rPr>
          <w:highlight w:val="yellow"/>
        </w:rPr>
      </w:pPr>
      <w:r>
        <w:rPr>
          <w:highlight w:val="yellow"/>
        </w:rPr>
        <w:t>Takes in video stream of the user’s path</w:t>
      </w:r>
    </w:p>
    <w:p w14:paraId="197D931A" w14:textId="5AD322DB" w:rsidR="002B0912" w:rsidRPr="002A1FFD" w:rsidRDefault="002B0912" w:rsidP="002B0912">
      <w:pPr>
        <w:pStyle w:val="ListParagraph"/>
        <w:numPr>
          <w:ilvl w:val="2"/>
          <w:numId w:val="15"/>
        </w:numPr>
        <w:rPr>
          <w:highlight w:val="yellow"/>
        </w:rPr>
      </w:pPr>
      <w:r>
        <w:rPr>
          <w:highlight w:val="yellow"/>
        </w:rPr>
        <w:t xml:space="preserve">This input is then sent to the model to detect objects in the </w:t>
      </w:r>
      <w:r w:rsidR="00BC4C48">
        <w:rPr>
          <w:highlight w:val="yellow"/>
        </w:rPr>
        <w:t>user’s</w:t>
      </w:r>
      <w:r>
        <w:rPr>
          <w:highlight w:val="yellow"/>
        </w:rPr>
        <w:t xml:space="preserve"> path</w:t>
      </w:r>
    </w:p>
    <w:p w14:paraId="57ADCC9C" w14:textId="75D7CEF8" w:rsidR="002A1FFD" w:rsidRPr="002A1FFD" w:rsidRDefault="002A1FFD" w:rsidP="002A1FFD">
      <w:pPr>
        <w:pStyle w:val="ListParagraph"/>
        <w:numPr>
          <w:ilvl w:val="0"/>
          <w:numId w:val="15"/>
        </w:numPr>
        <w:rPr>
          <w:highlight w:val="yellow"/>
        </w:rPr>
      </w:pPr>
      <w:r w:rsidRPr="002A1FFD">
        <w:rPr>
          <w:highlight w:val="yellow"/>
        </w:rPr>
        <w:t>Raspberry pi</w:t>
      </w:r>
    </w:p>
    <w:p w14:paraId="3CF86A6D" w14:textId="4358E891" w:rsidR="002B0912" w:rsidRDefault="002A1FFD" w:rsidP="002A1FFD">
      <w:pPr>
        <w:pStyle w:val="ListParagraph"/>
        <w:numPr>
          <w:ilvl w:val="1"/>
          <w:numId w:val="15"/>
        </w:numPr>
        <w:rPr>
          <w:highlight w:val="yellow"/>
        </w:rPr>
      </w:pPr>
      <w:r w:rsidRPr="002A1FFD">
        <w:rPr>
          <w:highlight w:val="yellow"/>
        </w:rPr>
        <w:t>What it is used for</w:t>
      </w:r>
    </w:p>
    <w:p w14:paraId="44DEEDC0" w14:textId="44784BFA" w:rsidR="00C70984" w:rsidRDefault="00C70984" w:rsidP="00C70984">
      <w:pPr>
        <w:pStyle w:val="ListParagraph"/>
        <w:numPr>
          <w:ilvl w:val="2"/>
          <w:numId w:val="15"/>
        </w:numPr>
        <w:rPr>
          <w:highlight w:val="yellow"/>
        </w:rPr>
      </w:pPr>
      <w:r>
        <w:rPr>
          <w:highlight w:val="yellow"/>
        </w:rPr>
        <w:t>Runs the program that detects objects</w:t>
      </w:r>
    </w:p>
    <w:p w14:paraId="56079940" w14:textId="0204181D" w:rsidR="00C70984" w:rsidRDefault="00C70984" w:rsidP="00C70984">
      <w:pPr>
        <w:pStyle w:val="ListParagraph"/>
        <w:numPr>
          <w:ilvl w:val="2"/>
          <w:numId w:val="15"/>
        </w:numPr>
        <w:rPr>
          <w:highlight w:val="yellow"/>
        </w:rPr>
      </w:pPr>
      <w:r>
        <w:rPr>
          <w:highlight w:val="yellow"/>
        </w:rPr>
        <w:t xml:space="preserve">Portable and lightweight as not to inhibit </w:t>
      </w:r>
      <w:r w:rsidR="00BC4C48">
        <w:rPr>
          <w:highlight w:val="yellow"/>
        </w:rPr>
        <w:t>a user’s</w:t>
      </w:r>
      <w:r>
        <w:rPr>
          <w:highlight w:val="yellow"/>
        </w:rPr>
        <w:t xml:space="preserve"> navigation</w:t>
      </w:r>
    </w:p>
    <w:p w14:paraId="3160B114" w14:textId="317287C7" w:rsidR="000F3948" w:rsidRDefault="000F3948" w:rsidP="00C70984">
      <w:pPr>
        <w:pStyle w:val="ListParagraph"/>
        <w:numPr>
          <w:ilvl w:val="2"/>
          <w:numId w:val="15"/>
        </w:numPr>
        <w:rPr>
          <w:highlight w:val="yellow"/>
        </w:rPr>
      </w:pPr>
      <w:r>
        <w:rPr>
          <w:highlight w:val="yellow"/>
        </w:rPr>
        <w:t>Responsible for the running and computation of the middle and back end</w:t>
      </w:r>
    </w:p>
    <w:p w14:paraId="11CFB1AA" w14:textId="01968135" w:rsidR="000F3948" w:rsidRPr="002B0912" w:rsidRDefault="000F3948" w:rsidP="000F3948">
      <w:pPr>
        <w:pStyle w:val="ListParagraph"/>
        <w:numPr>
          <w:ilvl w:val="3"/>
          <w:numId w:val="15"/>
        </w:numPr>
        <w:rPr>
          <w:highlight w:val="yellow"/>
        </w:rPr>
      </w:pPr>
      <w:r>
        <w:rPr>
          <w:highlight w:val="yellow"/>
        </w:rPr>
        <w:t>Essentially the computer where the projects program is stored</w:t>
      </w:r>
    </w:p>
    <w:p w14:paraId="78B671F4" w14:textId="0C748B1B" w:rsidR="002B0912" w:rsidRPr="00C70984" w:rsidRDefault="002B0912" w:rsidP="002B0912">
      <w:pPr>
        <w:pStyle w:val="ListParagraph"/>
        <w:numPr>
          <w:ilvl w:val="0"/>
          <w:numId w:val="15"/>
        </w:numPr>
        <w:rPr>
          <w:highlight w:val="yellow"/>
        </w:rPr>
      </w:pPr>
      <w:r w:rsidRPr="00C70984">
        <w:rPr>
          <w:highlight w:val="yellow"/>
        </w:rPr>
        <w:t>Audio output from the raspberry pi - instructions</w:t>
      </w:r>
    </w:p>
    <w:p w14:paraId="304CE9F2" w14:textId="77777777" w:rsidR="002B0912" w:rsidRPr="00C70984" w:rsidRDefault="002B0912" w:rsidP="002B0912">
      <w:pPr>
        <w:pStyle w:val="ListParagraph"/>
        <w:numPr>
          <w:ilvl w:val="1"/>
          <w:numId w:val="15"/>
        </w:numPr>
        <w:rPr>
          <w:highlight w:val="yellow"/>
        </w:rPr>
      </w:pPr>
      <w:r w:rsidRPr="00C70984">
        <w:rPr>
          <w:highlight w:val="yellow"/>
        </w:rPr>
        <w:t>The calculated instructions are provided to the visually impaired user through audio</w:t>
      </w:r>
    </w:p>
    <w:p w14:paraId="647A4459" w14:textId="77777777" w:rsidR="002B0912" w:rsidRPr="00C70984" w:rsidRDefault="002B0912" w:rsidP="002B0912">
      <w:pPr>
        <w:pStyle w:val="ListParagraph"/>
        <w:numPr>
          <w:ilvl w:val="1"/>
          <w:numId w:val="15"/>
        </w:numPr>
        <w:rPr>
          <w:highlight w:val="yellow"/>
        </w:rPr>
      </w:pPr>
      <w:r w:rsidRPr="00C70984">
        <w:rPr>
          <w:highlight w:val="yellow"/>
        </w:rPr>
        <w:t>The instructions inform the user of the following:</w:t>
      </w:r>
    </w:p>
    <w:p w14:paraId="5CAC1BC8" w14:textId="77777777" w:rsidR="002B0912" w:rsidRPr="00C70984" w:rsidRDefault="002B0912" w:rsidP="002B0912">
      <w:pPr>
        <w:pStyle w:val="ListParagraph"/>
        <w:numPr>
          <w:ilvl w:val="2"/>
          <w:numId w:val="15"/>
        </w:numPr>
        <w:rPr>
          <w:highlight w:val="yellow"/>
        </w:rPr>
      </w:pPr>
      <w:r w:rsidRPr="00C70984">
        <w:rPr>
          <w:highlight w:val="yellow"/>
        </w:rPr>
        <w:t>What the detected object in their path is i.e. person, table or chair</w:t>
      </w:r>
    </w:p>
    <w:p w14:paraId="40F1B365" w14:textId="77777777" w:rsidR="002B0912" w:rsidRPr="00C70984" w:rsidRDefault="002B0912" w:rsidP="002B0912">
      <w:pPr>
        <w:pStyle w:val="ListParagraph"/>
        <w:numPr>
          <w:ilvl w:val="2"/>
          <w:numId w:val="15"/>
        </w:numPr>
        <w:rPr>
          <w:highlight w:val="yellow"/>
        </w:rPr>
      </w:pPr>
      <w:r w:rsidRPr="00C70984">
        <w:rPr>
          <w:highlight w:val="yellow"/>
        </w:rPr>
        <w:t>Which object is closest to them and how far away it is in inches</w:t>
      </w:r>
    </w:p>
    <w:p w14:paraId="22B6B423" w14:textId="77777777" w:rsidR="00F32CEC" w:rsidRDefault="002B0912" w:rsidP="002B0912">
      <w:pPr>
        <w:pStyle w:val="ListParagraph"/>
        <w:numPr>
          <w:ilvl w:val="2"/>
          <w:numId w:val="15"/>
        </w:numPr>
        <w:rPr>
          <w:highlight w:val="yellow"/>
        </w:rPr>
      </w:pPr>
      <w:r w:rsidRPr="00C70984">
        <w:rPr>
          <w:highlight w:val="yellow"/>
        </w:rPr>
        <w:t>Lastly, where in their path it is, i.e. is it straight ahead, to the users left or to the users right</w:t>
      </w:r>
    </w:p>
    <w:p w14:paraId="562974D6" w14:textId="77777777" w:rsidR="00F32CEC" w:rsidRPr="00F32CEC" w:rsidRDefault="00F32CEC" w:rsidP="00F32CEC">
      <w:pPr>
        <w:pStyle w:val="ListParagraph"/>
        <w:numPr>
          <w:ilvl w:val="0"/>
          <w:numId w:val="15"/>
        </w:numPr>
        <w:spacing w:line="360" w:lineRule="auto"/>
        <w:rPr>
          <w:highlight w:val="yellow"/>
        </w:rPr>
      </w:pPr>
      <w:r>
        <w:rPr>
          <w:highlight w:val="yellow"/>
        </w:rPr>
        <w:lastRenderedPageBreak/>
        <w:t>Reason output is only audio</w:t>
      </w:r>
    </w:p>
    <w:p w14:paraId="40EDBB66" w14:textId="241637C7" w:rsidR="00F32CEC" w:rsidRDefault="00F32CEC" w:rsidP="00977465">
      <w:pPr>
        <w:pStyle w:val="ListParagraph"/>
        <w:numPr>
          <w:ilvl w:val="2"/>
          <w:numId w:val="15"/>
        </w:numPr>
        <w:rPr>
          <w:highlight w:val="yellow"/>
        </w:rPr>
      </w:pPr>
      <w:r>
        <w:rPr>
          <w:highlight w:val="yellow"/>
        </w:rPr>
        <w:t>As this device is for the visually impaired it would not be useful to provide the instructions in a visual format, i.e. text instructions</w:t>
      </w:r>
    </w:p>
    <w:p w14:paraId="24AECDBD" w14:textId="77777777" w:rsidR="00F32CEC" w:rsidRDefault="00F32CEC" w:rsidP="00F32CEC">
      <w:pPr>
        <w:pStyle w:val="ListParagraph"/>
        <w:numPr>
          <w:ilvl w:val="3"/>
          <w:numId w:val="15"/>
        </w:numPr>
        <w:rPr>
          <w:highlight w:val="yellow"/>
        </w:rPr>
      </w:pPr>
      <w:r>
        <w:rPr>
          <w:highlight w:val="yellow"/>
        </w:rPr>
        <w:t>As well as that the device is a portable device that will not have access to a screen when a user is navigating with it</w:t>
      </w:r>
    </w:p>
    <w:p w14:paraId="0C991AB3" w14:textId="77777777" w:rsidR="00F32CEC" w:rsidRDefault="00F32CEC" w:rsidP="00F32CEC">
      <w:pPr>
        <w:pStyle w:val="ListParagraph"/>
        <w:numPr>
          <w:ilvl w:val="2"/>
          <w:numId w:val="15"/>
        </w:numPr>
        <w:rPr>
          <w:highlight w:val="yellow"/>
        </w:rPr>
      </w:pPr>
      <w:r>
        <w:rPr>
          <w:highlight w:val="yellow"/>
        </w:rPr>
        <w:t>Audio instructions however would be accessible for a visually impaired user</w:t>
      </w:r>
    </w:p>
    <w:p w14:paraId="466599D3" w14:textId="4D1454CF" w:rsidR="00B27A9D" w:rsidRDefault="00F32CEC" w:rsidP="00F32CEC">
      <w:pPr>
        <w:pStyle w:val="ListParagraph"/>
        <w:numPr>
          <w:ilvl w:val="3"/>
          <w:numId w:val="15"/>
        </w:numPr>
        <w:rPr>
          <w:highlight w:val="yellow"/>
        </w:rPr>
      </w:pPr>
      <w:r>
        <w:rPr>
          <w:highlight w:val="yellow"/>
        </w:rPr>
        <w:t>It also allow the device to be portable as the Raspberry Pi contains and audio jack</w:t>
      </w:r>
      <w:r w:rsidR="0076318E">
        <w:rPr>
          <w:highlight w:val="yellow"/>
        </w:rPr>
        <w:t xml:space="preserve"> and would have no need for a screen</w:t>
      </w:r>
      <w:r>
        <w:rPr>
          <w:highlight w:val="yellow"/>
        </w:rPr>
        <w:t xml:space="preserve">  - simply attach and audio device like headphones or speakers and the user can receive the information about the detected objects</w:t>
      </w:r>
    </w:p>
    <w:p w14:paraId="2006607E" w14:textId="6807E722" w:rsidR="0076318E" w:rsidRDefault="0076318E" w:rsidP="0076318E">
      <w:pPr>
        <w:pStyle w:val="ListParagraph"/>
        <w:numPr>
          <w:ilvl w:val="2"/>
          <w:numId w:val="15"/>
        </w:numPr>
        <w:rPr>
          <w:highlight w:val="yellow"/>
        </w:rPr>
      </w:pPr>
      <w:r>
        <w:rPr>
          <w:highlight w:val="yellow"/>
        </w:rPr>
        <w:t>Another solution could be to use haptic feedback, i.e. the device vibrating when a user is within a particular distance to an object</w:t>
      </w:r>
    </w:p>
    <w:p w14:paraId="123AFEE9" w14:textId="06F43B09" w:rsidR="0076318E" w:rsidRDefault="0076318E" w:rsidP="0076318E">
      <w:pPr>
        <w:pStyle w:val="ListParagraph"/>
        <w:numPr>
          <w:ilvl w:val="3"/>
          <w:numId w:val="15"/>
        </w:numPr>
        <w:rPr>
          <w:highlight w:val="yellow"/>
        </w:rPr>
      </w:pPr>
      <w:r>
        <w:rPr>
          <w:highlight w:val="yellow"/>
        </w:rPr>
        <w:t>This could expand the devices usability to not only visually impaired users but also users who are both visually impaired and hard of hearing</w:t>
      </w:r>
    </w:p>
    <w:p w14:paraId="7837C275" w14:textId="2F3D919C" w:rsidR="0076318E" w:rsidRPr="00C70984" w:rsidRDefault="0076318E" w:rsidP="0076318E">
      <w:pPr>
        <w:pStyle w:val="ListParagraph"/>
        <w:numPr>
          <w:ilvl w:val="3"/>
          <w:numId w:val="15"/>
        </w:numPr>
        <w:rPr>
          <w:highlight w:val="yellow"/>
        </w:rPr>
      </w:pPr>
      <w:r>
        <w:rPr>
          <w:highlight w:val="yellow"/>
        </w:rPr>
        <w:t>This could be considered as part of the future aspects for the project</w:t>
      </w:r>
    </w:p>
    <w:p w14:paraId="0B3F6CA5" w14:textId="77777777" w:rsidR="007A7F1C" w:rsidRPr="007B63DE" w:rsidRDefault="007A7F1C" w:rsidP="007A7F1C"/>
    <w:p w14:paraId="1B379E08" w14:textId="51BFB427" w:rsidR="007A7F1C" w:rsidRDefault="007A7F1C" w:rsidP="007A7F1C">
      <w:pPr>
        <w:pStyle w:val="Heading2"/>
      </w:pPr>
      <w:bookmarkStart w:id="144" w:name="_Toc21975777"/>
      <w:bookmarkStart w:id="145" w:name="_Toc33510333"/>
      <w:r>
        <w:t>3.</w:t>
      </w:r>
      <w:r w:rsidR="004D6198">
        <w:t>6</w:t>
      </w:r>
      <w:r>
        <w:t>. Middle-Tier</w:t>
      </w:r>
      <w:bookmarkEnd w:id="144"/>
      <w:bookmarkEnd w:id="145"/>
    </w:p>
    <w:p w14:paraId="3FB65333" w14:textId="533FF257" w:rsidR="007A7F1C" w:rsidRDefault="007A7F1C" w:rsidP="007A7F1C"/>
    <w:p w14:paraId="2A9F2463" w14:textId="55ADF6F8" w:rsidR="00BC4C48" w:rsidRDefault="00BC4C48" w:rsidP="00BC4C48">
      <w:pPr>
        <w:pStyle w:val="ListParagraph"/>
        <w:numPr>
          <w:ilvl w:val="0"/>
          <w:numId w:val="16"/>
        </w:numPr>
        <w:rPr>
          <w:highlight w:val="yellow"/>
        </w:rPr>
      </w:pPr>
      <w:r>
        <w:rPr>
          <w:highlight w:val="yellow"/>
        </w:rPr>
        <w:t>sensor input</w:t>
      </w:r>
    </w:p>
    <w:p w14:paraId="0DE86BFA" w14:textId="5ADDED6B" w:rsidR="00BC4C48" w:rsidRDefault="00BC4C48" w:rsidP="00BC4C48">
      <w:pPr>
        <w:pStyle w:val="ListParagraph"/>
        <w:numPr>
          <w:ilvl w:val="1"/>
          <w:numId w:val="16"/>
        </w:numPr>
        <w:rPr>
          <w:highlight w:val="yellow"/>
        </w:rPr>
      </w:pPr>
      <w:r>
        <w:rPr>
          <w:highlight w:val="yellow"/>
        </w:rPr>
        <w:t>what it is used for</w:t>
      </w:r>
      <w:r w:rsidR="005F080A">
        <w:rPr>
          <w:highlight w:val="yellow"/>
        </w:rPr>
        <w:t>, how it runs</w:t>
      </w:r>
    </w:p>
    <w:p w14:paraId="0EEA096D" w14:textId="3B5F383C" w:rsidR="005F080A" w:rsidRDefault="00AA6064" w:rsidP="005F080A">
      <w:pPr>
        <w:pStyle w:val="ListParagraph"/>
        <w:numPr>
          <w:ilvl w:val="2"/>
          <w:numId w:val="16"/>
        </w:numPr>
        <w:rPr>
          <w:highlight w:val="yellow"/>
        </w:rPr>
      </w:pPr>
      <w:r>
        <w:rPr>
          <w:highlight w:val="yellow"/>
        </w:rPr>
        <w:t>used to detect the distance between the closest detected object and the user</w:t>
      </w:r>
    </w:p>
    <w:p w14:paraId="4EFD3C60" w14:textId="5C688D8A" w:rsidR="00AA6064" w:rsidRDefault="00AA6064" w:rsidP="005F080A">
      <w:pPr>
        <w:pStyle w:val="ListParagraph"/>
        <w:numPr>
          <w:ilvl w:val="2"/>
          <w:numId w:val="16"/>
        </w:numPr>
        <w:rPr>
          <w:highlight w:val="yellow"/>
        </w:rPr>
      </w:pPr>
      <w:r>
        <w:rPr>
          <w:highlight w:val="yellow"/>
        </w:rPr>
        <w:t>sensor uses transmitter and receiver to send signals out</w:t>
      </w:r>
    </w:p>
    <w:p w14:paraId="320ACBD6" w14:textId="39C497DD" w:rsidR="00AA6064" w:rsidRDefault="00AA6064" w:rsidP="005F080A">
      <w:pPr>
        <w:pStyle w:val="ListParagraph"/>
        <w:numPr>
          <w:ilvl w:val="2"/>
          <w:numId w:val="16"/>
        </w:numPr>
        <w:rPr>
          <w:highlight w:val="yellow"/>
        </w:rPr>
      </w:pPr>
      <w:r>
        <w:rPr>
          <w:highlight w:val="yellow"/>
        </w:rPr>
        <w:t>signal bounces off nearest object and back towards the sensor</w:t>
      </w:r>
    </w:p>
    <w:p w14:paraId="4602D812" w14:textId="76C28767" w:rsidR="00AA6064" w:rsidRDefault="00AA6064" w:rsidP="00AA6064">
      <w:pPr>
        <w:pStyle w:val="ListParagraph"/>
        <w:numPr>
          <w:ilvl w:val="2"/>
          <w:numId w:val="16"/>
        </w:numPr>
        <w:rPr>
          <w:highlight w:val="yellow"/>
        </w:rPr>
      </w:pPr>
      <w:r>
        <w:rPr>
          <w:highlight w:val="yellow"/>
        </w:rPr>
        <w:t>once sensor receives the signal back it calculates the time between transmission and receival – this difference in time can be used to calculate the distance from the object because the velocity of sounds in the air is known</w:t>
      </w:r>
    </w:p>
    <w:p w14:paraId="1FD17A9F" w14:textId="0C3C4681" w:rsidR="00CE46C6" w:rsidRDefault="00CE46C6" w:rsidP="00AA6064">
      <w:pPr>
        <w:pStyle w:val="ListParagraph"/>
        <w:numPr>
          <w:ilvl w:val="2"/>
          <w:numId w:val="16"/>
        </w:numPr>
        <w:rPr>
          <w:highlight w:val="yellow"/>
        </w:rPr>
      </w:pPr>
      <w:r>
        <w:rPr>
          <w:highlight w:val="yellow"/>
        </w:rPr>
        <w:t>distance result is then returned to be included in the navigation instructions</w:t>
      </w:r>
    </w:p>
    <w:p w14:paraId="651F0202" w14:textId="5BDDE41E" w:rsidR="00BC4C48" w:rsidRDefault="00BC4C48" w:rsidP="00BC4C48">
      <w:pPr>
        <w:pStyle w:val="ListParagraph"/>
        <w:numPr>
          <w:ilvl w:val="0"/>
          <w:numId w:val="16"/>
        </w:numPr>
        <w:rPr>
          <w:highlight w:val="yellow"/>
        </w:rPr>
      </w:pPr>
      <w:r>
        <w:rPr>
          <w:highlight w:val="yellow"/>
        </w:rPr>
        <w:t>navigation instructions</w:t>
      </w:r>
    </w:p>
    <w:p w14:paraId="6A8540BE" w14:textId="261FB3DF" w:rsidR="00BC4C48" w:rsidRDefault="00BC4C48" w:rsidP="00BC4C48">
      <w:pPr>
        <w:pStyle w:val="ListParagraph"/>
        <w:numPr>
          <w:ilvl w:val="1"/>
          <w:numId w:val="16"/>
        </w:numPr>
        <w:rPr>
          <w:highlight w:val="yellow"/>
        </w:rPr>
      </w:pPr>
      <w:r>
        <w:rPr>
          <w:highlight w:val="yellow"/>
        </w:rPr>
        <w:t>what they are used for and how they are</w:t>
      </w:r>
      <w:r w:rsidR="004F51F7">
        <w:rPr>
          <w:highlight w:val="yellow"/>
        </w:rPr>
        <w:t xml:space="preserve"> </w:t>
      </w:r>
      <w:r w:rsidR="00B91B2E">
        <w:rPr>
          <w:highlight w:val="yellow"/>
        </w:rPr>
        <w:t>compiled</w:t>
      </w:r>
    </w:p>
    <w:p w14:paraId="63368A01" w14:textId="7FA84985" w:rsidR="00B91B2E" w:rsidRDefault="00B91B2E" w:rsidP="00B91B2E">
      <w:pPr>
        <w:pStyle w:val="ListParagraph"/>
        <w:numPr>
          <w:ilvl w:val="2"/>
          <w:numId w:val="16"/>
        </w:numPr>
        <w:rPr>
          <w:highlight w:val="yellow"/>
        </w:rPr>
      </w:pPr>
      <w:r>
        <w:rPr>
          <w:highlight w:val="yellow"/>
        </w:rPr>
        <w:t>used to provide user with information about detected obstacles in their path</w:t>
      </w:r>
    </w:p>
    <w:p w14:paraId="76197D7B" w14:textId="4094053B" w:rsidR="00B91B2E" w:rsidRDefault="00B91B2E" w:rsidP="00B91B2E">
      <w:pPr>
        <w:pStyle w:val="ListParagraph"/>
        <w:numPr>
          <w:ilvl w:val="2"/>
          <w:numId w:val="16"/>
        </w:numPr>
        <w:rPr>
          <w:highlight w:val="yellow"/>
        </w:rPr>
      </w:pPr>
      <w:r>
        <w:rPr>
          <w:highlight w:val="yellow"/>
        </w:rPr>
        <w:t xml:space="preserve">compiled by </w:t>
      </w:r>
    </w:p>
    <w:p w14:paraId="05995E9B" w14:textId="0DCE70F8" w:rsidR="00B91B2E" w:rsidRDefault="00B91B2E" w:rsidP="00B91B2E">
      <w:pPr>
        <w:pStyle w:val="ListParagraph"/>
        <w:numPr>
          <w:ilvl w:val="3"/>
          <w:numId w:val="16"/>
        </w:numPr>
        <w:rPr>
          <w:highlight w:val="yellow"/>
        </w:rPr>
      </w:pPr>
      <w:r>
        <w:rPr>
          <w:highlight w:val="yellow"/>
        </w:rPr>
        <w:t>taking result from object detection model – provides the detected objects class, accuracy score and bounding box</w:t>
      </w:r>
    </w:p>
    <w:p w14:paraId="43D0924A" w14:textId="3DBCB2FB" w:rsidR="00B91B2E" w:rsidRDefault="00B91B2E" w:rsidP="00B91B2E">
      <w:pPr>
        <w:pStyle w:val="ListParagraph"/>
        <w:numPr>
          <w:ilvl w:val="3"/>
          <w:numId w:val="16"/>
        </w:numPr>
        <w:rPr>
          <w:highlight w:val="yellow"/>
        </w:rPr>
      </w:pPr>
      <w:r>
        <w:rPr>
          <w:highlight w:val="yellow"/>
        </w:rPr>
        <w:t>also gather the closest objects distance from the sensor</w:t>
      </w:r>
    </w:p>
    <w:p w14:paraId="0B2B2D2A" w14:textId="33AA8F90" w:rsidR="00B91B2E" w:rsidRDefault="004F51F7" w:rsidP="00B91B2E">
      <w:pPr>
        <w:pStyle w:val="ListParagraph"/>
        <w:numPr>
          <w:ilvl w:val="3"/>
          <w:numId w:val="16"/>
        </w:numPr>
        <w:rPr>
          <w:highlight w:val="yellow"/>
        </w:rPr>
      </w:pPr>
      <w:r>
        <w:rPr>
          <w:highlight w:val="yellow"/>
        </w:rPr>
        <w:t>this process is continued for all detected objects in a frame</w:t>
      </w:r>
    </w:p>
    <w:p w14:paraId="31524BF3" w14:textId="794FAA10" w:rsidR="00BA00E6" w:rsidRDefault="00BA00E6" w:rsidP="00BA00E6">
      <w:pPr>
        <w:pStyle w:val="ListParagraph"/>
        <w:numPr>
          <w:ilvl w:val="2"/>
          <w:numId w:val="16"/>
        </w:numPr>
        <w:rPr>
          <w:highlight w:val="yellow"/>
        </w:rPr>
      </w:pPr>
      <w:r>
        <w:rPr>
          <w:highlight w:val="yellow"/>
        </w:rPr>
        <w:t>using bounding box -&gt; calculate where it is in the frame and provide information to the user about where in their path the object is, i.e. to the users left, right or straight ahead</w:t>
      </w:r>
    </w:p>
    <w:p w14:paraId="23D320F4" w14:textId="745DC8A6" w:rsidR="00BC4C48" w:rsidRDefault="00BC4C48" w:rsidP="00BC4C48">
      <w:pPr>
        <w:pStyle w:val="ListParagraph"/>
        <w:numPr>
          <w:ilvl w:val="0"/>
          <w:numId w:val="16"/>
        </w:numPr>
        <w:rPr>
          <w:highlight w:val="yellow"/>
        </w:rPr>
      </w:pPr>
      <w:r>
        <w:rPr>
          <w:highlight w:val="yellow"/>
        </w:rPr>
        <w:t>detected object</w:t>
      </w:r>
      <w:r w:rsidR="00E64176">
        <w:rPr>
          <w:highlight w:val="yellow"/>
        </w:rPr>
        <w:t xml:space="preserve"> results</w:t>
      </w:r>
    </w:p>
    <w:p w14:paraId="0E7D26BF" w14:textId="20237028" w:rsidR="00BC4C48" w:rsidRDefault="00BC4C48" w:rsidP="00BC4C48">
      <w:pPr>
        <w:pStyle w:val="ListParagraph"/>
        <w:numPr>
          <w:ilvl w:val="1"/>
          <w:numId w:val="16"/>
        </w:numPr>
        <w:rPr>
          <w:highlight w:val="yellow"/>
        </w:rPr>
      </w:pPr>
      <w:r>
        <w:rPr>
          <w:highlight w:val="yellow"/>
        </w:rPr>
        <w:t>what they are used for, where they come from and what the detected object results include, i.e. the results from the model</w:t>
      </w:r>
    </w:p>
    <w:p w14:paraId="378A4729" w14:textId="306441C1" w:rsidR="00E64176" w:rsidRDefault="00E64176" w:rsidP="00E64176">
      <w:pPr>
        <w:pStyle w:val="ListParagraph"/>
        <w:numPr>
          <w:ilvl w:val="2"/>
          <w:numId w:val="16"/>
        </w:numPr>
        <w:rPr>
          <w:highlight w:val="yellow"/>
        </w:rPr>
      </w:pPr>
      <w:r>
        <w:rPr>
          <w:highlight w:val="yellow"/>
        </w:rPr>
        <w:t>used in the compilation of instructions</w:t>
      </w:r>
    </w:p>
    <w:p w14:paraId="3466D745" w14:textId="379FCCC0" w:rsidR="00E64176" w:rsidRDefault="00E64176" w:rsidP="00E64176">
      <w:pPr>
        <w:pStyle w:val="ListParagraph"/>
        <w:numPr>
          <w:ilvl w:val="2"/>
          <w:numId w:val="16"/>
        </w:numPr>
        <w:rPr>
          <w:highlight w:val="yellow"/>
        </w:rPr>
      </w:pPr>
      <w:r>
        <w:rPr>
          <w:highlight w:val="yellow"/>
        </w:rPr>
        <w:lastRenderedPageBreak/>
        <w:t>they come from the MobileNet SSDLite model at the backend of this project</w:t>
      </w:r>
    </w:p>
    <w:p w14:paraId="087EC615" w14:textId="0349BA62" w:rsidR="00E64176" w:rsidRDefault="000D5070" w:rsidP="00E64176">
      <w:pPr>
        <w:pStyle w:val="ListParagraph"/>
        <w:numPr>
          <w:ilvl w:val="2"/>
          <w:numId w:val="16"/>
        </w:numPr>
        <w:rPr>
          <w:highlight w:val="yellow"/>
        </w:rPr>
      </w:pPr>
      <w:r>
        <w:rPr>
          <w:highlight w:val="yellow"/>
        </w:rPr>
        <w:t>what the detected object results include:</w:t>
      </w:r>
    </w:p>
    <w:p w14:paraId="7AC4BEBD" w14:textId="2D1A933B" w:rsidR="000D5070" w:rsidRDefault="000D5070" w:rsidP="000D5070">
      <w:pPr>
        <w:pStyle w:val="ListParagraph"/>
        <w:numPr>
          <w:ilvl w:val="3"/>
          <w:numId w:val="16"/>
        </w:numPr>
        <w:rPr>
          <w:highlight w:val="yellow"/>
        </w:rPr>
      </w:pPr>
      <w:r>
        <w:rPr>
          <w:highlight w:val="yellow"/>
        </w:rPr>
        <w:t>object classification i.e. chair, car, person</w:t>
      </w:r>
    </w:p>
    <w:p w14:paraId="0E83AB17" w14:textId="7072F6F2" w:rsidR="000D5070" w:rsidRDefault="000D5070" w:rsidP="000D5070">
      <w:pPr>
        <w:pStyle w:val="ListParagraph"/>
        <w:numPr>
          <w:ilvl w:val="3"/>
          <w:numId w:val="16"/>
        </w:numPr>
        <w:rPr>
          <w:highlight w:val="yellow"/>
        </w:rPr>
      </w:pPr>
      <w:r>
        <w:rPr>
          <w:highlight w:val="yellow"/>
        </w:rPr>
        <w:t>the accuracy score of the object -&gt; how certain the model is of the objects classification i.e. the model is 90% sure that the detected object is a person</w:t>
      </w:r>
    </w:p>
    <w:p w14:paraId="05789682" w14:textId="1C0E19DA" w:rsidR="000D5070" w:rsidRDefault="000D5070" w:rsidP="000D5070">
      <w:pPr>
        <w:pStyle w:val="ListParagraph"/>
        <w:numPr>
          <w:ilvl w:val="3"/>
          <w:numId w:val="16"/>
        </w:numPr>
        <w:rPr>
          <w:highlight w:val="yellow"/>
        </w:rPr>
      </w:pPr>
      <w:r>
        <w:rPr>
          <w:highlight w:val="yellow"/>
        </w:rPr>
        <w:t>the objects bounding box -&gt; where in the frame the object appears</w:t>
      </w:r>
    </w:p>
    <w:p w14:paraId="64027B16" w14:textId="4223EC21" w:rsidR="000D5070" w:rsidRPr="00E64176" w:rsidRDefault="000D5070" w:rsidP="000D5070">
      <w:pPr>
        <w:pStyle w:val="ListParagraph"/>
        <w:numPr>
          <w:ilvl w:val="4"/>
          <w:numId w:val="16"/>
        </w:numPr>
        <w:rPr>
          <w:highlight w:val="yellow"/>
        </w:rPr>
      </w:pPr>
      <w:r>
        <w:rPr>
          <w:highlight w:val="yellow"/>
        </w:rPr>
        <w:t>used to inform the user where in their path the object is</w:t>
      </w:r>
    </w:p>
    <w:p w14:paraId="5EC75694" w14:textId="7425003C" w:rsidR="005F080A" w:rsidRDefault="005F080A" w:rsidP="005F080A">
      <w:pPr>
        <w:pStyle w:val="ListParagraph"/>
        <w:numPr>
          <w:ilvl w:val="0"/>
          <w:numId w:val="16"/>
        </w:numPr>
        <w:rPr>
          <w:highlight w:val="yellow"/>
        </w:rPr>
      </w:pPr>
      <w:r>
        <w:rPr>
          <w:highlight w:val="yellow"/>
        </w:rPr>
        <w:t>application needed to convert into audio instructions</w:t>
      </w:r>
    </w:p>
    <w:p w14:paraId="4A86FE39" w14:textId="43784F1F" w:rsidR="005F080A" w:rsidRDefault="005F080A" w:rsidP="005F080A">
      <w:pPr>
        <w:pStyle w:val="ListParagraph"/>
        <w:numPr>
          <w:ilvl w:val="1"/>
          <w:numId w:val="16"/>
        </w:numPr>
        <w:rPr>
          <w:highlight w:val="yellow"/>
        </w:rPr>
      </w:pPr>
      <w:proofErr w:type="spellStart"/>
      <w:r>
        <w:rPr>
          <w:highlight w:val="yellow"/>
        </w:rPr>
        <w:t>espeak</w:t>
      </w:r>
      <w:proofErr w:type="spellEnd"/>
    </w:p>
    <w:p w14:paraId="79803EC3" w14:textId="16194559" w:rsidR="005F080A" w:rsidRDefault="005F080A" w:rsidP="005F080A">
      <w:pPr>
        <w:pStyle w:val="ListParagraph"/>
        <w:numPr>
          <w:ilvl w:val="2"/>
          <w:numId w:val="16"/>
        </w:numPr>
        <w:rPr>
          <w:highlight w:val="yellow"/>
        </w:rPr>
      </w:pPr>
      <w:r>
        <w:rPr>
          <w:highlight w:val="yellow"/>
        </w:rPr>
        <w:t>takes a string in and outputs into audio</w:t>
      </w:r>
    </w:p>
    <w:p w14:paraId="628611F7" w14:textId="5937BFDC" w:rsidR="005F080A" w:rsidRDefault="005F080A" w:rsidP="005F080A">
      <w:pPr>
        <w:pStyle w:val="ListParagraph"/>
        <w:numPr>
          <w:ilvl w:val="2"/>
          <w:numId w:val="16"/>
        </w:numPr>
        <w:rPr>
          <w:highlight w:val="yellow"/>
        </w:rPr>
      </w:pPr>
      <w:r>
        <w:rPr>
          <w:highlight w:val="yellow"/>
        </w:rPr>
        <w:t>can alter the volume level</w:t>
      </w:r>
    </w:p>
    <w:p w14:paraId="4AC82F84" w14:textId="06B758B6" w:rsidR="005F080A" w:rsidRDefault="005F080A" w:rsidP="005F080A">
      <w:pPr>
        <w:pStyle w:val="ListParagraph"/>
        <w:numPr>
          <w:ilvl w:val="2"/>
          <w:numId w:val="16"/>
        </w:numPr>
        <w:rPr>
          <w:highlight w:val="yellow"/>
        </w:rPr>
      </w:pPr>
      <w:r>
        <w:rPr>
          <w:highlight w:val="yellow"/>
        </w:rPr>
        <w:t>plays through audio jack of raspberry pi</w:t>
      </w:r>
    </w:p>
    <w:p w14:paraId="42D3000E" w14:textId="6F06DA3D" w:rsidR="005F080A" w:rsidRDefault="005F080A" w:rsidP="005F080A">
      <w:pPr>
        <w:pStyle w:val="ListParagraph"/>
        <w:numPr>
          <w:ilvl w:val="2"/>
          <w:numId w:val="16"/>
        </w:numPr>
        <w:rPr>
          <w:highlight w:val="yellow"/>
        </w:rPr>
      </w:pPr>
      <w:r>
        <w:rPr>
          <w:highlight w:val="yellow"/>
        </w:rPr>
        <w:t>allows program to provide navigation instructions to visually impaired users</w:t>
      </w:r>
    </w:p>
    <w:p w14:paraId="74EF480C" w14:textId="30C73B3D" w:rsidR="00A42CB2" w:rsidRPr="00BC4C48" w:rsidRDefault="00A42CB2" w:rsidP="005F080A">
      <w:pPr>
        <w:pStyle w:val="ListParagraph"/>
        <w:numPr>
          <w:ilvl w:val="2"/>
          <w:numId w:val="16"/>
        </w:numPr>
        <w:rPr>
          <w:highlight w:val="yellow"/>
        </w:rPr>
      </w:pPr>
      <w:r>
        <w:rPr>
          <w:highlight w:val="yellow"/>
        </w:rPr>
        <w:t xml:space="preserve">operated using the </w:t>
      </w:r>
      <w:proofErr w:type="spellStart"/>
      <w:r w:rsidR="00D33196">
        <w:rPr>
          <w:highlight w:val="yellow"/>
        </w:rPr>
        <w:t>os.system</w:t>
      </w:r>
      <w:proofErr w:type="spellEnd"/>
      <w:r w:rsidR="00D33196">
        <w:rPr>
          <w:highlight w:val="yellow"/>
        </w:rPr>
        <w:t>() function -&gt; executes string command in subshell</w:t>
      </w:r>
    </w:p>
    <w:p w14:paraId="38C98513" w14:textId="2A6B4C94" w:rsidR="00BC4C48" w:rsidRPr="00BC4C48" w:rsidRDefault="00BC4C48" w:rsidP="00BC4C48">
      <w:pPr>
        <w:rPr>
          <w:highlight w:val="yellow"/>
        </w:rPr>
      </w:pPr>
    </w:p>
    <w:p w14:paraId="50A2B181" w14:textId="3DD6B7EE" w:rsidR="007A7F1C" w:rsidRDefault="007A7F1C" w:rsidP="007A7F1C">
      <w:pPr>
        <w:pStyle w:val="Heading2"/>
      </w:pPr>
      <w:bookmarkStart w:id="146" w:name="_Toc21975778"/>
      <w:bookmarkStart w:id="147" w:name="_Toc33510334"/>
      <w:r>
        <w:t>3.</w:t>
      </w:r>
      <w:r w:rsidR="004D6198">
        <w:t>7</w:t>
      </w:r>
      <w:r>
        <w:t>. Back-End</w:t>
      </w:r>
      <w:bookmarkEnd w:id="146"/>
      <w:bookmarkEnd w:id="147"/>
    </w:p>
    <w:p w14:paraId="0C8083DF" w14:textId="77777777" w:rsidR="007A7F1C" w:rsidRDefault="007A7F1C" w:rsidP="007A7F1C"/>
    <w:p w14:paraId="414503AB" w14:textId="35920352" w:rsidR="000C34F5" w:rsidRDefault="000C34F5" w:rsidP="000C34F5">
      <w:pPr>
        <w:pStyle w:val="ListParagraph"/>
        <w:numPr>
          <w:ilvl w:val="0"/>
          <w:numId w:val="16"/>
        </w:numPr>
        <w:rPr>
          <w:highlight w:val="yellow"/>
        </w:rPr>
      </w:pPr>
      <w:r w:rsidRPr="00F96EE9">
        <w:rPr>
          <w:highlight w:val="yellow"/>
        </w:rPr>
        <w:t>MobileNet SSDLite model diagram and how is designed to work for project</w:t>
      </w:r>
    </w:p>
    <w:p w14:paraId="3D9643D8" w14:textId="42F80EF8" w:rsidR="006D0A5D" w:rsidRDefault="006D0A5D" w:rsidP="000C34F5">
      <w:pPr>
        <w:pStyle w:val="ListParagraph"/>
        <w:numPr>
          <w:ilvl w:val="0"/>
          <w:numId w:val="16"/>
        </w:numPr>
        <w:rPr>
          <w:highlight w:val="yellow"/>
        </w:rPr>
      </w:pPr>
      <w:r>
        <w:rPr>
          <w:highlight w:val="yellow"/>
        </w:rPr>
        <w:t>Camera input</w:t>
      </w:r>
    </w:p>
    <w:p w14:paraId="4163276C" w14:textId="154BBC02" w:rsidR="006D0A5D" w:rsidRDefault="006D0A5D" w:rsidP="006D0A5D">
      <w:pPr>
        <w:pStyle w:val="ListParagraph"/>
        <w:numPr>
          <w:ilvl w:val="1"/>
          <w:numId w:val="16"/>
        </w:numPr>
        <w:rPr>
          <w:highlight w:val="yellow"/>
        </w:rPr>
      </w:pPr>
      <w:r>
        <w:rPr>
          <w:highlight w:val="yellow"/>
        </w:rPr>
        <w:t>What it is used for</w:t>
      </w:r>
    </w:p>
    <w:p w14:paraId="1578471C" w14:textId="5C696D57" w:rsidR="000C1FF5" w:rsidRDefault="000C1FF5" w:rsidP="000C1FF5">
      <w:pPr>
        <w:pStyle w:val="ListParagraph"/>
        <w:numPr>
          <w:ilvl w:val="2"/>
          <w:numId w:val="16"/>
        </w:numPr>
        <w:rPr>
          <w:highlight w:val="yellow"/>
        </w:rPr>
      </w:pPr>
      <w:r>
        <w:rPr>
          <w:highlight w:val="yellow"/>
        </w:rPr>
        <w:t xml:space="preserve">Gathers video stream of user’s path from </w:t>
      </w:r>
      <w:proofErr w:type="spellStart"/>
      <w:r>
        <w:rPr>
          <w:highlight w:val="yellow"/>
        </w:rPr>
        <w:t>picamera</w:t>
      </w:r>
      <w:proofErr w:type="spellEnd"/>
      <w:r>
        <w:rPr>
          <w:highlight w:val="yellow"/>
        </w:rPr>
        <w:t xml:space="preserve"> model</w:t>
      </w:r>
    </w:p>
    <w:p w14:paraId="21490721" w14:textId="2CB3CF27" w:rsidR="000C1FF5" w:rsidRDefault="000C1FF5" w:rsidP="000C1FF5">
      <w:pPr>
        <w:pStyle w:val="ListParagraph"/>
        <w:numPr>
          <w:ilvl w:val="2"/>
          <w:numId w:val="16"/>
        </w:numPr>
        <w:rPr>
          <w:highlight w:val="yellow"/>
        </w:rPr>
      </w:pPr>
      <w:r>
        <w:rPr>
          <w:highlight w:val="yellow"/>
        </w:rPr>
        <w:t>Video is used by MobileNet SSDLite model to detect objects in the users’ path</w:t>
      </w:r>
    </w:p>
    <w:p w14:paraId="6D9EB066" w14:textId="2A43244D" w:rsidR="006D0A5D" w:rsidRDefault="006D0A5D" w:rsidP="006D0A5D">
      <w:pPr>
        <w:pStyle w:val="ListParagraph"/>
        <w:numPr>
          <w:ilvl w:val="0"/>
          <w:numId w:val="16"/>
        </w:numPr>
        <w:rPr>
          <w:highlight w:val="yellow"/>
        </w:rPr>
      </w:pPr>
      <w:r>
        <w:rPr>
          <w:highlight w:val="yellow"/>
        </w:rPr>
        <w:t>MobileNet SSDLite model</w:t>
      </w:r>
    </w:p>
    <w:p w14:paraId="6CD46886" w14:textId="4A4EC744" w:rsidR="006D0A5D" w:rsidRDefault="006D0A5D" w:rsidP="006D0A5D">
      <w:pPr>
        <w:pStyle w:val="ListParagraph"/>
        <w:numPr>
          <w:ilvl w:val="1"/>
          <w:numId w:val="16"/>
        </w:numPr>
        <w:rPr>
          <w:highlight w:val="yellow"/>
        </w:rPr>
      </w:pPr>
      <w:r>
        <w:rPr>
          <w:highlight w:val="yellow"/>
        </w:rPr>
        <w:t>What it does, why this model, how it runs</w:t>
      </w:r>
      <w:r w:rsidR="00282E57">
        <w:rPr>
          <w:highlight w:val="yellow"/>
        </w:rPr>
        <w:t xml:space="preserve"> (Diagram)</w:t>
      </w:r>
      <w:r>
        <w:rPr>
          <w:highlight w:val="yellow"/>
        </w:rPr>
        <w:t>, accuracy, what is needed to run it</w:t>
      </w:r>
    </w:p>
    <w:p w14:paraId="4B3F6341" w14:textId="506BF346" w:rsidR="000C1FF5" w:rsidRDefault="00047019" w:rsidP="000C1FF5">
      <w:pPr>
        <w:pStyle w:val="ListParagraph"/>
        <w:numPr>
          <w:ilvl w:val="2"/>
          <w:numId w:val="16"/>
        </w:numPr>
        <w:rPr>
          <w:highlight w:val="yellow"/>
        </w:rPr>
      </w:pPr>
      <w:r>
        <w:rPr>
          <w:highlight w:val="yellow"/>
        </w:rPr>
        <w:t xml:space="preserve">What it does - </w:t>
      </w:r>
      <w:r w:rsidR="000C1FF5">
        <w:rPr>
          <w:highlight w:val="yellow"/>
        </w:rPr>
        <w:t xml:space="preserve">Takes in a video stream of the user’s path as input </w:t>
      </w:r>
    </w:p>
    <w:p w14:paraId="215736BE" w14:textId="052BE3E2" w:rsidR="000C1FF5" w:rsidRDefault="000C1FF5" w:rsidP="000C1FF5">
      <w:pPr>
        <w:pStyle w:val="ListParagraph"/>
        <w:numPr>
          <w:ilvl w:val="2"/>
          <w:numId w:val="16"/>
        </w:numPr>
        <w:rPr>
          <w:highlight w:val="yellow"/>
        </w:rPr>
      </w:pPr>
      <w:r>
        <w:rPr>
          <w:highlight w:val="yellow"/>
        </w:rPr>
        <w:t>Using this video objects are detected within the frame</w:t>
      </w:r>
    </w:p>
    <w:p w14:paraId="7FD20A4C" w14:textId="05124DA9" w:rsidR="000C1FF5" w:rsidRDefault="00047019" w:rsidP="000C1FF5">
      <w:pPr>
        <w:pStyle w:val="ListParagraph"/>
        <w:numPr>
          <w:ilvl w:val="2"/>
          <w:numId w:val="16"/>
        </w:numPr>
        <w:rPr>
          <w:highlight w:val="yellow"/>
        </w:rPr>
      </w:pPr>
      <w:r>
        <w:rPr>
          <w:highlight w:val="yellow"/>
        </w:rPr>
        <w:t xml:space="preserve">Why this model - </w:t>
      </w:r>
      <w:r w:rsidR="000C1FF5">
        <w:rPr>
          <w:highlight w:val="yellow"/>
        </w:rPr>
        <w:t>This model chosen because = specially built for devices with low computing power</w:t>
      </w:r>
    </w:p>
    <w:p w14:paraId="33E94BD6" w14:textId="4D33700D" w:rsidR="000C1FF5" w:rsidRDefault="00047019" w:rsidP="000C1FF5">
      <w:pPr>
        <w:pStyle w:val="ListParagraph"/>
        <w:numPr>
          <w:ilvl w:val="2"/>
          <w:numId w:val="16"/>
        </w:numPr>
        <w:rPr>
          <w:highlight w:val="yellow"/>
        </w:rPr>
      </w:pPr>
      <w:r>
        <w:rPr>
          <w:highlight w:val="yellow"/>
        </w:rPr>
        <w:t>How it runs</w:t>
      </w:r>
    </w:p>
    <w:p w14:paraId="495E943D" w14:textId="7B3E1748" w:rsidR="00047019" w:rsidRDefault="00047019" w:rsidP="00047019">
      <w:pPr>
        <w:pStyle w:val="ListParagraph"/>
        <w:numPr>
          <w:ilvl w:val="3"/>
          <w:numId w:val="16"/>
        </w:numPr>
        <w:rPr>
          <w:highlight w:val="yellow"/>
        </w:rPr>
      </w:pPr>
      <w:r>
        <w:rPr>
          <w:highlight w:val="yellow"/>
        </w:rPr>
        <w:t xml:space="preserve">Takes in video frame </w:t>
      </w:r>
    </w:p>
    <w:p w14:paraId="181031B9" w14:textId="4CD1D833" w:rsidR="00047019" w:rsidRDefault="00047019" w:rsidP="00047019">
      <w:pPr>
        <w:pStyle w:val="ListParagraph"/>
        <w:numPr>
          <w:ilvl w:val="3"/>
          <w:numId w:val="16"/>
        </w:numPr>
        <w:rPr>
          <w:highlight w:val="yellow"/>
        </w:rPr>
      </w:pPr>
      <w:r>
        <w:rPr>
          <w:highlight w:val="yellow"/>
        </w:rPr>
        <w:t>Runs video frame through three layers in order to detect objects – layers consist of expansion layer, depth wise layer and projection layer – as shown in Figure 27 below</w:t>
      </w:r>
    </w:p>
    <w:p w14:paraId="295FF2EC" w14:textId="2A47AF08" w:rsidR="00047019" w:rsidRDefault="00047019" w:rsidP="00047019">
      <w:pPr>
        <w:pStyle w:val="ListParagraph"/>
        <w:numPr>
          <w:ilvl w:val="3"/>
          <w:numId w:val="16"/>
        </w:numPr>
        <w:rPr>
          <w:highlight w:val="yellow"/>
        </w:rPr>
      </w:pPr>
      <w:r>
        <w:rPr>
          <w:highlight w:val="yellow"/>
        </w:rPr>
        <w:t>The expansion layer = uncompressed the data in the video before it can do through the depth wise layer. Essentially it increases the size of the inputted data – layer results in more output than input due to the data expansion</w:t>
      </w:r>
    </w:p>
    <w:p w14:paraId="1B129E66" w14:textId="5A4ECB5F" w:rsidR="00047019" w:rsidRDefault="00047019" w:rsidP="00047019">
      <w:pPr>
        <w:pStyle w:val="ListParagraph"/>
        <w:numPr>
          <w:ilvl w:val="3"/>
          <w:numId w:val="16"/>
        </w:numPr>
        <w:rPr>
          <w:highlight w:val="yellow"/>
        </w:rPr>
      </w:pPr>
      <w:r>
        <w:rPr>
          <w:highlight w:val="yellow"/>
        </w:rPr>
        <w:t xml:space="preserve">The depth wise layer – makes use of data produced by the expansion layer. Filters the data </w:t>
      </w:r>
      <w:r w:rsidR="0019583D">
        <w:rPr>
          <w:highlight w:val="yellow"/>
        </w:rPr>
        <w:t xml:space="preserve">to detect objects that the model has been trained to detect </w:t>
      </w:r>
      <w:r>
        <w:rPr>
          <w:highlight w:val="yellow"/>
        </w:rPr>
        <w:t>which is then outputted to the third and final layer the projection layer</w:t>
      </w:r>
    </w:p>
    <w:p w14:paraId="3C449D09" w14:textId="7E0FDAAD" w:rsidR="00047019" w:rsidRPr="00F96EE9" w:rsidRDefault="00047019" w:rsidP="00047019">
      <w:pPr>
        <w:pStyle w:val="ListParagraph"/>
        <w:numPr>
          <w:ilvl w:val="3"/>
          <w:numId w:val="16"/>
        </w:numPr>
        <w:rPr>
          <w:highlight w:val="yellow"/>
        </w:rPr>
      </w:pPr>
      <w:r>
        <w:rPr>
          <w:highlight w:val="yellow"/>
        </w:rPr>
        <w:lastRenderedPageBreak/>
        <w:t>The projection layer = compresses the data from the depth wise layer into a smaller output. It essentially projects the expanded data</w:t>
      </w:r>
      <w:r w:rsidR="0097636B">
        <w:rPr>
          <w:highlight w:val="yellow"/>
        </w:rPr>
        <w:t xml:space="preserve"> into  a smaller size, thus reducing the amount of data flow through the rest of the program within which this model is used.</w:t>
      </w:r>
    </w:p>
    <w:p w14:paraId="09FBBFBE" w14:textId="77777777" w:rsidR="00047019" w:rsidRDefault="00047019" w:rsidP="00047019">
      <w:pPr>
        <w:keepNext/>
      </w:pPr>
      <w:r>
        <w:rPr>
          <w:noProof/>
        </w:rPr>
        <w:drawing>
          <wp:inline distT="0" distB="0" distL="0" distR="0" wp14:anchorId="208D27A1" wp14:editId="1AED2FB8">
            <wp:extent cx="5731510" cy="1339850"/>
            <wp:effectExtent l="0" t="0" r="2540" b="0"/>
            <wp:docPr id="18" name="Picture 18" descr="Image result for MobileNet SSDLite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MobileNet SSDLite explanation"/>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1339850"/>
                    </a:xfrm>
                    <a:prstGeom prst="rect">
                      <a:avLst/>
                    </a:prstGeom>
                    <a:noFill/>
                    <a:ln>
                      <a:noFill/>
                    </a:ln>
                  </pic:spPr>
                </pic:pic>
              </a:graphicData>
            </a:graphic>
          </wp:inline>
        </w:drawing>
      </w:r>
    </w:p>
    <w:p w14:paraId="4550A749" w14:textId="6CF43FE4" w:rsidR="007A7F1C" w:rsidRDefault="00047019" w:rsidP="00047019">
      <w:pPr>
        <w:pStyle w:val="Caption"/>
      </w:pPr>
      <w:bookmarkStart w:id="148" w:name="_Toc34493051"/>
      <w:r>
        <w:t xml:space="preserve">Figure </w:t>
      </w:r>
      <w:r>
        <w:fldChar w:fldCharType="begin"/>
      </w:r>
      <w:r>
        <w:instrText xml:space="preserve"> SEQ Figure \* ARABIC </w:instrText>
      </w:r>
      <w:r>
        <w:fldChar w:fldCharType="separate"/>
      </w:r>
      <w:r>
        <w:rPr>
          <w:noProof/>
        </w:rPr>
        <w:t>27</w:t>
      </w:r>
      <w:r>
        <w:fldChar w:fldCharType="end"/>
      </w:r>
      <w:r>
        <w:t>: MobileNet SSDLite Diagram (</w:t>
      </w:r>
      <w:r w:rsidR="00B47ECE">
        <w:t>39</w:t>
      </w:r>
      <w:r>
        <w:t>)</w:t>
      </w:r>
      <w:bookmarkEnd w:id="148"/>
    </w:p>
    <w:p w14:paraId="754828C7" w14:textId="77777777" w:rsidR="005856BD" w:rsidRPr="007B63DE" w:rsidRDefault="005856BD" w:rsidP="007A7F1C"/>
    <w:p w14:paraId="422E6C38" w14:textId="494092D2" w:rsidR="007A7F1C" w:rsidRDefault="007A7F1C" w:rsidP="007A7F1C">
      <w:pPr>
        <w:pStyle w:val="Heading2"/>
      </w:pPr>
      <w:bookmarkStart w:id="149" w:name="_Toc21975779"/>
      <w:bookmarkStart w:id="150" w:name="_Toc33510335"/>
      <w:r>
        <w:t>3.</w:t>
      </w:r>
      <w:r w:rsidR="004D6198">
        <w:t>8</w:t>
      </w:r>
      <w:r>
        <w:t>. Conclusions</w:t>
      </w:r>
      <w:bookmarkEnd w:id="149"/>
      <w:bookmarkEnd w:id="150"/>
    </w:p>
    <w:p w14:paraId="45823EB8" w14:textId="4DE07177" w:rsidR="00047019" w:rsidRDefault="00047019" w:rsidP="000C1FF5">
      <w:pPr>
        <w:spacing w:line="360" w:lineRule="auto"/>
      </w:pPr>
    </w:p>
    <w:p w14:paraId="366DB57A" w14:textId="39D652B1" w:rsidR="00BD5475" w:rsidRPr="005856BD" w:rsidRDefault="00BD5475" w:rsidP="00BD5475">
      <w:pPr>
        <w:pStyle w:val="ListParagraph"/>
        <w:numPr>
          <w:ilvl w:val="0"/>
          <w:numId w:val="16"/>
        </w:numPr>
        <w:spacing w:line="360" w:lineRule="auto"/>
        <w:rPr>
          <w:highlight w:val="yellow"/>
        </w:rPr>
      </w:pPr>
      <w:r w:rsidRPr="005856BD">
        <w:rPr>
          <w:highlight w:val="yellow"/>
        </w:rPr>
        <w:t>In this chapter the design of system was presented</w:t>
      </w:r>
    </w:p>
    <w:p w14:paraId="6E2F1F33" w14:textId="70C72837" w:rsidR="00BD5475" w:rsidRPr="005856BD" w:rsidRDefault="00BD5475" w:rsidP="00BD5475">
      <w:pPr>
        <w:pStyle w:val="ListParagraph"/>
        <w:numPr>
          <w:ilvl w:val="1"/>
          <w:numId w:val="16"/>
        </w:numPr>
        <w:spacing w:line="360" w:lineRule="auto"/>
        <w:rPr>
          <w:highlight w:val="yellow"/>
        </w:rPr>
      </w:pPr>
      <w:r w:rsidRPr="005856BD">
        <w:rPr>
          <w:highlight w:val="yellow"/>
        </w:rPr>
        <w:t>Firstly</w:t>
      </w:r>
      <w:r w:rsidR="002562F7" w:rsidRPr="005856BD">
        <w:rPr>
          <w:highlight w:val="yellow"/>
        </w:rPr>
        <w:t>,</w:t>
      </w:r>
      <w:r w:rsidRPr="005856BD">
        <w:rPr>
          <w:highlight w:val="yellow"/>
        </w:rPr>
        <w:t xml:space="preserve"> different development methodologies were discussed and compared</w:t>
      </w:r>
    </w:p>
    <w:p w14:paraId="53D992F0" w14:textId="23DB98D2" w:rsidR="00BD5475" w:rsidRPr="005856BD" w:rsidRDefault="00BD5475" w:rsidP="00BD5475">
      <w:pPr>
        <w:pStyle w:val="ListParagraph"/>
        <w:numPr>
          <w:ilvl w:val="2"/>
          <w:numId w:val="16"/>
        </w:numPr>
        <w:spacing w:line="360" w:lineRule="auto"/>
        <w:rPr>
          <w:highlight w:val="yellow"/>
        </w:rPr>
      </w:pPr>
      <w:r w:rsidRPr="005856BD">
        <w:rPr>
          <w:highlight w:val="yellow"/>
        </w:rPr>
        <w:t>Resulting in the informed selection of the chosen methodology used for the development of this project</w:t>
      </w:r>
    </w:p>
    <w:p w14:paraId="3A827E24" w14:textId="5F5205EB" w:rsidR="00967FD0" w:rsidRDefault="00967FD0" w:rsidP="00967FD0">
      <w:pPr>
        <w:pStyle w:val="ListParagraph"/>
        <w:numPr>
          <w:ilvl w:val="1"/>
          <w:numId w:val="16"/>
        </w:numPr>
        <w:spacing w:line="360" w:lineRule="auto"/>
        <w:rPr>
          <w:highlight w:val="yellow"/>
        </w:rPr>
      </w:pPr>
      <w:r w:rsidRPr="005856BD">
        <w:rPr>
          <w:highlight w:val="yellow"/>
        </w:rPr>
        <w:t>Next = an overview of the system presented – entailed the</w:t>
      </w:r>
      <w:r w:rsidR="00306C53">
        <w:rPr>
          <w:highlight w:val="yellow"/>
        </w:rPr>
        <w:t xml:space="preserve"> different</w:t>
      </w:r>
      <w:r w:rsidRPr="005856BD">
        <w:rPr>
          <w:highlight w:val="yellow"/>
        </w:rPr>
        <w:t xml:space="preserve"> design iterations taken </w:t>
      </w:r>
      <w:r w:rsidR="005856BD" w:rsidRPr="005856BD">
        <w:rPr>
          <w:highlight w:val="yellow"/>
        </w:rPr>
        <w:t xml:space="preserve">to develop system </w:t>
      </w:r>
    </w:p>
    <w:p w14:paraId="68B9E535" w14:textId="3BBE199A" w:rsidR="00306C53" w:rsidRDefault="00306C53" w:rsidP="00967FD0">
      <w:pPr>
        <w:pStyle w:val="ListParagraph"/>
        <w:numPr>
          <w:ilvl w:val="1"/>
          <w:numId w:val="16"/>
        </w:numPr>
        <w:spacing w:line="360" w:lineRule="auto"/>
        <w:rPr>
          <w:highlight w:val="yellow"/>
        </w:rPr>
      </w:pPr>
      <w:r>
        <w:rPr>
          <w:highlight w:val="yellow"/>
        </w:rPr>
        <w:t>Lastly, an overview of the different layers of the system, i.e. front end, middle tier and backend were discussed</w:t>
      </w:r>
    </w:p>
    <w:p w14:paraId="06E90470" w14:textId="6A04604C" w:rsidR="00306C53" w:rsidRDefault="00306C53" w:rsidP="00306C53">
      <w:pPr>
        <w:pStyle w:val="ListParagraph"/>
        <w:numPr>
          <w:ilvl w:val="2"/>
          <w:numId w:val="16"/>
        </w:numPr>
        <w:spacing w:line="360" w:lineRule="auto"/>
        <w:rPr>
          <w:highlight w:val="yellow"/>
        </w:rPr>
      </w:pPr>
      <w:r>
        <w:rPr>
          <w:highlight w:val="yellow"/>
        </w:rPr>
        <w:t>Included a brief explanation of the different elements associated with each section and what their purpose is</w:t>
      </w:r>
    </w:p>
    <w:p w14:paraId="44EF253E" w14:textId="0A96B35E" w:rsidR="00306C53" w:rsidRDefault="00306C53" w:rsidP="00306C53">
      <w:pPr>
        <w:pStyle w:val="ListParagraph"/>
        <w:numPr>
          <w:ilvl w:val="0"/>
          <w:numId w:val="16"/>
        </w:numPr>
        <w:spacing w:line="360" w:lineRule="auto"/>
        <w:rPr>
          <w:highlight w:val="yellow"/>
        </w:rPr>
      </w:pPr>
      <w:r>
        <w:rPr>
          <w:highlight w:val="yellow"/>
        </w:rPr>
        <w:t>Based on topics discussed in this chapter</w:t>
      </w:r>
    </w:p>
    <w:p w14:paraId="526BDA5D" w14:textId="362B5D3B" w:rsidR="00306C53" w:rsidRDefault="00306C53" w:rsidP="00306C53">
      <w:pPr>
        <w:pStyle w:val="ListParagraph"/>
        <w:numPr>
          <w:ilvl w:val="1"/>
          <w:numId w:val="16"/>
        </w:numPr>
        <w:spacing w:line="360" w:lineRule="auto"/>
        <w:rPr>
          <w:highlight w:val="yellow"/>
        </w:rPr>
      </w:pPr>
      <w:r>
        <w:rPr>
          <w:highlight w:val="yellow"/>
        </w:rPr>
        <w:t>Next chapter = cover the development process conducted to build the system</w:t>
      </w:r>
    </w:p>
    <w:p w14:paraId="38A45EB3" w14:textId="35629BC7" w:rsidR="00306C53" w:rsidRDefault="00306C53" w:rsidP="00306C53">
      <w:pPr>
        <w:pStyle w:val="ListParagraph"/>
        <w:numPr>
          <w:ilvl w:val="2"/>
          <w:numId w:val="16"/>
        </w:numPr>
        <w:spacing w:line="360" w:lineRule="auto"/>
        <w:rPr>
          <w:highlight w:val="yellow"/>
        </w:rPr>
      </w:pPr>
      <w:r>
        <w:rPr>
          <w:highlight w:val="yellow"/>
        </w:rPr>
        <w:t>Involves revisiting designs covered in this chapter and how they were used in the development of the device</w:t>
      </w:r>
    </w:p>
    <w:p w14:paraId="22FEE927" w14:textId="0B11235F" w:rsidR="00306C53" w:rsidRPr="005856BD" w:rsidRDefault="00306C53" w:rsidP="00306C53">
      <w:pPr>
        <w:pStyle w:val="ListParagraph"/>
        <w:numPr>
          <w:ilvl w:val="2"/>
          <w:numId w:val="16"/>
        </w:numPr>
        <w:spacing w:line="360" w:lineRule="auto"/>
        <w:rPr>
          <w:highlight w:val="yellow"/>
        </w:rPr>
      </w:pPr>
      <w:r>
        <w:rPr>
          <w:highlight w:val="yellow"/>
        </w:rPr>
        <w:t>Following chapter will present how designs explained in this chapter were implemented and will also include challenges encountered along the way and any changes that may have been made during the development cycle</w:t>
      </w:r>
    </w:p>
    <w:p w14:paraId="0337B54A" w14:textId="6CEBB50C" w:rsidR="0079038B" w:rsidRDefault="0079038B" w:rsidP="000C1FF5">
      <w:pPr>
        <w:spacing w:line="360" w:lineRule="auto"/>
      </w:pPr>
    </w:p>
    <w:p w14:paraId="298D8565" w14:textId="77777777" w:rsidR="007069FA" w:rsidRDefault="007069FA" w:rsidP="000C1FF5">
      <w:pPr>
        <w:spacing w:line="360" w:lineRule="auto"/>
      </w:pPr>
    </w:p>
    <w:p w14:paraId="653B2DA8" w14:textId="58819A36" w:rsidR="009B697E" w:rsidRDefault="009B697E" w:rsidP="009B697E">
      <w:pPr>
        <w:pStyle w:val="Heading1"/>
      </w:pPr>
      <w:bookmarkStart w:id="151" w:name="_Toc33510336"/>
      <w:r>
        <w:lastRenderedPageBreak/>
        <w:t>4. De</w:t>
      </w:r>
      <w:r w:rsidR="007F3450">
        <w:t>velopment</w:t>
      </w:r>
      <w:bookmarkEnd w:id="151"/>
    </w:p>
    <w:p w14:paraId="2A537FCB" w14:textId="77777777" w:rsidR="009B697E" w:rsidRDefault="009B697E" w:rsidP="009B697E"/>
    <w:p w14:paraId="605A4897" w14:textId="77777777" w:rsidR="009B697E" w:rsidRDefault="009B697E" w:rsidP="009B697E">
      <w:pPr>
        <w:pStyle w:val="Heading2"/>
      </w:pPr>
      <w:bookmarkStart w:id="152" w:name="_Toc33510337"/>
      <w:r>
        <w:t>4.1. Introduction</w:t>
      </w:r>
      <w:bookmarkEnd w:id="152"/>
    </w:p>
    <w:p w14:paraId="029FAB64" w14:textId="77777777" w:rsidR="007B63DE" w:rsidRPr="007B63DE" w:rsidRDefault="007B63DE" w:rsidP="007B63DE"/>
    <w:p w14:paraId="427EC956" w14:textId="2632059E" w:rsidR="009B697E" w:rsidRDefault="009B697E" w:rsidP="009B697E">
      <w:pPr>
        <w:pStyle w:val="Heading2"/>
      </w:pPr>
      <w:bookmarkStart w:id="153" w:name="_Toc33510338"/>
      <w:r>
        <w:t>4.2. Software Development</w:t>
      </w:r>
      <w:bookmarkEnd w:id="153"/>
    </w:p>
    <w:p w14:paraId="680E425B" w14:textId="06149399" w:rsidR="00335554" w:rsidRDefault="00335554" w:rsidP="00335554"/>
    <w:p w14:paraId="5E6F15B1" w14:textId="5097E70E" w:rsidR="00335554" w:rsidRPr="00B51717" w:rsidRDefault="00335554" w:rsidP="00335554">
      <w:pPr>
        <w:pStyle w:val="ListParagraph"/>
        <w:numPr>
          <w:ilvl w:val="0"/>
          <w:numId w:val="11"/>
        </w:numPr>
        <w:rPr>
          <w:highlight w:val="yellow"/>
        </w:rPr>
      </w:pPr>
      <w:r w:rsidRPr="00B51717">
        <w:rPr>
          <w:highlight w:val="yellow"/>
        </w:rPr>
        <w:t>Tried to use MASK R-CNN to implement object detection originally</w:t>
      </w:r>
    </w:p>
    <w:p w14:paraId="6E87E7BD" w14:textId="19622DA8" w:rsidR="00335554" w:rsidRPr="00B51717" w:rsidRDefault="00335554" w:rsidP="00335554">
      <w:pPr>
        <w:pStyle w:val="ListParagraph"/>
        <w:numPr>
          <w:ilvl w:val="1"/>
          <w:numId w:val="11"/>
        </w:numPr>
        <w:rPr>
          <w:highlight w:val="yellow"/>
        </w:rPr>
      </w:pPr>
      <w:r w:rsidRPr="00B51717">
        <w:rPr>
          <w:highlight w:val="yellow"/>
        </w:rPr>
        <w:t xml:space="preserve">Changed to </w:t>
      </w:r>
      <w:proofErr w:type="spellStart"/>
      <w:r w:rsidRPr="00B51717">
        <w:rPr>
          <w:highlight w:val="yellow"/>
        </w:rPr>
        <w:t>mobilenet</w:t>
      </w:r>
      <w:proofErr w:type="spellEnd"/>
      <w:r w:rsidRPr="00B51717">
        <w:rPr>
          <w:highlight w:val="yellow"/>
        </w:rPr>
        <w:t xml:space="preserve"> </w:t>
      </w:r>
      <w:proofErr w:type="spellStart"/>
      <w:r w:rsidRPr="00B51717">
        <w:rPr>
          <w:highlight w:val="yellow"/>
        </w:rPr>
        <w:t>ssdlite</w:t>
      </w:r>
      <w:proofErr w:type="spellEnd"/>
      <w:r w:rsidRPr="00B51717">
        <w:rPr>
          <w:highlight w:val="yellow"/>
        </w:rPr>
        <w:t xml:space="preserve"> model instead</w:t>
      </w:r>
    </w:p>
    <w:p w14:paraId="667E402C" w14:textId="7644146C" w:rsidR="00335554" w:rsidRPr="00B51717" w:rsidRDefault="00335554" w:rsidP="00335554">
      <w:pPr>
        <w:pStyle w:val="ListParagraph"/>
        <w:numPr>
          <w:ilvl w:val="2"/>
          <w:numId w:val="11"/>
        </w:numPr>
        <w:rPr>
          <w:highlight w:val="yellow"/>
        </w:rPr>
      </w:pPr>
      <w:r w:rsidRPr="00B51717">
        <w:rPr>
          <w:highlight w:val="yellow"/>
        </w:rPr>
        <w:t>Discuss why</w:t>
      </w:r>
    </w:p>
    <w:p w14:paraId="2CD0594A" w14:textId="7C211EE4" w:rsidR="00335554" w:rsidRPr="00B51717" w:rsidRDefault="00335554" w:rsidP="00335554">
      <w:pPr>
        <w:pStyle w:val="ListParagraph"/>
        <w:numPr>
          <w:ilvl w:val="0"/>
          <w:numId w:val="11"/>
        </w:numPr>
        <w:rPr>
          <w:highlight w:val="yellow"/>
        </w:rPr>
      </w:pPr>
      <w:r w:rsidRPr="00B51717">
        <w:rPr>
          <w:highlight w:val="yellow"/>
        </w:rPr>
        <w:t xml:space="preserve">Tried calculating distance using single lens camera i.e. </w:t>
      </w:r>
      <w:proofErr w:type="spellStart"/>
      <w:r w:rsidRPr="00B51717">
        <w:rPr>
          <w:highlight w:val="yellow"/>
        </w:rPr>
        <w:t>picamera</w:t>
      </w:r>
      <w:proofErr w:type="spellEnd"/>
    </w:p>
    <w:p w14:paraId="5C0A9282" w14:textId="1C630501" w:rsidR="00335554" w:rsidRPr="00B51717" w:rsidRDefault="00335554" w:rsidP="00335554">
      <w:pPr>
        <w:pStyle w:val="ListParagraph"/>
        <w:numPr>
          <w:ilvl w:val="1"/>
          <w:numId w:val="11"/>
        </w:numPr>
        <w:rPr>
          <w:highlight w:val="yellow"/>
        </w:rPr>
      </w:pPr>
      <w:r w:rsidRPr="00B51717">
        <w:rPr>
          <w:highlight w:val="yellow"/>
        </w:rPr>
        <w:t>Didn’t work – not possible to detect distance between camera and object using single lens camera only</w:t>
      </w:r>
    </w:p>
    <w:p w14:paraId="1DC3B6C1" w14:textId="27A560D9" w:rsidR="00335554" w:rsidRPr="00B51717" w:rsidRDefault="00335554" w:rsidP="00335554">
      <w:pPr>
        <w:pStyle w:val="ListParagraph"/>
        <w:numPr>
          <w:ilvl w:val="2"/>
          <w:numId w:val="11"/>
        </w:numPr>
        <w:rPr>
          <w:highlight w:val="yellow"/>
        </w:rPr>
      </w:pPr>
      <w:r w:rsidRPr="00B51717">
        <w:rPr>
          <w:highlight w:val="yellow"/>
        </w:rPr>
        <w:t>Why sensors came into play</w:t>
      </w:r>
    </w:p>
    <w:p w14:paraId="0E8138FB" w14:textId="5FF8E6EE" w:rsidR="00335554" w:rsidRPr="00B51717" w:rsidRDefault="00335554" w:rsidP="00335554">
      <w:pPr>
        <w:pStyle w:val="ListParagraph"/>
        <w:numPr>
          <w:ilvl w:val="1"/>
          <w:numId w:val="11"/>
        </w:numPr>
        <w:rPr>
          <w:highlight w:val="yellow"/>
        </w:rPr>
      </w:pPr>
      <w:r w:rsidRPr="00B51717">
        <w:rPr>
          <w:highlight w:val="yellow"/>
        </w:rPr>
        <w:t>Mention different formulas tried and why they didn’t work</w:t>
      </w:r>
    </w:p>
    <w:p w14:paraId="6AC01A51" w14:textId="5B6B3593" w:rsidR="00705ECE" w:rsidRPr="00B51717" w:rsidRDefault="00705ECE" w:rsidP="00335554">
      <w:pPr>
        <w:pStyle w:val="ListParagraph"/>
        <w:numPr>
          <w:ilvl w:val="1"/>
          <w:numId w:val="11"/>
        </w:numPr>
        <w:rPr>
          <w:highlight w:val="yellow"/>
        </w:rPr>
      </w:pPr>
      <w:r w:rsidRPr="00B51717">
        <w:rPr>
          <w:highlight w:val="yellow"/>
        </w:rPr>
        <w:t>Conclude with why sensors are the way to go</w:t>
      </w:r>
    </w:p>
    <w:p w14:paraId="14FEAFF4" w14:textId="77777777" w:rsidR="007B63DE" w:rsidRPr="007B63DE" w:rsidRDefault="007B63DE" w:rsidP="007B63DE"/>
    <w:p w14:paraId="09B0E79B" w14:textId="77777777" w:rsidR="009B697E" w:rsidRDefault="009B697E" w:rsidP="009B697E">
      <w:pPr>
        <w:pStyle w:val="Heading2"/>
      </w:pPr>
      <w:bookmarkStart w:id="154" w:name="_Toc33510339"/>
      <w:r>
        <w:t xml:space="preserve">4.3. </w:t>
      </w:r>
      <w:r w:rsidR="007F3450">
        <w:t>Front-End</w:t>
      </w:r>
      <w:bookmarkEnd w:id="154"/>
    </w:p>
    <w:p w14:paraId="62B1CF1E" w14:textId="2605B84E" w:rsidR="007B63DE" w:rsidRDefault="00787664" w:rsidP="00787664">
      <w:pPr>
        <w:pStyle w:val="ListParagraph"/>
        <w:numPr>
          <w:ilvl w:val="0"/>
          <w:numId w:val="14"/>
        </w:numPr>
        <w:rPr>
          <w:highlight w:val="yellow"/>
        </w:rPr>
      </w:pPr>
      <w:r w:rsidRPr="00B27A9D">
        <w:rPr>
          <w:highlight w:val="yellow"/>
        </w:rPr>
        <w:t>Audio instruction</w:t>
      </w:r>
      <w:r w:rsidR="000D7606" w:rsidRPr="00B27A9D">
        <w:rPr>
          <w:highlight w:val="yellow"/>
        </w:rPr>
        <w:t>s</w:t>
      </w:r>
    </w:p>
    <w:p w14:paraId="447C3FDC" w14:textId="408B3EA2" w:rsidR="00C616C6" w:rsidRDefault="00C616C6" w:rsidP="00C616C6">
      <w:pPr>
        <w:rPr>
          <w:highlight w:val="yellow"/>
        </w:rPr>
      </w:pPr>
    </w:p>
    <w:p w14:paraId="38EE99CE" w14:textId="7975402A" w:rsidR="00C616C6" w:rsidRPr="00C616C6" w:rsidRDefault="00C616C6" w:rsidP="00C616C6">
      <w:pPr>
        <w:rPr>
          <w:highlight w:val="yellow"/>
        </w:rPr>
      </w:pPr>
      <w:r>
        <w:rPr>
          <w:noProof/>
        </w:rPr>
        <w:drawing>
          <wp:inline distT="0" distB="0" distL="0" distR="0" wp14:anchorId="222B79C7" wp14:editId="40408BA3">
            <wp:extent cx="5731510" cy="738505"/>
            <wp:effectExtent l="0" t="0" r="254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55321"/>
                    <a:stretch/>
                  </pic:blipFill>
                  <pic:spPr bwMode="auto">
                    <a:xfrm>
                      <a:off x="0" y="0"/>
                      <a:ext cx="5731510" cy="738505"/>
                    </a:xfrm>
                    <a:prstGeom prst="rect">
                      <a:avLst/>
                    </a:prstGeom>
                    <a:ln>
                      <a:noFill/>
                    </a:ln>
                    <a:extLst>
                      <a:ext uri="{53640926-AAD7-44D8-BBD7-CCE9431645EC}">
                        <a14:shadowObscured xmlns:a14="http://schemas.microsoft.com/office/drawing/2010/main"/>
                      </a:ext>
                    </a:extLst>
                  </pic:spPr>
                </pic:pic>
              </a:graphicData>
            </a:graphic>
          </wp:inline>
        </w:drawing>
      </w:r>
    </w:p>
    <w:p w14:paraId="28064AE0" w14:textId="3A645D41" w:rsidR="00C616C6" w:rsidRPr="00C616C6" w:rsidRDefault="00C616C6" w:rsidP="00C616C6">
      <w:pPr>
        <w:pStyle w:val="ListParagraph"/>
        <w:numPr>
          <w:ilvl w:val="0"/>
          <w:numId w:val="14"/>
        </w:numPr>
        <w:rPr>
          <w:highlight w:val="yellow"/>
        </w:rPr>
      </w:pPr>
      <w:r>
        <w:rPr>
          <w:highlight w:val="yellow"/>
        </w:rPr>
        <w:t>Automatically run program when device is powered on</w:t>
      </w:r>
    </w:p>
    <w:p w14:paraId="578CC4E2" w14:textId="5022F302" w:rsidR="00C616C6" w:rsidRPr="00C616C6" w:rsidRDefault="00C616C6" w:rsidP="00C616C6">
      <w:pPr>
        <w:rPr>
          <w:highlight w:val="yellow"/>
        </w:rPr>
      </w:pPr>
      <w:r>
        <w:rPr>
          <w:noProof/>
        </w:rPr>
        <w:drawing>
          <wp:inline distT="0" distB="0" distL="0" distR="0" wp14:anchorId="67D16C24" wp14:editId="03A32D19">
            <wp:extent cx="6172200" cy="776072"/>
            <wp:effectExtent l="0" t="0" r="0" b="5080"/>
            <wp:docPr id="26" name="Picture 2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20200307_073831.jpg"/>
                    <pic:cNvPicPr/>
                  </pic:nvPicPr>
                  <pic:blipFill rotWithShape="1">
                    <a:blip r:embed="rId41" cstate="print">
                      <a:extLst>
                        <a:ext uri="{28A0092B-C50C-407E-A947-70E740481C1C}">
                          <a14:useLocalDpi xmlns:a14="http://schemas.microsoft.com/office/drawing/2010/main" val="0"/>
                        </a:ext>
                      </a:extLst>
                    </a:blip>
                    <a:srcRect l="2327" t="50295" r="13085" b="35525"/>
                    <a:stretch/>
                  </pic:blipFill>
                  <pic:spPr bwMode="auto">
                    <a:xfrm>
                      <a:off x="0" y="0"/>
                      <a:ext cx="6179971" cy="777049"/>
                    </a:xfrm>
                    <a:prstGeom prst="rect">
                      <a:avLst/>
                    </a:prstGeom>
                    <a:ln>
                      <a:noFill/>
                    </a:ln>
                    <a:extLst>
                      <a:ext uri="{53640926-AAD7-44D8-BBD7-CCE9431645EC}">
                        <a14:shadowObscured xmlns:a14="http://schemas.microsoft.com/office/drawing/2010/main"/>
                      </a:ext>
                    </a:extLst>
                  </pic:spPr>
                </pic:pic>
              </a:graphicData>
            </a:graphic>
          </wp:inline>
        </w:drawing>
      </w:r>
    </w:p>
    <w:p w14:paraId="5A639960" w14:textId="77777777" w:rsidR="009B697E" w:rsidRDefault="009B697E" w:rsidP="009B697E">
      <w:pPr>
        <w:pStyle w:val="Heading2"/>
      </w:pPr>
      <w:bookmarkStart w:id="155" w:name="_Toc33510340"/>
      <w:r>
        <w:t xml:space="preserve">4.4. </w:t>
      </w:r>
      <w:r w:rsidR="007F3450">
        <w:t>Middle-Tier</w:t>
      </w:r>
      <w:bookmarkEnd w:id="155"/>
    </w:p>
    <w:p w14:paraId="39FFCBCC" w14:textId="00AB7404" w:rsidR="007B63DE" w:rsidRDefault="00787664" w:rsidP="00787664">
      <w:pPr>
        <w:pStyle w:val="ListParagraph"/>
        <w:numPr>
          <w:ilvl w:val="0"/>
          <w:numId w:val="14"/>
        </w:numPr>
        <w:rPr>
          <w:highlight w:val="yellow"/>
        </w:rPr>
      </w:pPr>
      <w:r w:rsidRPr="00B27A9D">
        <w:rPr>
          <w:highlight w:val="yellow"/>
        </w:rPr>
        <w:t>Instruction calculations</w:t>
      </w:r>
      <w:r w:rsidR="00EE0F30" w:rsidRPr="00B27A9D">
        <w:rPr>
          <w:highlight w:val="yellow"/>
        </w:rPr>
        <w:t xml:space="preserve"> – put together using classified objects and distance from object</w:t>
      </w:r>
    </w:p>
    <w:p w14:paraId="4C8E6CCF" w14:textId="2B1AF2BA" w:rsidR="005A2BE6" w:rsidRPr="005A2BE6" w:rsidRDefault="005A2BE6" w:rsidP="005A2BE6">
      <w:pPr>
        <w:rPr>
          <w:highlight w:val="yellow"/>
        </w:rPr>
      </w:pPr>
      <w:r>
        <w:rPr>
          <w:noProof/>
        </w:rPr>
        <w:lastRenderedPageBreak/>
        <w:drawing>
          <wp:inline distT="0" distB="0" distL="0" distR="0" wp14:anchorId="43DE9DDD" wp14:editId="2EE3C212">
            <wp:extent cx="5731510" cy="4378325"/>
            <wp:effectExtent l="0" t="0" r="2540"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1510" cy="4378325"/>
                    </a:xfrm>
                    <a:prstGeom prst="rect">
                      <a:avLst/>
                    </a:prstGeom>
                  </pic:spPr>
                </pic:pic>
              </a:graphicData>
            </a:graphic>
          </wp:inline>
        </w:drawing>
      </w:r>
    </w:p>
    <w:p w14:paraId="5CFB6D99" w14:textId="15A6DE3C" w:rsidR="00EE0F30" w:rsidRDefault="00EE0F30" w:rsidP="00787664">
      <w:pPr>
        <w:pStyle w:val="ListParagraph"/>
        <w:numPr>
          <w:ilvl w:val="0"/>
          <w:numId w:val="14"/>
        </w:numPr>
        <w:rPr>
          <w:highlight w:val="yellow"/>
        </w:rPr>
      </w:pPr>
      <w:r w:rsidRPr="00B27A9D">
        <w:rPr>
          <w:highlight w:val="yellow"/>
        </w:rPr>
        <w:t>Sensor for distance from objects</w:t>
      </w:r>
    </w:p>
    <w:p w14:paraId="3DA855ED" w14:textId="73613B80" w:rsidR="00C616C6" w:rsidRDefault="00C616C6" w:rsidP="00C616C6">
      <w:pPr>
        <w:rPr>
          <w:highlight w:val="yellow"/>
        </w:rPr>
      </w:pPr>
    </w:p>
    <w:p w14:paraId="74349EE6" w14:textId="1A28CDE0" w:rsidR="00C616C6" w:rsidRDefault="00C616C6" w:rsidP="00C616C6">
      <w:pPr>
        <w:rPr>
          <w:highlight w:val="yellow"/>
        </w:rPr>
      </w:pPr>
      <w:r>
        <w:rPr>
          <w:noProof/>
        </w:rPr>
        <w:drawing>
          <wp:inline distT="0" distB="0" distL="0" distR="0" wp14:anchorId="06AF05B0" wp14:editId="0379DD13">
            <wp:extent cx="2562225" cy="1581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562225" cy="1581150"/>
                    </a:xfrm>
                    <a:prstGeom prst="rect">
                      <a:avLst/>
                    </a:prstGeom>
                  </pic:spPr>
                </pic:pic>
              </a:graphicData>
            </a:graphic>
          </wp:inline>
        </w:drawing>
      </w:r>
    </w:p>
    <w:p w14:paraId="2A6EDCF3" w14:textId="567B4465" w:rsidR="00C616C6" w:rsidRPr="00C616C6" w:rsidRDefault="00C616C6" w:rsidP="00C616C6">
      <w:pPr>
        <w:rPr>
          <w:highlight w:val="yellow"/>
        </w:rPr>
      </w:pPr>
      <w:r>
        <w:rPr>
          <w:noProof/>
        </w:rPr>
        <w:lastRenderedPageBreak/>
        <w:drawing>
          <wp:inline distT="0" distB="0" distL="0" distR="0" wp14:anchorId="51FBBA6C" wp14:editId="412B9202">
            <wp:extent cx="4191000" cy="216217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191000" cy="2162175"/>
                    </a:xfrm>
                    <a:prstGeom prst="rect">
                      <a:avLst/>
                    </a:prstGeom>
                  </pic:spPr>
                </pic:pic>
              </a:graphicData>
            </a:graphic>
          </wp:inline>
        </w:drawing>
      </w:r>
    </w:p>
    <w:p w14:paraId="253A155F" w14:textId="34796A28" w:rsidR="009B697E" w:rsidRDefault="009B697E" w:rsidP="009B697E">
      <w:pPr>
        <w:pStyle w:val="Heading2"/>
      </w:pPr>
      <w:bookmarkStart w:id="156" w:name="_Toc33510341"/>
      <w:r>
        <w:t xml:space="preserve">4.5. </w:t>
      </w:r>
      <w:r w:rsidR="007F3450">
        <w:t>Back-End</w:t>
      </w:r>
      <w:r w:rsidR="00C26BF7">
        <w:t xml:space="preserve"> Tier / Model Tier</w:t>
      </w:r>
      <w:bookmarkEnd w:id="156"/>
    </w:p>
    <w:p w14:paraId="4052A332" w14:textId="52C53270" w:rsidR="007B63DE" w:rsidRDefault="00787664" w:rsidP="00787664">
      <w:pPr>
        <w:pStyle w:val="ListParagraph"/>
        <w:numPr>
          <w:ilvl w:val="0"/>
          <w:numId w:val="14"/>
        </w:numPr>
        <w:rPr>
          <w:highlight w:val="yellow"/>
        </w:rPr>
      </w:pPr>
      <w:r w:rsidRPr="00B27A9D">
        <w:rPr>
          <w:highlight w:val="yellow"/>
        </w:rPr>
        <w:t>Object detection model used to detect and classify objects from video stream</w:t>
      </w:r>
    </w:p>
    <w:p w14:paraId="722CC28F" w14:textId="7298FFC8" w:rsidR="00C616C6" w:rsidRDefault="00C616C6" w:rsidP="00C616C6">
      <w:pPr>
        <w:rPr>
          <w:highlight w:val="yellow"/>
        </w:rPr>
      </w:pPr>
      <w:r>
        <w:rPr>
          <w:noProof/>
        </w:rPr>
        <w:drawing>
          <wp:inline distT="0" distB="0" distL="0" distR="0" wp14:anchorId="0A09FFBC" wp14:editId="33844E84">
            <wp:extent cx="5731510" cy="78486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784860"/>
                    </a:xfrm>
                    <a:prstGeom prst="rect">
                      <a:avLst/>
                    </a:prstGeom>
                  </pic:spPr>
                </pic:pic>
              </a:graphicData>
            </a:graphic>
          </wp:inline>
        </w:drawing>
      </w:r>
    </w:p>
    <w:p w14:paraId="7299944A" w14:textId="05A06C9A" w:rsidR="005A2BE6" w:rsidRDefault="005A2BE6" w:rsidP="00C616C6">
      <w:pPr>
        <w:rPr>
          <w:highlight w:val="yellow"/>
        </w:rPr>
      </w:pPr>
      <w:r>
        <w:rPr>
          <w:noProof/>
        </w:rPr>
        <w:drawing>
          <wp:inline distT="0" distB="0" distL="0" distR="0" wp14:anchorId="41359B6B" wp14:editId="409820DA">
            <wp:extent cx="2524125" cy="21431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524125" cy="2143125"/>
                    </a:xfrm>
                    <a:prstGeom prst="rect">
                      <a:avLst/>
                    </a:prstGeom>
                  </pic:spPr>
                </pic:pic>
              </a:graphicData>
            </a:graphic>
          </wp:inline>
        </w:drawing>
      </w:r>
      <w:r>
        <w:rPr>
          <w:highlight w:val="yellow"/>
        </w:rPr>
        <w:t xml:space="preserve"> </w:t>
      </w:r>
      <w:proofErr w:type="spellStart"/>
      <w:r>
        <w:rPr>
          <w:highlight w:val="yellow"/>
        </w:rPr>
        <w:t>mscoco_label_map.pbtxt</w:t>
      </w:r>
      <w:proofErr w:type="spellEnd"/>
    </w:p>
    <w:p w14:paraId="1D12FE92" w14:textId="59FFD23A" w:rsidR="00C616C6" w:rsidRDefault="00C616C6" w:rsidP="00C616C6">
      <w:pPr>
        <w:rPr>
          <w:highlight w:val="yellow"/>
        </w:rPr>
      </w:pPr>
      <w:r>
        <w:rPr>
          <w:noProof/>
        </w:rPr>
        <w:drawing>
          <wp:inline distT="0" distB="0" distL="0" distR="0" wp14:anchorId="31044640" wp14:editId="36E067ED">
            <wp:extent cx="5731510" cy="9779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1510" cy="977900"/>
                    </a:xfrm>
                    <a:prstGeom prst="rect">
                      <a:avLst/>
                    </a:prstGeom>
                  </pic:spPr>
                </pic:pic>
              </a:graphicData>
            </a:graphic>
          </wp:inline>
        </w:drawing>
      </w:r>
    </w:p>
    <w:p w14:paraId="4630E0D3" w14:textId="400FF0B4" w:rsidR="00C616C6" w:rsidRDefault="00C616C6" w:rsidP="00C616C6">
      <w:pPr>
        <w:rPr>
          <w:highlight w:val="yellow"/>
        </w:rPr>
      </w:pPr>
      <w:r>
        <w:rPr>
          <w:noProof/>
        </w:rPr>
        <w:lastRenderedPageBreak/>
        <w:drawing>
          <wp:inline distT="0" distB="0" distL="0" distR="0" wp14:anchorId="72C1CEDD" wp14:editId="1029E581">
            <wp:extent cx="5419725" cy="19907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19725" cy="1990725"/>
                    </a:xfrm>
                    <a:prstGeom prst="rect">
                      <a:avLst/>
                    </a:prstGeom>
                  </pic:spPr>
                </pic:pic>
              </a:graphicData>
            </a:graphic>
          </wp:inline>
        </w:drawing>
      </w:r>
    </w:p>
    <w:p w14:paraId="3E91EEB3" w14:textId="4F24F785" w:rsidR="005A2BE6" w:rsidRDefault="005A2BE6" w:rsidP="00C616C6">
      <w:pPr>
        <w:rPr>
          <w:highlight w:val="yellow"/>
        </w:rPr>
      </w:pPr>
      <w:r>
        <w:rPr>
          <w:noProof/>
        </w:rPr>
        <w:drawing>
          <wp:inline distT="0" distB="0" distL="0" distR="0" wp14:anchorId="728BC9A8" wp14:editId="30C9F767">
            <wp:extent cx="5731510" cy="963930"/>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1510" cy="963930"/>
                    </a:xfrm>
                    <a:prstGeom prst="rect">
                      <a:avLst/>
                    </a:prstGeom>
                  </pic:spPr>
                </pic:pic>
              </a:graphicData>
            </a:graphic>
          </wp:inline>
        </w:drawing>
      </w:r>
    </w:p>
    <w:p w14:paraId="58387FA2" w14:textId="5B665A84" w:rsidR="005A2BE6" w:rsidRDefault="005A2BE6" w:rsidP="00C616C6">
      <w:pPr>
        <w:rPr>
          <w:highlight w:val="yellow"/>
        </w:rPr>
      </w:pPr>
    </w:p>
    <w:p w14:paraId="0FB74228" w14:textId="44285FDB" w:rsidR="00C616C6" w:rsidRDefault="00C616C6" w:rsidP="00C616C6">
      <w:pPr>
        <w:rPr>
          <w:highlight w:val="yellow"/>
        </w:rPr>
      </w:pPr>
      <w:r>
        <w:rPr>
          <w:highlight w:val="yellow"/>
        </w:rPr>
        <w:t xml:space="preserve">- </w:t>
      </w:r>
      <w:proofErr w:type="spellStart"/>
      <w:r>
        <w:rPr>
          <w:highlight w:val="yellow"/>
        </w:rPr>
        <w:t>PiCamera</w:t>
      </w:r>
      <w:proofErr w:type="spellEnd"/>
      <w:r>
        <w:rPr>
          <w:highlight w:val="yellow"/>
        </w:rPr>
        <w:t xml:space="preserve"> used for input</w:t>
      </w:r>
    </w:p>
    <w:p w14:paraId="5BF2336B" w14:textId="45A06089" w:rsidR="00C616C6" w:rsidRPr="00C616C6" w:rsidRDefault="00C616C6" w:rsidP="00C616C6">
      <w:pPr>
        <w:rPr>
          <w:highlight w:val="yellow"/>
        </w:rPr>
      </w:pPr>
      <w:r>
        <w:rPr>
          <w:noProof/>
        </w:rPr>
        <w:drawing>
          <wp:inline distT="0" distB="0" distL="0" distR="0" wp14:anchorId="34A44774" wp14:editId="2B8ABC87">
            <wp:extent cx="5731510" cy="17970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1510" cy="1797050"/>
                    </a:xfrm>
                    <a:prstGeom prst="rect">
                      <a:avLst/>
                    </a:prstGeom>
                  </pic:spPr>
                </pic:pic>
              </a:graphicData>
            </a:graphic>
          </wp:inline>
        </w:drawing>
      </w:r>
    </w:p>
    <w:p w14:paraId="3D4B8C28" w14:textId="77777777" w:rsidR="009B697E" w:rsidRDefault="009B697E" w:rsidP="009B697E">
      <w:pPr>
        <w:pStyle w:val="Heading2"/>
      </w:pPr>
      <w:bookmarkStart w:id="157" w:name="_Toc33510342"/>
      <w:r>
        <w:t>4.6. Conclusions</w:t>
      </w:r>
      <w:bookmarkEnd w:id="157"/>
    </w:p>
    <w:p w14:paraId="164CAFF4" w14:textId="77777777" w:rsidR="009B697E" w:rsidRDefault="009B697E" w:rsidP="009B697E"/>
    <w:p w14:paraId="1706D9D1"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7CDEE6E9" w14:textId="2E60496C" w:rsidR="009B697E" w:rsidRDefault="009B697E" w:rsidP="009B697E">
      <w:pPr>
        <w:pStyle w:val="Heading1"/>
      </w:pPr>
      <w:bookmarkStart w:id="158" w:name="_Toc33510343"/>
      <w:r>
        <w:lastRenderedPageBreak/>
        <w:t xml:space="preserve">5. </w:t>
      </w:r>
      <w:r w:rsidR="0091011C">
        <w:t>System Validation</w:t>
      </w:r>
      <w:bookmarkEnd w:id="158"/>
    </w:p>
    <w:p w14:paraId="0E4D7D7F" w14:textId="77777777" w:rsidR="009B697E" w:rsidRDefault="009B697E" w:rsidP="009B697E"/>
    <w:p w14:paraId="7F80409B" w14:textId="77777777" w:rsidR="00796FAA" w:rsidRDefault="009B697E" w:rsidP="00796FAA">
      <w:pPr>
        <w:pStyle w:val="Heading2"/>
      </w:pPr>
      <w:bookmarkStart w:id="159" w:name="_Toc33510344"/>
      <w:r>
        <w:t>5.1. Introduction</w:t>
      </w:r>
      <w:bookmarkEnd w:id="159"/>
    </w:p>
    <w:p w14:paraId="283A0AC5" w14:textId="77777777" w:rsidR="00796FAA" w:rsidRDefault="00796FAA" w:rsidP="00796FAA">
      <w:pPr>
        <w:pStyle w:val="Heading2"/>
      </w:pPr>
    </w:p>
    <w:p w14:paraId="2F3E07E6" w14:textId="1B2E7692" w:rsidR="00796FAA" w:rsidRDefault="00796FAA" w:rsidP="00796FAA">
      <w:pPr>
        <w:pStyle w:val="Heading2"/>
        <w:numPr>
          <w:ilvl w:val="0"/>
          <w:numId w:val="13"/>
        </w:numPr>
        <w:rPr>
          <w:rFonts w:asciiTheme="minorHAnsi" w:hAnsiTheme="minorHAnsi" w:cstheme="minorHAnsi"/>
          <w:color w:val="auto"/>
          <w:sz w:val="22"/>
          <w:szCs w:val="22"/>
        </w:rPr>
      </w:pPr>
      <w:bookmarkStart w:id="160" w:name="_Toc33510345"/>
      <w:r w:rsidRPr="00796FAA">
        <w:rPr>
          <w:rFonts w:asciiTheme="minorHAnsi" w:hAnsiTheme="minorHAnsi" w:cstheme="minorHAnsi"/>
          <w:color w:val="auto"/>
          <w:sz w:val="22"/>
          <w:szCs w:val="22"/>
          <w:highlight w:val="yellow"/>
        </w:rPr>
        <w:t>System needs to be evaluated and tested to catch bugs and problems missed during development and design phases</w:t>
      </w:r>
      <w:bookmarkEnd w:id="160"/>
    </w:p>
    <w:p w14:paraId="608771C4" w14:textId="039067E3" w:rsidR="004B4B29" w:rsidRDefault="004B4B29" w:rsidP="004B4B29">
      <w:pPr>
        <w:pStyle w:val="ListParagraph"/>
        <w:numPr>
          <w:ilvl w:val="1"/>
          <w:numId w:val="13"/>
        </w:numPr>
        <w:rPr>
          <w:highlight w:val="yellow"/>
        </w:rPr>
      </w:pPr>
      <w:r w:rsidRPr="004B4B29">
        <w:rPr>
          <w:highlight w:val="yellow"/>
        </w:rPr>
        <w:t>Some testing occurred in parallel with development i.e. unit testing</w:t>
      </w:r>
    </w:p>
    <w:p w14:paraId="55EE123B" w14:textId="7C74F906" w:rsidR="004B4B29" w:rsidRDefault="004B4B29" w:rsidP="004B4B29">
      <w:pPr>
        <w:pStyle w:val="ListParagraph"/>
        <w:numPr>
          <w:ilvl w:val="1"/>
          <w:numId w:val="13"/>
        </w:numPr>
        <w:rPr>
          <w:highlight w:val="yellow"/>
        </w:rPr>
      </w:pPr>
      <w:r>
        <w:rPr>
          <w:highlight w:val="yellow"/>
        </w:rPr>
        <w:t>Other i.e. user evaluation happened after whole system was developed</w:t>
      </w:r>
    </w:p>
    <w:p w14:paraId="2E825FBB" w14:textId="6E37B1BA" w:rsidR="004B4B29" w:rsidRDefault="004B4B29" w:rsidP="004B4B29">
      <w:pPr>
        <w:pStyle w:val="ListParagraph"/>
        <w:numPr>
          <w:ilvl w:val="0"/>
          <w:numId w:val="13"/>
        </w:numPr>
        <w:rPr>
          <w:highlight w:val="yellow"/>
        </w:rPr>
      </w:pPr>
      <w:r>
        <w:rPr>
          <w:highlight w:val="yellow"/>
        </w:rPr>
        <w:t>Evaluation carried out to ensure system usable</w:t>
      </w:r>
    </w:p>
    <w:p w14:paraId="69AA311E" w14:textId="0931C141" w:rsidR="004B4B29" w:rsidRPr="004B4B29" w:rsidRDefault="004B4B29" w:rsidP="004B4B29">
      <w:pPr>
        <w:pStyle w:val="ListParagraph"/>
        <w:numPr>
          <w:ilvl w:val="0"/>
          <w:numId w:val="13"/>
        </w:numPr>
        <w:rPr>
          <w:highlight w:val="yellow"/>
        </w:rPr>
      </w:pPr>
      <w:r>
        <w:rPr>
          <w:highlight w:val="yellow"/>
        </w:rPr>
        <w:t>Given user focus of project, user evaluation = essential phase to lifecycle</w:t>
      </w:r>
    </w:p>
    <w:p w14:paraId="284E3CFF" w14:textId="69380D18" w:rsidR="00796FAA" w:rsidRPr="00796FAA" w:rsidRDefault="00796FAA" w:rsidP="00796FAA">
      <w:pPr>
        <w:rPr>
          <w:highlight w:val="yellow"/>
        </w:rPr>
      </w:pPr>
    </w:p>
    <w:p w14:paraId="25B6F64D" w14:textId="0B92E940" w:rsidR="007A7F1C" w:rsidRDefault="007A7F1C" w:rsidP="007A7F1C">
      <w:pPr>
        <w:pStyle w:val="Heading2"/>
      </w:pPr>
      <w:bookmarkStart w:id="161" w:name="_Toc21975789"/>
      <w:bookmarkStart w:id="162" w:name="_Toc33510346"/>
      <w:r>
        <w:t>5.2. S</w:t>
      </w:r>
      <w:bookmarkEnd w:id="161"/>
      <w:r w:rsidR="002636E3">
        <w:t>oftware Evaluation</w:t>
      </w:r>
      <w:bookmarkEnd w:id="162"/>
    </w:p>
    <w:p w14:paraId="1E0AE4CA" w14:textId="22F7D720" w:rsidR="00CE36A9" w:rsidRDefault="00CE36A9" w:rsidP="00CE36A9"/>
    <w:p w14:paraId="1904B3E1" w14:textId="63C5EEC6" w:rsidR="00CE36A9" w:rsidRDefault="00CE36A9" w:rsidP="00CE36A9">
      <w:pPr>
        <w:pStyle w:val="ListParagraph"/>
        <w:numPr>
          <w:ilvl w:val="0"/>
          <w:numId w:val="11"/>
        </w:numPr>
        <w:rPr>
          <w:highlight w:val="yellow"/>
        </w:rPr>
      </w:pPr>
      <w:r w:rsidRPr="00B51717">
        <w:rPr>
          <w:highlight w:val="yellow"/>
        </w:rPr>
        <w:t>Include snippets of unit testing and explain</w:t>
      </w:r>
    </w:p>
    <w:p w14:paraId="7713BFEF" w14:textId="77777777" w:rsidR="007A7F1C" w:rsidRDefault="007A7F1C" w:rsidP="007A7F1C">
      <w:pPr>
        <w:pStyle w:val="Heading2"/>
      </w:pPr>
    </w:p>
    <w:p w14:paraId="4BB73D78" w14:textId="444A0B7A" w:rsidR="007A7F1C" w:rsidRDefault="007A7F1C" w:rsidP="007A7F1C">
      <w:pPr>
        <w:pStyle w:val="Heading2"/>
      </w:pPr>
      <w:bookmarkStart w:id="163" w:name="_Toc21975790"/>
      <w:bookmarkStart w:id="164" w:name="_Toc33510347"/>
      <w:r>
        <w:t>5.3. S</w:t>
      </w:r>
      <w:r w:rsidR="002636E3">
        <w:t>pecific</w:t>
      </w:r>
      <w:r>
        <w:t xml:space="preserve"> Evaluation</w:t>
      </w:r>
      <w:bookmarkEnd w:id="163"/>
      <w:bookmarkEnd w:id="164"/>
    </w:p>
    <w:p w14:paraId="67A7129F" w14:textId="465BE977" w:rsidR="00B717C0" w:rsidRDefault="00B717C0" w:rsidP="00B717C0"/>
    <w:p w14:paraId="4F185C76" w14:textId="43804B5F" w:rsidR="00CE36A9" w:rsidRPr="00B51717" w:rsidRDefault="00CE36A9" w:rsidP="00CE36A9">
      <w:pPr>
        <w:pStyle w:val="ListParagraph"/>
        <w:numPr>
          <w:ilvl w:val="0"/>
          <w:numId w:val="11"/>
        </w:numPr>
        <w:rPr>
          <w:highlight w:val="yellow"/>
        </w:rPr>
      </w:pPr>
      <w:r w:rsidRPr="00B51717">
        <w:rPr>
          <w:highlight w:val="yellow"/>
        </w:rPr>
        <w:t>User evaluation</w:t>
      </w:r>
    </w:p>
    <w:p w14:paraId="2BD85966" w14:textId="2E4BD431" w:rsidR="00CE36A9" w:rsidRPr="00B51717" w:rsidRDefault="00CE36A9" w:rsidP="00CE36A9">
      <w:pPr>
        <w:pStyle w:val="ListParagraph"/>
        <w:numPr>
          <w:ilvl w:val="1"/>
          <w:numId w:val="11"/>
        </w:numPr>
        <w:rPr>
          <w:highlight w:val="yellow"/>
        </w:rPr>
      </w:pPr>
      <w:r w:rsidRPr="00B51717">
        <w:rPr>
          <w:highlight w:val="yellow"/>
        </w:rPr>
        <w:t>Tried to get an ideal user i.e. a blind or visually impaired user who uses a cane to navigate currently</w:t>
      </w:r>
    </w:p>
    <w:p w14:paraId="2E1821DC" w14:textId="59E8773D" w:rsidR="00CE36A9" w:rsidRPr="00B51717" w:rsidRDefault="00CE36A9" w:rsidP="00CE36A9">
      <w:pPr>
        <w:pStyle w:val="ListParagraph"/>
        <w:numPr>
          <w:ilvl w:val="2"/>
          <w:numId w:val="11"/>
        </w:numPr>
        <w:rPr>
          <w:highlight w:val="yellow"/>
        </w:rPr>
      </w:pPr>
      <w:r w:rsidRPr="00B51717">
        <w:rPr>
          <w:highlight w:val="yellow"/>
        </w:rPr>
        <w:t>Unable to find the ideal user</w:t>
      </w:r>
    </w:p>
    <w:p w14:paraId="463332B5" w14:textId="61E3A898" w:rsidR="00CE36A9" w:rsidRPr="00B51717" w:rsidRDefault="00CE36A9" w:rsidP="00CE36A9">
      <w:pPr>
        <w:pStyle w:val="ListParagraph"/>
        <w:numPr>
          <w:ilvl w:val="2"/>
          <w:numId w:val="11"/>
        </w:numPr>
        <w:rPr>
          <w:highlight w:val="yellow"/>
        </w:rPr>
      </w:pPr>
      <w:r w:rsidRPr="00B51717">
        <w:rPr>
          <w:highlight w:val="yellow"/>
        </w:rPr>
        <w:t>Result = run multiple tests to simulate user blindness to get as close to ideal user testing as possible</w:t>
      </w:r>
    </w:p>
    <w:p w14:paraId="75C7C30E" w14:textId="44A6A1CB" w:rsidR="00CE36A9" w:rsidRPr="00B51717" w:rsidRDefault="006E7DC4" w:rsidP="00CE36A9">
      <w:pPr>
        <w:pStyle w:val="ListParagraph"/>
        <w:numPr>
          <w:ilvl w:val="1"/>
          <w:numId w:val="11"/>
        </w:numPr>
        <w:rPr>
          <w:highlight w:val="yellow"/>
        </w:rPr>
      </w:pPr>
      <w:r w:rsidRPr="00B51717">
        <w:rPr>
          <w:highlight w:val="yellow"/>
        </w:rPr>
        <w:t>Draw schematic for course to be taken by testing users</w:t>
      </w:r>
    </w:p>
    <w:p w14:paraId="4799B8B2" w14:textId="53C74F22" w:rsidR="006E7DC4" w:rsidRPr="00B51717" w:rsidRDefault="006E7DC4" w:rsidP="006E7DC4">
      <w:pPr>
        <w:pStyle w:val="ListParagraph"/>
        <w:numPr>
          <w:ilvl w:val="2"/>
          <w:numId w:val="11"/>
        </w:numPr>
        <w:rPr>
          <w:highlight w:val="yellow"/>
        </w:rPr>
      </w:pPr>
      <w:r w:rsidRPr="00B51717">
        <w:rPr>
          <w:highlight w:val="yellow"/>
        </w:rPr>
        <w:t>Allow user to adjust to device for five minutes -&gt; done as none of the users being used to test device are the ideal user that this project is aimed at as mentioned previously</w:t>
      </w:r>
    </w:p>
    <w:p w14:paraId="2033ACD6" w14:textId="21E52C3A" w:rsidR="006E7DC4" w:rsidRPr="00B51717" w:rsidRDefault="006E7DC4" w:rsidP="006E7DC4">
      <w:pPr>
        <w:pStyle w:val="ListParagraph"/>
        <w:numPr>
          <w:ilvl w:val="2"/>
          <w:numId w:val="11"/>
        </w:numPr>
        <w:rPr>
          <w:highlight w:val="yellow"/>
        </w:rPr>
      </w:pPr>
      <w:r w:rsidRPr="00B51717">
        <w:rPr>
          <w:highlight w:val="yellow"/>
        </w:rPr>
        <w:t>All testers navigate the same course</w:t>
      </w:r>
    </w:p>
    <w:p w14:paraId="6FDE779F" w14:textId="0057F021" w:rsidR="006E7DC4" w:rsidRPr="00B51717" w:rsidRDefault="006E7DC4" w:rsidP="006E7DC4">
      <w:pPr>
        <w:pStyle w:val="ListParagraph"/>
        <w:numPr>
          <w:ilvl w:val="2"/>
          <w:numId w:val="11"/>
        </w:numPr>
        <w:rPr>
          <w:highlight w:val="yellow"/>
        </w:rPr>
      </w:pPr>
      <w:r w:rsidRPr="00B51717">
        <w:rPr>
          <w:highlight w:val="yellow"/>
        </w:rPr>
        <w:t>Include one unexpected obstacle interaction for each test i.e. ball appearing, person appearing suddenly etc.</w:t>
      </w:r>
    </w:p>
    <w:p w14:paraId="44B51020" w14:textId="7DFC85B2" w:rsidR="006E7DC4" w:rsidRPr="00B51717" w:rsidRDefault="006E7DC4" w:rsidP="006E7DC4">
      <w:pPr>
        <w:pStyle w:val="ListParagraph"/>
        <w:numPr>
          <w:ilvl w:val="1"/>
          <w:numId w:val="11"/>
        </w:numPr>
        <w:rPr>
          <w:highlight w:val="yellow"/>
        </w:rPr>
      </w:pPr>
      <w:r w:rsidRPr="00B51717">
        <w:rPr>
          <w:highlight w:val="yellow"/>
        </w:rPr>
        <w:t>As not ideal user being used to test – gather multiple forms of user evaluation i.e.</w:t>
      </w:r>
    </w:p>
    <w:p w14:paraId="72802883" w14:textId="5325EE5C" w:rsidR="006E7DC4" w:rsidRPr="00B51717" w:rsidRDefault="006E7DC4" w:rsidP="006E7DC4">
      <w:pPr>
        <w:pStyle w:val="ListParagraph"/>
        <w:numPr>
          <w:ilvl w:val="2"/>
          <w:numId w:val="11"/>
        </w:numPr>
        <w:rPr>
          <w:highlight w:val="yellow"/>
        </w:rPr>
      </w:pPr>
      <w:r w:rsidRPr="00B51717">
        <w:rPr>
          <w:highlight w:val="yellow"/>
        </w:rPr>
        <w:t>User questionnaires -&gt; shown in next section</w:t>
      </w:r>
    </w:p>
    <w:p w14:paraId="71362446" w14:textId="3FA6F0D7" w:rsidR="006E7DC4" w:rsidRPr="00B51717" w:rsidRDefault="006E7DC4" w:rsidP="006E7DC4">
      <w:pPr>
        <w:pStyle w:val="ListParagraph"/>
        <w:numPr>
          <w:ilvl w:val="2"/>
          <w:numId w:val="11"/>
        </w:numPr>
        <w:rPr>
          <w:highlight w:val="yellow"/>
        </w:rPr>
      </w:pPr>
      <w:r w:rsidRPr="00B51717">
        <w:rPr>
          <w:highlight w:val="yellow"/>
        </w:rPr>
        <w:t>Conduct casual interview to retrieve feedback – results of which will also be placed in next section</w:t>
      </w:r>
    </w:p>
    <w:p w14:paraId="02723390" w14:textId="6C926C93" w:rsidR="006E7DC4" w:rsidRPr="00B51717" w:rsidRDefault="006E7DC4" w:rsidP="006E7DC4">
      <w:pPr>
        <w:pStyle w:val="ListParagraph"/>
        <w:numPr>
          <w:ilvl w:val="2"/>
          <w:numId w:val="11"/>
        </w:numPr>
        <w:rPr>
          <w:highlight w:val="yellow"/>
        </w:rPr>
      </w:pPr>
      <w:r w:rsidRPr="00B51717">
        <w:rPr>
          <w:highlight w:val="yellow"/>
        </w:rPr>
        <w:t>Own observations and notes</w:t>
      </w:r>
    </w:p>
    <w:p w14:paraId="485C2A5B" w14:textId="426A55B4" w:rsidR="006E7DC4" w:rsidRPr="00B51717" w:rsidRDefault="006E7DC4" w:rsidP="006E7DC4">
      <w:pPr>
        <w:pStyle w:val="ListParagraph"/>
        <w:numPr>
          <w:ilvl w:val="2"/>
          <w:numId w:val="11"/>
        </w:numPr>
        <w:rPr>
          <w:highlight w:val="yellow"/>
        </w:rPr>
      </w:pPr>
      <w:r w:rsidRPr="00B51717">
        <w:rPr>
          <w:highlight w:val="yellow"/>
        </w:rPr>
        <w:t>Record a couple of tests</w:t>
      </w:r>
    </w:p>
    <w:p w14:paraId="0466B761" w14:textId="3C0083F8" w:rsidR="006E7DC4" w:rsidRDefault="006E7DC4" w:rsidP="006E7DC4">
      <w:pPr>
        <w:pStyle w:val="ListParagraph"/>
        <w:numPr>
          <w:ilvl w:val="3"/>
          <w:numId w:val="11"/>
        </w:numPr>
        <w:rPr>
          <w:highlight w:val="yellow"/>
        </w:rPr>
      </w:pPr>
      <w:r w:rsidRPr="00B51717">
        <w:rPr>
          <w:highlight w:val="yellow"/>
        </w:rPr>
        <w:t>Link videos in report at beginning (</w:t>
      </w:r>
      <w:proofErr w:type="spellStart"/>
      <w:r w:rsidRPr="00B51717">
        <w:rPr>
          <w:highlight w:val="yellow"/>
        </w:rPr>
        <w:t>youtube</w:t>
      </w:r>
      <w:proofErr w:type="spellEnd"/>
      <w:r w:rsidRPr="00B51717">
        <w:rPr>
          <w:highlight w:val="yellow"/>
        </w:rPr>
        <w:t xml:space="preserve"> link or googled drive link)</w:t>
      </w:r>
    </w:p>
    <w:p w14:paraId="7AD3A63E" w14:textId="0A491B98" w:rsidR="00AC53A9" w:rsidRPr="00DF4451" w:rsidRDefault="00AC53A9" w:rsidP="00AC53A9">
      <w:pPr>
        <w:pStyle w:val="ListParagraph"/>
        <w:numPr>
          <w:ilvl w:val="0"/>
          <w:numId w:val="11"/>
        </w:numPr>
        <w:rPr>
          <w:highlight w:val="yellow"/>
        </w:rPr>
      </w:pPr>
      <w:r>
        <w:rPr>
          <w:b/>
          <w:bCs/>
          <w:highlight w:val="yellow"/>
        </w:rPr>
        <w:t>POSSIBLY INCLUDE GRAPH OF USER TASK PASSED DURING USER TESTING</w:t>
      </w:r>
    </w:p>
    <w:p w14:paraId="31B44174" w14:textId="442A99D7" w:rsidR="00DF4451" w:rsidRDefault="00DF4451" w:rsidP="00DF4451">
      <w:pPr>
        <w:pStyle w:val="ListParagraph"/>
        <w:rPr>
          <w:highlight w:val="yellow"/>
        </w:rPr>
      </w:pPr>
    </w:p>
    <w:p w14:paraId="315CB0D6" w14:textId="6D23B71B" w:rsidR="00DF4451" w:rsidRDefault="00DF4451" w:rsidP="00DF4451">
      <w:pPr>
        <w:rPr>
          <w:highlight w:val="yellow"/>
        </w:rPr>
      </w:pPr>
    </w:p>
    <w:p w14:paraId="0E346FF0" w14:textId="0CB6F7AC" w:rsidR="00DF4451" w:rsidRDefault="00DF4451" w:rsidP="00DF4451">
      <w:pPr>
        <w:rPr>
          <w:highlight w:val="yellow"/>
        </w:rPr>
      </w:pPr>
    </w:p>
    <w:p w14:paraId="62483EC6" w14:textId="5A970EBA" w:rsidR="00DF4451" w:rsidRPr="00DF4451" w:rsidRDefault="00DF4451" w:rsidP="00DF4451">
      <w:pPr>
        <w:spacing w:line="360" w:lineRule="auto"/>
        <w:rPr>
          <w:color w:val="4F81BD"/>
        </w:rPr>
      </w:pPr>
      <w:r>
        <w:rPr>
          <w:color w:val="4F81BD"/>
        </w:rPr>
        <w:lastRenderedPageBreak/>
        <w:t>Test Plan</w:t>
      </w:r>
    </w:p>
    <w:tbl>
      <w:tblPr>
        <w:tblStyle w:val="TableGrid"/>
        <w:tblW w:w="0" w:type="auto"/>
        <w:tblLook w:val="04A0" w:firstRow="1" w:lastRow="0" w:firstColumn="1" w:lastColumn="0" w:noHBand="0" w:noVBand="1"/>
      </w:tblPr>
      <w:tblGrid>
        <w:gridCol w:w="2254"/>
        <w:gridCol w:w="2254"/>
        <w:gridCol w:w="2254"/>
        <w:gridCol w:w="2254"/>
      </w:tblGrid>
      <w:tr w:rsidR="00DF4451" w14:paraId="44A52D18" w14:textId="77777777" w:rsidTr="000F26DA">
        <w:tc>
          <w:tcPr>
            <w:tcW w:w="2254" w:type="dxa"/>
            <w:shd w:val="clear" w:color="auto" w:fill="DEEAF6" w:themeFill="accent1" w:themeFillTint="33"/>
          </w:tcPr>
          <w:p w14:paraId="2D302EA4" w14:textId="77777777" w:rsidR="00DF4451" w:rsidRPr="00DF4451" w:rsidRDefault="00DF4451" w:rsidP="00DF4451">
            <w:pPr>
              <w:rPr>
                <w:b/>
                <w:bCs/>
              </w:rPr>
            </w:pPr>
            <w:r w:rsidRPr="00DF4451">
              <w:rPr>
                <w:b/>
                <w:bCs/>
              </w:rPr>
              <w:t>Test No.</w:t>
            </w:r>
          </w:p>
        </w:tc>
        <w:tc>
          <w:tcPr>
            <w:tcW w:w="2254" w:type="dxa"/>
            <w:shd w:val="clear" w:color="auto" w:fill="DEEAF6" w:themeFill="accent1" w:themeFillTint="33"/>
          </w:tcPr>
          <w:p w14:paraId="2C7A030D" w14:textId="77777777" w:rsidR="00DF4451" w:rsidRPr="00D169C2" w:rsidRDefault="00DF4451" w:rsidP="000F26DA">
            <w:pPr>
              <w:rPr>
                <w:b/>
                <w:bCs/>
              </w:rPr>
            </w:pPr>
            <w:r>
              <w:rPr>
                <w:b/>
                <w:bCs/>
              </w:rPr>
              <w:t>Test Description</w:t>
            </w:r>
          </w:p>
        </w:tc>
        <w:tc>
          <w:tcPr>
            <w:tcW w:w="2254" w:type="dxa"/>
            <w:shd w:val="clear" w:color="auto" w:fill="DEEAF6" w:themeFill="accent1" w:themeFillTint="33"/>
          </w:tcPr>
          <w:p w14:paraId="5FD3C969" w14:textId="77777777" w:rsidR="00DF4451" w:rsidRPr="00D169C2" w:rsidRDefault="00DF4451" w:rsidP="000F26DA">
            <w:pPr>
              <w:rPr>
                <w:b/>
                <w:bCs/>
              </w:rPr>
            </w:pPr>
            <w:r>
              <w:rPr>
                <w:b/>
                <w:bCs/>
              </w:rPr>
              <w:t>Expected Outcome</w:t>
            </w:r>
          </w:p>
        </w:tc>
        <w:tc>
          <w:tcPr>
            <w:tcW w:w="2254" w:type="dxa"/>
            <w:shd w:val="clear" w:color="auto" w:fill="DEEAF6" w:themeFill="accent1" w:themeFillTint="33"/>
          </w:tcPr>
          <w:p w14:paraId="5AE2AA1E" w14:textId="77777777" w:rsidR="00DF4451" w:rsidRPr="00D169C2" w:rsidRDefault="00DF4451" w:rsidP="000F26DA">
            <w:pPr>
              <w:rPr>
                <w:b/>
                <w:bCs/>
              </w:rPr>
            </w:pPr>
            <w:r>
              <w:rPr>
                <w:b/>
                <w:bCs/>
              </w:rPr>
              <w:t>Pass?</w:t>
            </w:r>
          </w:p>
        </w:tc>
      </w:tr>
      <w:tr w:rsidR="00DF4451" w14:paraId="1D2C8A0F" w14:textId="77777777" w:rsidTr="000F26DA">
        <w:trPr>
          <w:trHeight w:val="629"/>
        </w:trPr>
        <w:tc>
          <w:tcPr>
            <w:tcW w:w="2254" w:type="dxa"/>
          </w:tcPr>
          <w:p w14:paraId="0FBFD6A7" w14:textId="77777777" w:rsidR="00DF4451" w:rsidRDefault="00DF4451" w:rsidP="000F26DA">
            <w:r>
              <w:t>1</w:t>
            </w:r>
          </w:p>
        </w:tc>
        <w:tc>
          <w:tcPr>
            <w:tcW w:w="2254" w:type="dxa"/>
          </w:tcPr>
          <w:p w14:paraId="4D9A6B7B" w14:textId="77777777" w:rsidR="00DF4451" w:rsidRDefault="00DF4451" w:rsidP="000F26DA">
            <w:r>
              <w:t>Does the program run automatically when Pi is powered on?</w:t>
            </w:r>
          </w:p>
        </w:tc>
        <w:tc>
          <w:tcPr>
            <w:tcW w:w="2254" w:type="dxa"/>
          </w:tcPr>
          <w:p w14:paraId="381A2AF8" w14:textId="77777777" w:rsidR="00DF4451" w:rsidRDefault="00DF4451" w:rsidP="000F26DA">
            <w:r>
              <w:t>The program will run automatically when the Pi is powered on.</w:t>
            </w:r>
          </w:p>
        </w:tc>
        <w:tc>
          <w:tcPr>
            <w:tcW w:w="2254" w:type="dxa"/>
          </w:tcPr>
          <w:p w14:paraId="5EEF4B67" w14:textId="77777777" w:rsidR="00DF4451" w:rsidRDefault="00DF4451" w:rsidP="000F26DA"/>
        </w:tc>
      </w:tr>
      <w:tr w:rsidR="00DF4451" w14:paraId="3C18D7DD" w14:textId="77777777" w:rsidTr="000F26DA">
        <w:tc>
          <w:tcPr>
            <w:tcW w:w="2254" w:type="dxa"/>
          </w:tcPr>
          <w:p w14:paraId="50B91A8B" w14:textId="77777777" w:rsidR="00DF4451" w:rsidRDefault="00DF4451" w:rsidP="000F26DA">
            <w:r>
              <w:t>2</w:t>
            </w:r>
          </w:p>
        </w:tc>
        <w:tc>
          <w:tcPr>
            <w:tcW w:w="2254" w:type="dxa"/>
          </w:tcPr>
          <w:p w14:paraId="683C3011" w14:textId="77777777" w:rsidR="00DF4451" w:rsidRDefault="00DF4451" w:rsidP="000F26DA">
            <w:r>
              <w:t>Does the program close correctly when the Pi is powered off?</w:t>
            </w:r>
          </w:p>
        </w:tc>
        <w:tc>
          <w:tcPr>
            <w:tcW w:w="2254" w:type="dxa"/>
          </w:tcPr>
          <w:p w14:paraId="680CF9C1" w14:textId="77777777" w:rsidR="00DF4451" w:rsidRDefault="00DF4451" w:rsidP="000F26DA">
            <w:r>
              <w:t>The program will shut down correctly when the Pi is powered off.</w:t>
            </w:r>
          </w:p>
        </w:tc>
        <w:tc>
          <w:tcPr>
            <w:tcW w:w="2254" w:type="dxa"/>
          </w:tcPr>
          <w:p w14:paraId="54D64B70" w14:textId="77777777" w:rsidR="00DF4451" w:rsidRDefault="00DF4451" w:rsidP="000F26DA"/>
        </w:tc>
      </w:tr>
      <w:tr w:rsidR="00DF4451" w14:paraId="5B3E2C34" w14:textId="77777777" w:rsidTr="000F26DA">
        <w:tc>
          <w:tcPr>
            <w:tcW w:w="2254" w:type="dxa"/>
          </w:tcPr>
          <w:p w14:paraId="201DFA66" w14:textId="77777777" w:rsidR="00DF4451" w:rsidRDefault="00DF4451" w:rsidP="000F26DA">
            <w:r>
              <w:t>3</w:t>
            </w:r>
          </w:p>
        </w:tc>
        <w:tc>
          <w:tcPr>
            <w:tcW w:w="2254" w:type="dxa"/>
          </w:tcPr>
          <w:p w14:paraId="391BEEFA" w14:textId="77777777" w:rsidR="00DF4451" w:rsidRDefault="00DF4451" w:rsidP="000F26DA">
            <w:r>
              <w:t>Does the audio come through the audio device when attached to the Pi?</w:t>
            </w:r>
          </w:p>
        </w:tc>
        <w:tc>
          <w:tcPr>
            <w:tcW w:w="2254" w:type="dxa"/>
          </w:tcPr>
          <w:p w14:paraId="7FABB114" w14:textId="77777777" w:rsidR="00DF4451" w:rsidRDefault="00DF4451" w:rsidP="000F26DA">
            <w:r>
              <w:t>Audio instructions should be heard through the audio device.</w:t>
            </w:r>
          </w:p>
        </w:tc>
        <w:tc>
          <w:tcPr>
            <w:tcW w:w="2254" w:type="dxa"/>
          </w:tcPr>
          <w:p w14:paraId="78B5384F" w14:textId="77777777" w:rsidR="00DF4451" w:rsidRDefault="00DF4451" w:rsidP="000F26DA"/>
        </w:tc>
      </w:tr>
      <w:tr w:rsidR="00DF4451" w14:paraId="3D2D4761" w14:textId="77777777" w:rsidTr="000F26DA">
        <w:tc>
          <w:tcPr>
            <w:tcW w:w="2254" w:type="dxa"/>
          </w:tcPr>
          <w:p w14:paraId="7B32AA51" w14:textId="77777777" w:rsidR="00DF4451" w:rsidRDefault="00DF4451" w:rsidP="000F26DA">
            <w:r>
              <w:t>4</w:t>
            </w:r>
          </w:p>
        </w:tc>
        <w:tc>
          <w:tcPr>
            <w:tcW w:w="2254" w:type="dxa"/>
          </w:tcPr>
          <w:p w14:paraId="61BCE70D" w14:textId="77777777" w:rsidR="00DF4451" w:rsidRDefault="00DF4451" w:rsidP="000F26DA">
            <w:r>
              <w:t>Are the audio navigation instructions accurate?</w:t>
            </w:r>
          </w:p>
        </w:tc>
        <w:tc>
          <w:tcPr>
            <w:tcW w:w="2254" w:type="dxa"/>
          </w:tcPr>
          <w:p w14:paraId="26F8C0DB" w14:textId="77777777" w:rsidR="00DF4451" w:rsidRDefault="00DF4451" w:rsidP="000F26DA">
            <w:r>
              <w:t>The instructions should be as accurate as possible i.e. the instructions should not cause the user to bump into another object in another position.</w:t>
            </w:r>
          </w:p>
        </w:tc>
        <w:tc>
          <w:tcPr>
            <w:tcW w:w="2254" w:type="dxa"/>
          </w:tcPr>
          <w:p w14:paraId="300B50F3" w14:textId="77777777" w:rsidR="00DF4451" w:rsidRDefault="00DF4451" w:rsidP="000F26DA"/>
        </w:tc>
      </w:tr>
      <w:tr w:rsidR="00DF4451" w14:paraId="009A2E81" w14:textId="77777777" w:rsidTr="000F26DA">
        <w:tc>
          <w:tcPr>
            <w:tcW w:w="2254" w:type="dxa"/>
          </w:tcPr>
          <w:p w14:paraId="0D182A8F" w14:textId="77777777" w:rsidR="00DF4451" w:rsidRDefault="00DF4451" w:rsidP="000F26DA">
            <w:r>
              <w:t>5</w:t>
            </w:r>
          </w:p>
        </w:tc>
        <w:tc>
          <w:tcPr>
            <w:tcW w:w="2254" w:type="dxa"/>
          </w:tcPr>
          <w:p w14:paraId="73256D03" w14:textId="77777777" w:rsidR="00DF4451" w:rsidRDefault="00DF4451" w:rsidP="000F26DA">
            <w:r>
              <w:t>Are the instructions in time with the user’s movements?</w:t>
            </w:r>
          </w:p>
        </w:tc>
        <w:tc>
          <w:tcPr>
            <w:tcW w:w="2254" w:type="dxa"/>
          </w:tcPr>
          <w:p w14:paraId="7DD40DB6" w14:textId="77777777" w:rsidR="00DF4451" w:rsidRDefault="00DF4451" w:rsidP="000F26DA">
            <w:r>
              <w:t>The instructions should be in real time, or as close as possible, to match the user’s movements.</w:t>
            </w:r>
          </w:p>
        </w:tc>
        <w:tc>
          <w:tcPr>
            <w:tcW w:w="2254" w:type="dxa"/>
          </w:tcPr>
          <w:p w14:paraId="4B1F089C" w14:textId="77777777" w:rsidR="00DF4451" w:rsidRDefault="00DF4451" w:rsidP="000F26DA"/>
        </w:tc>
      </w:tr>
      <w:tr w:rsidR="00DF4451" w14:paraId="7D6F3695" w14:textId="77777777" w:rsidTr="000F26DA">
        <w:tc>
          <w:tcPr>
            <w:tcW w:w="2254" w:type="dxa"/>
          </w:tcPr>
          <w:p w14:paraId="35F6B892" w14:textId="77777777" w:rsidR="00DF4451" w:rsidRDefault="00DF4451" w:rsidP="000F26DA">
            <w:r>
              <w:t>6</w:t>
            </w:r>
          </w:p>
        </w:tc>
        <w:tc>
          <w:tcPr>
            <w:tcW w:w="2254" w:type="dxa"/>
          </w:tcPr>
          <w:p w14:paraId="55138B3C" w14:textId="77777777" w:rsidR="00DF4451" w:rsidRDefault="00DF4451" w:rsidP="000F26DA">
            <w:r>
              <w:t xml:space="preserve">Are the instructions accurate indoors? </w:t>
            </w:r>
          </w:p>
        </w:tc>
        <w:tc>
          <w:tcPr>
            <w:tcW w:w="2254" w:type="dxa"/>
          </w:tcPr>
          <w:p w14:paraId="69D16C10" w14:textId="77777777" w:rsidR="00DF4451" w:rsidRDefault="00DF4451" w:rsidP="000F26DA">
            <w:r>
              <w:t>The device should detect indoor objects like chairs and tables.</w:t>
            </w:r>
          </w:p>
        </w:tc>
        <w:tc>
          <w:tcPr>
            <w:tcW w:w="2254" w:type="dxa"/>
          </w:tcPr>
          <w:p w14:paraId="222B97E7" w14:textId="77777777" w:rsidR="00DF4451" w:rsidRDefault="00DF4451" w:rsidP="000F26DA"/>
        </w:tc>
      </w:tr>
      <w:tr w:rsidR="00DF4451" w14:paraId="70746630" w14:textId="77777777" w:rsidTr="000F26DA">
        <w:tc>
          <w:tcPr>
            <w:tcW w:w="2254" w:type="dxa"/>
          </w:tcPr>
          <w:p w14:paraId="2E8DDEC7" w14:textId="77777777" w:rsidR="00DF4451" w:rsidRDefault="00DF4451" w:rsidP="000F26DA">
            <w:r>
              <w:t>7</w:t>
            </w:r>
          </w:p>
        </w:tc>
        <w:tc>
          <w:tcPr>
            <w:tcW w:w="2254" w:type="dxa"/>
          </w:tcPr>
          <w:p w14:paraId="13A83A75" w14:textId="77777777" w:rsidR="00DF4451" w:rsidRDefault="00DF4451" w:rsidP="000F26DA">
            <w:r>
              <w:t>Are the instructions accurate outdoors?</w:t>
            </w:r>
          </w:p>
        </w:tc>
        <w:tc>
          <w:tcPr>
            <w:tcW w:w="2254" w:type="dxa"/>
          </w:tcPr>
          <w:p w14:paraId="37D75CE4" w14:textId="77777777" w:rsidR="00DF4451" w:rsidRDefault="00DF4451" w:rsidP="000F26DA">
            <w:r>
              <w:t>The device should detect outdoor obstacles like people and cars.</w:t>
            </w:r>
          </w:p>
        </w:tc>
        <w:tc>
          <w:tcPr>
            <w:tcW w:w="2254" w:type="dxa"/>
          </w:tcPr>
          <w:p w14:paraId="5C136E1E" w14:textId="77777777" w:rsidR="00DF4451" w:rsidRDefault="00DF4451" w:rsidP="000F26DA"/>
        </w:tc>
      </w:tr>
      <w:tr w:rsidR="00DF4451" w14:paraId="6CA5C3E5" w14:textId="77777777" w:rsidTr="000F26DA">
        <w:tc>
          <w:tcPr>
            <w:tcW w:w="2254" w:type="dxa"/>
          </w:tcPr>
          <w:p w14:paraId="3C8131DB" w14:textId="77777777" w:rsidR="00DF4451" w:rsidRDefault="00DF4451" w:rsidP="000F26DA">
            <w:r>
              <w:t>8</w:t>
            </w:r>
          </w:p>
        </w:tc>
        <w:tc>
          <w:tcPr>
            <w:tcW w:w="2254" w:type="dxa"/>
          </w:tcPr>
          <w:p w14:paraId="4362601F" w14:textId="77777777" w:rsidR="00DF4451" w:rsidRDefault="00DF4451" w:rsidP="000F26DA">
            <w:r>
              <w:t>Are the navigations instructions accurate in a busy area?</w:t>
            </w:r>
          </w:p>
        </w:tc>
        <w:tc>
          <w:tcPr>
            <w:tcW w:w="2254" w:type="dxa"/>
          </w:tcPr>
          <w:p w14:paraId="300E5CA1" w14:textId="77777777" w:rsidR="00DF4451" w:rsidRDefault="00DF4451" w:rsidP="000F26DA">
            <w:r>
              <w:t>The device should still give good navigation instruction when used in busy areas like town centres.</w:t>
            </w:r>
          </w:p>
        </w:tc>
        <w:tc>
          <w:tcPr>
            <w:tcW w:w="2254" w:type="dxa"/>
          </w:tcPr>
          <w:p w14:paraId="32045E63" w14:textId="77777777" w:rsidR="00DF4451" w:rsidRDefault="00DF4451" w:rsidP="000F26DA"/>
        </w:tc>
      </w:tr>
    </w:tbl>
    <w:p w14:paraId="2E59106B" w14:textId="77777777" w:rsidR="00DF4451" w:rsidRPr="00D169C2" w:rsidRDefault="00DF4451" w:rsidP="00DF4451">
      <w:pPr>
        <w:pStyle w:val="Caption"/>
      </w:pPr>
      <w:bookmarkStart w:id="165" w:name="_Toc25511408"/>
      <w:bookmarkStart w:id="166" w:name="_Toc33974975"/>
      <w:r>
        <w:t xml:space="preserve">Table </w:t>
      </w:r>
      <w:r w:rsidR="000C1FF5">
        <w:fldChar w:fldCharType="begin"/>
      </w:r>
      <w:r w:rsidR="000C1FF5">
        <w:instrText xml:space="preserve"> SEQ Table \* ARABIC </w:instrText>
      </w:r>
      <w:r w:rsidR="000C1FF5">
        <w:fldChar w:fldCharType="separate"/>
      </w:r>
      <w:r>
        <w:rPr>
          <w:noProof/>
        </w:rPr>
        <w:t>5</w:t>
      </w:r>
      <w:r w:rsidR="000C1FF5">
        <w:rPr>
          <w:noProof/>
        </w:rPr>
        <w:fldChar w:fldCharType="end"/>
      </w:r>
      <w:r>
        <w:t>: Table of test plan</w:t>
      </w:r>
      <w:bookmarkEnd w:id="165"/>
      <w:bookmarkEnd w:id="166"/>
    </w:p>
    <w:p w14:paraId="6772B59F" w14:textId="77777777" w:rsidR="0021447D" w:rsidRPr="00B51717" w:rsidRDefault="0021447D" w:rsidP="0021447D">
      <w:pPr>
        <w:pStyle w:val="ListParagraph"/>
        <w:rPr>
          <w:highlight w:val="yellow"/>
        </w:rPr>
      </w:pPr>
    </w:p>
    <w:p w14:paraId="53427EF3" w14:textId="390D1C8D" w:rsidR="002636E3" w:rsidRDefault="002636E3" w:rsidP="002636E3"/>
    <w:p w14:paraId="0D64F012" w14:textId="2ACBD479" w:rsidR="002636E3" w:rsidRDefault="002636E3" w:rsidP="002636E3">
      <w:pPr>
        <w:pStyle w:val="Heading2"/>
      </w:pPr>
      <w:bookmarkStart w:id="167" w:name="_Toc33510348"/>
      <w:r>
        <w:t>5.4. Questionnaires and Interviews Evaluation</w:t>
      </w:r>
      <w:bookmarkEnd w:id="167"/>
    </w:p>
    <w:p w14:paraId="25413FEC" w14:textId="77777777" w:rsidR="00B70FB1" w:rsidRDefault="00B70FB1" w:rsidP="001A1B36"/>
    <w:p w14:paraId="26C9E690" w14:textId="6D346DA7" w:rsidR="001A1B36" w:rsidRPr="005F45ED" w:rsidRDefault="001A1B36" w:rsidP="001A1B36">
      <w:pPr>
        <w:pStyle w:val="ListParagraph"/>
        <w:numPr>
          <w:ilvl w:val="0"/>
          <w:numId w:val="11"/>
        </w:numPr>
        <w:rPr>
          <w:highlight w:val="yellow"/>
        </w:rPr>
      </w:pPr>
      <w:r w:rsidRPr="005F45ED">
        <w:rPr>
          <w:highlight w:val="yellow"/>
        </w:rPr>
        <w:t xml:space="preserve">Possible </w:t>
      </w:r>
      <w:r w:rsidRPr="000F26DA">
        <w:rPr>
          <w:highlight w:val="cyan"/>
        </w:rPr>
        <w:t>questionnaire</w:t>
      </w:r>
      <w:r w:rsidR="00ED371A" w:rsidRPr="000F26DA">
        <w:rPr>
          <w:highlight w:val="cyan"/>
        </w:rPr>
        <w:t xml:space="preserve"> </w:t>
      </w:r>
      <w:r w:rsidR="00ED371A" w:rsidRPr="005F45ED">
        <w:rPr>
          <w:highlight w:val="yellow"/>
        </w:rPr>
        <w:t xml:space="preserve">and </w:t>
      </w:r>
      <w:r w:rsidR="00ED371A" w:rsidRPr="000F26DA">
        <w:rPr>
          <w:highlight w:val="green"/>
        </w:rPr>
        <w:t>interview</w:t>
      </w:r>
      <w:r w:rsidRPr="000F26DA">
        <w:rPr>
          <w:highlight w:val="green"/>
        </w:rPr>
        <w:t xml:space="preserve"> questions</w:t>
      </w:r>
    </w:p>
    <w:p w14:paraId="4500ECD7" w14:textId="5B2F4C67" w:rsidR="001A1B36" w:rsidRPr="000F26DA" w:rsidRDefault="00D4693E" w:rsidP="001A1B36">
      <w:pPr>
        <w:pStyle w:val="ListParagraph"/>
        <w:numPr>
          <w:ilvl w:val="1"/>
          <w:numId w:val="11"/>
        </w:numPr>
        <w:rPr>
          <w:highlight w:val="cyan"/>
        </w:rPr>
      </w:pPr>
      <w:r w:rsidRPr="000F26DA">
        <w:rPr>
          <w:highlight w:val="cyan"/>
        </w:rPr>
        <w:t>How likely are you to recommend Navigation Assistant to a friend or colleague?</w:t>
      </w:r>
    </w:p>
    <w:p w14:paraId="509942C3" w14:textId="7FCB4122" w:rsidR="00D4693E" w:rsidRPr="000F26DA" w:rsidRDefault="00D4693E" w:rsidP="001A1B36">
      <w:pPr>
        <w:pStyle w:val="ListParagraph"/>
        <w:numPr>
          <w:ilvl w:val="1"/>
          <w:numId w:val="11"/>
        </w:numPr>
        <w:rPr>
          <w:highlight w:val="cyan"/>
        </w:rPr>
      </w:pPr>
      <w:r w:rsidRPr="000F26DA">
        <w:rPr>
          <w:highlight w:val="cyan"/>
        </w:rPr>
        <w:t>After testing Navigation Assistant what score out of 10 would you give it?</w:t>
      </w:r>
    </w:p>
    <w:p w14:paraId="338EC4D7" w14:textId="4B11ED10" w:rsidR="00D4693E" w:rsidRPr="000F26DA" w:rsidRDefault="00ED371A" w:rsidP="001A1B36">
      <w:pPr>
        <w:pStyle w:val="ListParagraph"/>
        <w:numPr>
          <w:ilvl w:val="1"/>
          <w:numId w:val="11"/>
        </w:numPr>
        <w:rPr>
          <w:highlight w:val="green"/>
        </w:rPr>
      </w:pPr>
      <w:r w:rsidRPr="000F26DA">
        <w:rPr>
          <w:highlight w:val="green"/>
        </w:rPr>
        <w:t>What do you like most about Navigation Assistant?</w:t>
      </w:r>
    </w:p>
    <w:p w14:paraId="09C048EC" w14:textId="0800FB6D" w:rsidR="00ED371A" w:rsidRPr="000F26DA" w:rsidRDefault="00ED371A" w:rsidP="001A1B36">
      <w:pPr>
        <w:pStyle w:val="ListParagraph"/>
        <w:numPr>
          <w:ilvl w:val="1"/>
          <w:numId w:val="11"/>
        </w:numPr>
        <w:rPr>
          <w:highlight w:val="cyan"/>
        </w:rPr>
      </w:pPr>
      <w:r w:rsidRPr="000F26DA">
        <w:rPr>
          <w:highlight w:val="cyan"/>
        </w:rPr>
        <w:t>How easy was Navigation Assistant to use?</w:t>
      </w:r>
    </w:p>
    <w:p w14:paraId="28BA4689" w14:textId="0BD80BE0" w:rsidR="00ED371A" w:rsidRPr="000F26DA" w:rsidRDefault="00ED371A" w:rsidP="001A1B36">
      <w:pPr>
        <w:pStyle w:val="ListParagraph"/>
        <w:numPr>
          <w:ilvl w:val="1"/>
          <w:numId w:val="11"/>
        </w:numPr>
        <w:rPr>
          <w:highlight w:val="green"/>
        </w:rPr>
      </w:pPr>
      <w:r w:rsidRPr="000F26DA">
        <w:rPr>
          <w:highlight w:val="green"/>
        </w:rPr>
        <w:lastRenderedPageBreak/>
        <w:t>Which feature of Navigation Assistant is most important to you?</w:t>
      </w:r>
    </w:p>
    <w:p w14:paraId="7A4C3B28" w14:textId="484A43F1" w:rsidR="00ED371A" w:rsidRPr="000F26DA" w:rsidRDefault="00ED371A" w:rsidP="001A1B36">
      <w:pPr>
        <w:pStyle w:val="ListParagraph"/>
        <w:numPr>
          <w:ilvl w:val="1"/>
          <w:numId w:val="11"/>
        </w:numPr>
        <w:rPr>
          <w:highlight w:val="green"/>
        </w:rPr>
      </w:pPr>
      <w:r w:rsidRPr="000F26DA">
        <w:rPr>
          <w:highlight w:val="green"/>
        </w:rPr>
        <w:t>Which feature of Navigation Assistant is least important to you?</w:t>
      </w:r>
    </w:p>
    <w:p w14:paraId="641D5847" w14:textId="7D94E6F5" w:rsidR="00ED371A" w:rsidRPr="000F26DA" w:rsidRDefault="00ED371A" w:rsidP="001A1B36">
      <w:pPr>
        <w:pStyle w:val="ListParagraph"/>
        <w:numPr>
          <w:ilvl w:val="1"/>
          <w:numId w:val="11"/>
        </w:numPr>
        <w:rPr>
          <w:highlight w:val="green"/>
        </w:rPr>
      </w:pPr>
      <w:r w:rsidRPr="000F26DA">
        <w:rPr>
          <w:highlight w:val="green"/>
        </w:rPr>
        <w:t>What features do you think should be added?</w:t>
      </w:r>
    </w:p>
    <w:p w14:paraId="546D341F" w14:textId="620D1B91" w:rsidR="00ED371A" w:rsidRPr="000F26DA" w:rsidRDefault="00ED371A" w:rsidP="001A1B36">
      <w:pPr>
        <w:pStyle w:val="ListParagraph"/>
        <w:numPr>
          <w:ilvl w:val="1"/>
          <w:numId w:val="11"/>
        </w:numPr>
        <w:rPr>
          <w:highlight w:val="green"/>
        </w:rPr>
      </w:pPr>
      <w:r w:rsidRPr="000F26DA">
        <w:rPr>
          <w:highlight w:val="green"/>
        </w:rPr>
        <w:t>What was your first impression of Navigation Assistant?</w:t>
      </w:r>
    </w:p>
    <w:p w14:paraId="2BE77067" w14:textId="4FE5C5DA" w:rsidR="00ED371A" w:rsidRPr="000F26DA" w:rsidRDefault="00ED371A" w:rsidP="001A1B36">
      <w:pPr>
        <w:pStyle w:val="ListParagraph"/>
        <w:numPr>
          <w:ilvl w:val="1"/>
          <w:numId w:val="11"/>
        </w:numPr>
        <w:rPr>
          <w:highlight w:val="green"/>
        </w:rPr>
      </w:pPr>
      <w:r w:rsidRPr="000F26DA">
        <w:rPr>
          <w:highlight w:val="green"/>
        </w:rPr>
        <w:t>Is there anything missing from Navigation Assistant?</w:t>
      </w:r>
    </w:p>
    <w:p w14:paraId="3CE40E2B" w14:textId="2C1A082E" w:rsidR="00ED371A" w:rsidRPr="000F26DA" w:rsidRDefault="00ED371A" w:rsidP="001A1B36">
      <w:pPr>
        <w:pStyle w:val="ListParagraph"/>
        <w:numPr>
          <w:ilvl w:val="1"/>
          <w:numId w:val="11"/>
        </w:numPr>
        <w:rPr>
          <w:highlight w:val="cyan"/>
        </w:rPr>
      </w:pPr>
      <w:r w:rsidRPr="000F26DA">
        <w:rPr>
          <w:highlight w:val="cyan"/>
        </w:rPr>
        <w:t>How would you describe Navigation Assistant in one or more words?</w:t>
      </w:r>
    </w:p>
    <w:p w14:paraId="7DB895FD" w14:textId="6FBB200B" w:rsidR="00ED371A" w:rsidRPr="000F26DA" w:rsidRDefault="00ED371A" w:rsidP="001A1B36">
      <w:pPr>
        <w:pStyle w:val="ListParagraph"/>
        <w:numPr>
          <w:ilvl w:val="1"/>
          <w:numId w:val="11"/>
        </w:numPr>
        <w:rPr>
          <w:highlight w:val="green"/>
        </w:rPr>
      </w:pPr>
      <w:r w:rsidRPr="000F26DA">
        <w:rPr>
          <w:highlight w:val="green"/>
        </w:rPr>
        <w:t>What d</w:t>
      </w:r>
      <w:r w:rsidR="000F26DA" w:rsidRPr="000F26DA">
        <w:rPr>
          <w:highlight w:val="green"/>
        </w:rPr>
        <w:t>id</w:t>
      </w:r>
      <w:r w:rsidRPr="000F26DA">
        <w:rPr>
          <w:highlight w:val="green"/>
        </w:rPr>
        <w:t xml:space="preserve"> you find most frustrating about Navigation Assistant?</w:t>
      </w:r>
    </w:p>
    <w:p w14:paraId="4B61A2A4" w14:textId="5076DDB5" w:rsidR="00ED371A" w:rsidRPr="000F26DA" w:rsidRDefault="00ED371A" w:rsidP="001A1B36">
      <w:pPr>
        <w:pStyle w:val="ListParagraph"/>
        <w:numPr>
          <w:ilvl w:val="1"/>
          <w:numId w:val="11"/>
        </w:numPr>
        <w:rPr>
          <w:highlight w:val="cyan"/>
        </w:rPr>
      </w:pPr>
      <w:r w:rsidRPr="000F26DA">
        <w:rPr>
          <w:highlight w:val="cyan"/>
        </w:rPr>
        <w:t>Overall, how easy do you find Navigation Assistant to use?</w:t>
      </w:r>
    </w:p>
    <w:p w14:paraId="7B24559F" w14:textId="112CC882" w:rsidR="00ED371A" w:rsidRPr="000F26DA" w:rsidRDefault="00ED371A" w:rsidP="001A1B36">
      <w:pPr>
        <w:pStyle w:val="ListParagraph"/>
        <w:numPr>
          <w:ilvl w:val="1"/>
          <w:numId w:val="11"/>
        </w:numPr>
        <w:rPr>
          <w:highlight w:val="cyan"/>
        </w:rPr>
      </w:pPr>
      <w:r w:rsidRPr="000F26DA">
        <w:rPr>
          <w:highlight w:val="cyan"/>
        </w:rPr>
        <w:t>If you could change one thing about Navigation Assistant what would it be and why?</w:t>
      </w:r>
    </w:p>
    <w:p w14:paraId="7E14CE4F" w14:textId="13540322" w:rsidR="00ED371A" w:rsidRPr="000F26DA" w:rsidRDefault="00ED371A" w:rsidP="001A1B36">
      <w:pPr>
        <w:pStyle w:val="ListParagraph"/>
        <w:numPr>
          <w:ilvl w:val="1"/>
          <w:numId w:val="11"/>
        </w:numPr>
        <w:rPr>
          <w:highlight w:val="green"/>
        </w:rPr>
      </w:pPr>
      <w:r w:rsidRPr="000F26DA">
        <w:rPr>
          <w:highlight w:val="green"/>
        </w:rPr>
        <w:t>How do you think Navigation Assistant can be improved?</w:t>
      </w:r>
    </w:p>
    <w:p w14:paraId="4FBDF1FE" w14:textId="77777777" w:rsidR="007B63DE" w:rsidRDefault="007B63DE" w:rsidP="009B697E">
      <w:pPr>
        <w:pStyle w:val="Heading2"/>
      </w:pPr>
    </w:p>
    <w:p w14:paraId="44F98F77" w14:textId="5284A5C3" w:rsidR="009B697E" w:rsidRDefault="007A7F1C" w:rsidP="009B697E">
      <w:pPr>
        <w:pStyle w:val="Heading2"/>
      </w:pPr>
      <w:bookmarkStart w:id="168" w:name="_Toc33510349"/>
      <w:r>
        <w:t>5.</w:t>
      </w:r>
      <w:r w:rsidR="002636E3">
        <w:t>5</w:t>
      </w:r>
      <w:r w:rsidR="009B697E">
        <w:t>. Conclusions</w:t>
      </w:r>
      <w:bookmarkEnd w:id="168"/>
    </w:p>
    <w:p w14:paraId="35019B2D" w14:textId="77777777" w:rsidR="009B697E" w:rsidRDefault="009B697E" w:rsidP="009B697E"/>
    <w:p w14:paraId="19AAEA1D"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4CE40911" w14:textId="408AE00D" w:rsidR="009B697E" w:rsidRDefault="009B697E" w:rsidP="009B697E">
      <w:pPr>
        <w:pStyle w:val="Heading1"/>
      </w:pPr>
      <w:bookmarkStart w:id="169" w:name="_Toc33510350"/>
      <w:r>
        <w:lastRenderedPageBreak/>
        <w:t xml:space="preserve">6. </w:t>
      </w:r>
      <w:r w:rsidR="0091011C">
        <w:t>Project Plan</w:t>
      </w:r>
      <w:bookmarkEnd w:id="169"/>
    </w:p>
    <w:p w14:paraId="633CA34C" w14:textId="77777777" w:rsidR="009B697E" w:rsidRDefault="009B697E" w:rsidP="009B697E"/>
    <w:p w14:paraId="28517773" w14:textId="77777777" w:rsidR="009B697E" w:rsidRDefault="009B697E" w:rsidP="009B697E">
      <w:pPr>
        <w:pStyle w:val="Heading2"/>
      </w:pPr>
      <w:bookmarkStart w:id="170" w:name="_Toc33510351"/>
      <w:r>
        <w:t>6.1. Introduction</w:t>
      </w:r>
      <w:bookmarkEnd w:id="170"/>
    </w:p>
    <w:p w14:paraId="3500E35C" w14:textId="32E7C427" w:rsidR="00B57847" w:rsidRDefault="00B57847" w:rsidP="007B63DE">
      <w:r>
        <w:t xml:space="preserve"> </w:t>
      </w:r>
    </w:p>
    <w:p w14:paraId="005CD514" w14:textId="4D9F4DBD" w:rsidR="00B57847" w:rsidRPr="00AC53A9" w:rsidRDefault="00B57847" w:rsidP="00B57847">
      <w:pPr>
        <w:pStyle w:val="ListParagraph"/>
        <w:numPr>
          <w:ilvl w:val="0"/>
          <w:numId w:val="11"/>
        </w:numPr>
        <w:rPr>
          <w:highlight w:val="yellow"/>
        </w:rPr>
      </w:pPr>
      <w:r w:rsidRPr="00AC53A9">
        <w:rPr>
          <w:highlight w:val="yellow"/>
        </w:rPr>
        <w:t>Chapter – discuss plan created for project and how it changed over the lifecycle of the project</w:t>
      </w:r>
    </w:p>
    <w:p w14:paraId="73762DBD" w14:textId="23BFDEA4" w:rsidR="00B57847" w:rsidRPr="00AC53A9" w:rsidRDefault="00B57847" w:rsidP="00B57847">
      <w:pPr>
        <w:pStyle w:val="ListParagraph"/>
        <w:numPr>
          <w:ilvl w:val="0"/>
          <w:numId w:val="11"/>
        </w:numPr>
        <w:rPr>
          <w:highlight w:val="yellow"/>
        </w:rPr>
      </w:pPr>
      <w:r w:rsidRPr="00AC53A9">
        <w:rPr>
          <w:highlight w:val="yellow"/>
        </w:rPr>
        <w:t>Also explores future for project</w:t>
      </w:r>
    </w:p>
    <w:p w14:paraId="7C8F6DCA" w14:textId="5035D10B" w:rsidR="009B697E" w:rsidRDefault="009B697E" w:rsidP="009B697E">
      <w:pPr>
        <w:pStyle w:val="Heading2"/>
      </w:pPr>
      <w:bookmarkStart w:id="171" w:name="_Toc33510352"/>
      <w:r>
        <w:t xml:space="preserve">6.2. </w:t>
      </w:r>
      <w:r w:rsidR="00EF4EA5">
        <w:t>Project Plan</w:t>
      </w:r>
      <w:bookmarkEnd w:id="171"/>
    </w:p>
    <w:p w14:paraId="3BA16B7D" w14:textId="3AA561BE" w:rsidR="00745E38" w:rsidRDefault="00745E38" w:rsidP="00745E38"/>
    <w:p w14:paraId="6D2FA5B7" w14:textId="28BA2B29" w:rsidR="00745E38" w:rsidRPr="001A11DA" w:rsidRDefault="00745E38" w:rsidP="00745E38">
      <w:pPr>
        <w:pStyle w:val="ListParagraph"/>
        <w:numPr>
          <w:ilvl w:val="0"/>
          <w:numId w:val="11"/>
        </w:numPr>
        <w:rPr>
          <w:highlight w:val="yellow"/>
        </w:rPr>
      </w:pPr>
      <w:r w:rsidRPr="001A11DA">
        <w:rPr>
          <w:highlight w:val="yellow"/>
        </w:rPr>
        <w:t>Include original Gantt chart</w:t>
      </w:r>
    </w:p>
    <w:p w14:paraId="735983D7" w14:textId="606134D4" w:rsidR="00745E38" w:rsidRPr="001A11DA" w:rsidRDefault="00745E38" w:rsidP="00745E38">
      <w:pPr>
        <w:pStyle w:val="ListParagraph"/>
        <w:numPr>
          <w:ilvl w:val="1"/>
          <w:numId w:val="11"/>
        </w:numPr>
        <w:rPr>
          <w:highlight w:val="yellow"/>
        </w:rPr>
      </w:pPr>
      <w:r w:rsidRPr="001A11DA">
        <w:rPr>
          <w:highlight w:val="yellow"/>
        </w:rPr>
        <w:t>Develop new Gantt chart and compare the two charts and how they have changes over the course of the project</w:t>
      </w:r>
    </w:p>
    <w:p w14:paraId="2573E1F5" w14:textId="77777777" w:rsidR="007B63DE" w:rsidRDefault="007B63DE" w:rsidP="009B697E">
      <w:pPr>
        <w:pStyle w:val="Heading2"/>
      </w:pPr>
    </w:p>
    <w:p w14:paraId="69B04C58" w14:textId="347061B4" w:rsidR="00536DA2" w:rsidRDefault="009B697E" w:rsidP="009B697E">
      <w:pPr>
        <w:pStyle w:val="Heading2"/>
      </w:pPr>
      <w:bookmarkStart w:id="172" w:name="_Toc33510353"/>
      <w:r>
        <w:t>6.3. Future Work</w:t>
      </w:r>
      <w:bookmarkEnd w:id="172"/>
    </w:p>
    <w:p w14:paraId="566100A5" w14:textId="1230E9F5" w:rsidR="00C62F8F" w:rsidRDefault="00C62F8F" w:rsidP="00C62F8F"/>
    <w:p w14:paraId="798C0D3B" w14:textId="1217A8DE" w:rsidR="001A11DA" w:rsidRPr="001A11DA" w:rsidRDefault="001A11DA" w:rsidP="001A11DA">
      <w:pPr>
        <w:pStyle w:val="ListParagraph"/>
        <w:numPr>
          <w:ilvl w:val="0"/>
          <w:numId w:val="11"/>
        </w:numPr>
        <w:rPr>
          <w:highlight w:val="yellow"/>
        </w:rPr>
      </w:pPr>
      <w:r w:rsidRPr="001A11DA">
        <w:rPr>
          <w:highlight w:val="yellow"/>
        </w:rPr>
        <w:t>Potential to expand and improve in the future</w:t>
      </w:r>
      <w:r>
        <w:rPr>
          <w:highlight w:val="yellow"/>
        </w:rPr>
        <w:t xml:space="preserve"> – features that could be improved or added to project</w:t>
      </w:r>
    </w:p>
    <w:p w14:paraId="490D91C9" w14:textId="6130E5BA" w:rsidR="00C62F8F" w:rsidRPr="003A1E9D" w:rsidRDefault="00C62F8F" w:rsidP="001A11DA">
      <w:pPr>
        <w:pStyle w:val="ListParagraph"/>
        <w:numPr>
          <w:ilvl w:val="1"/>
          <w:numId w:val="11"/>
        </w:numPr>
        <w:rPr>
          <w:highlight w:val="yellow"/>
        </w:rPr>
      </w:pPr>
      <w:r w:rsidRPr="003A1E9D">
        <w:rPr>
          <w:highlight w:val="yellow"/>
        </w:rPr>
        <w:t>Enhancements that could be made to project if it were to be developed more in the future</w:t>
      </w:r>
    </w:p>
    <w:p w14:paraId="7AD4D0F0" w14:textId="1C924DF4" w:rsidR="00C62F8F" w:rsidRPr="003A1E9D" w:rsidRDefault="00C62F8F" w:rsidP="00C62F8F">
      <w:pPr>
        <w:pStyle w:val="ListParagraph"/>
        <w:numPr>
          <w:ilvl w:val="0"/>
          <w:numId w:val="11"/>
        </w:numPr>
        <w:rPr>
          <w:highlight w:val="yellow"/>
        </w:rPr>
      </w:pPr>
      <w:r w:rsidRPr="003A1E9D">
        <w:rPr>
          <w:highlight w:val="yellow"/>
        </w:rPr>
        <w:t>Considerations about commercialisation</w:t>
      </w:r>
    </w:p>
    <w:p w14:paraId="33C55159" w14:textId="1A0855BB" w:rsidR="00C62F8F" w:rsidRPr="003A1E9D" w:rsidRDefault="00C62F8F" w:rsidP="00C62F8F">
      <w:pPr>
        <w:pStyle w:val="ListParagraph"/>
        <w:numPr>
          <w:ilvl w:val="1"/>
          <w:numId w:val="11"/>
        </w:numPr>
        <w:rPr>
          <w:highlight w:val="yellow"/>
        </w:rPr>
      </w:pPr>
      <w:r w:rsidRPr="003A1E9D">
        <w:rPr>
          <w:highlight w:val="yellow"/>
        </w:rPr>
        <w:t>Try getting in contact with hothouse</w:t>
      </w:r>
    </w:p>
    <w:p w14:paraId="4CCDA041" w14:textId="44719993" w:rsidR="00C62F8F" w:rsidRPr="003A1E9D" w:rsidRDefault="00927CF5" w:rsidP="00C62F8F">
      <w:pPr>
        <w:pStyle w:val="ListParagraph"/>
        <w:numPr>
          <w:ilvl w:val="2"/>
          <w:numId w:val="11"/>
        </w:numPr>
        <w:rPr>
          <w:highlight w:val="yellow"/>
        </w:rPr>
      </w:pPr>
      <w:r w:rsidRPr="003A1E9D">
        <w:rPr>
          <w:highlight w:val="yellow"/>
        </w:rPr>
        <w:t>Commercialization</w:t>
      </w:r>
      <w:r w:rsidR="00C62F8F" w:rsidRPr="003A1E9D">
        <w:rPr>
          <w:highlight w:val="yellow"/>
        </w:rPr>
        <w:t xml:space="preserve"> opportunities for the project</w:t>
      </w:r>
    </w:p>
    <w:p w14:paraId="2B6DABBB" w14:textId="77777777" w:rsidR="008A58DD" w:rsidRDefault="008A58DD" w:rsidP="008A58DD"/>
    <w:p w14:paraId="79C355FF" w14:textId="61DF163A" w:rsidR="0091011C" w:rsidRDefault="0091011C" w:rsidP="0091011C">
      <w:pPr>
        <w:pStyle w:val="Heading1"/>
      </w:pPr>
      <w:bookmarkStart w:id="173" w:name="_Toc33510354"/>
      <w:r>
        <w:t>7. Conclusion</w:t>
      </w:r>
      <w:bookmarkEnd w:id="173"/>
    </w:p>
    <w:p w14:paraId="55C71271" w14:textId="77777777" w:rsidR="0091011C" w:rsidRDefault="0091011C" w:rsidP="0091011C"/>
    <w:p w14:paraId="2961DDA8" w14:textId="6D2909A5" w:rsidR="008A58DD" w:rsidRPr="001A11DA" w:rsidRDefault="00BC488B" w:rsidP="00BC488B">
      <w:pPr>
        <w:pStyle w:val="ListParagraph"/>
        <w:numPr>
          <w:ilvl w:val="0"/>
          <w:numId w:val="11"/>
        </w:numPr>
        <w:rPr>
          <w:highlight w:val="yellow"/>
        </w:rPr>
      </w:pPr>
      <w:r w:rsidRPr="001A11DA">
        <w:rPr>
          <w:highlight w:val="yellow"/>
        </w:rPr>
        <w:t>Chapter reflects on the project</w:t>
      </w:r>
    </w:p>
    <w:p w14:paraId="5A63FB79" w14:textId="650D22E1" w:rsidR="00BC488B" w:rsidRPr="001A11DA" w:rsidRDefault="00BC488B" w:rsidP="00BC488B">
      <w:pPr>
        <w:pStyle w:val="ListParagraph"/>
        <w:numPr>
          <w:ilvl w:val="1"/>
          <w:numId w:val="11"/>
        </w:numPr>
        <w:rPr>
          <w:highlight w:val="yellow"/>
        </w:rPr>
      </w:pPr>
      <w:r w:rsidRPr="001A11DA">
        <w:rPr>
          <w:highlight w:val="yellow"/>
        </w:rPr>
        <w:t>Includes</w:t>
      </w:r>
    </w:p>
    <w:p w14:paraId="194B4012" w14:textId="102C96E1" w:rsidR="00BC488B" w:rsidRPr="001A11DA" w:rsidRDefault="00BC488B" w:rsidP="00BC488B">
      <w:pPr>
        <w:pStyle w:val="ListParagraph"/>
        <w:numPr>
          <w:ilvl w:val="2"/>
          <w:numId w:val="11"/>
        </w:numPr>
        <w:rPr>
          <w:highlight w:val="yellow"/>
        </w:rPr>
      </w:pPr>
      <w:r w:rsidRPr="001A11DA">
        <w:rPr>
          <w:highlight w:val="yellow"/>
        </w:rPr>
        <w:t>How project objective was met</w:t>
      </w:r>
    </w:p>
    <w:p w14:paraId="19A4E120" w14:textId="5DF08CF8" w:rsidR="00BC488B" w:rsidRPr="001A11DA" w:rsidRDefault="00BC488B" w:rsidP="00BC488B">
      <w:pPr>
        <w:pStyle w:val="ListParagraph"/>
        <w:numPr>
          <w:ilvl w:val="2"/>
          <w:numId w:val="11"/>
        </w:numPr>
        <w:rPr>
          <w:highlight w:val="yellow"/>
        </w:rPr>
      </w:pPr>
      <w:r w:rsidRPr="001A11DA">
        <w:rPr>
          <w:highlight w:val="yellow"/>
        </w:rPr>
        <w:t>What would be changed if project carried out again</w:t>
      </w:r>
    </w:p>
    <w:p w14:paraId="705CE088" w14:textId="2B604987" w:rsidR="00BC488B" w:rsidRPr="001A11DA" w:rsidRDefault="00BC488B" w:rsidP="00BC488B">
      <w:pPr>
        <w:pStyle w:val="ListParagraph"/>
        <w:numPr>
          <w:ilvl w:val="2"/>
          <w:numId w:val="11"/>
        </w:numPr>
        <w:rPr>
          <w:highlight w:val="yellow"/>
        </w:rPr>
      </w:pPr>
      <w:r w:rsidRPr="001A11DA">
        <w:rPr>
          <w:highlight w:val="yellow"/>
        </w:rPr>
        <w:t>Experiences taken from project</w:t>
      </w:r>
    </w:p>
    <w:p w14:paraId="075B8534" w14:textId="5D11DF06" w:rsidR="00BC488B" w:rsidRDefault="00BC488B"/>
    <w:p w14:paraId="11A5DFCB" w14:textId="1A5D4090" w:rsidR="00BC488B" w:rsidRDefault="00BC488B"/>
    <w:p w14:paraId="0682967A" w14:textId="5ABB1A49" w:rsidR="00BC488B" w:rsidRDefault="00BC488B"/>
    <w:p w14:paraId="56EC54EF" w14:textId="165C76EA" w:rsidR="00BC488B" w:rsidRDefault="00BC488B"/>
    <w:p w14:paraId="744AB1C4" w14:textId="479CF134" w:rsidR="00BC488B" w:rsidRDefault="00BC488B"/>
    <w:p w14:paraId="6ADE2CDB" w14:textId="6E21CEF1" w:rsidR="00BC488B" w:rsidRDefault="00BC488B"/>
    <w:p w14:paraId="220CE046" w14:textId="27B4BB8B" w:rsidR="00BC488B" w:rsidRDefault="00BC488B"/>
    <w:p w14:paraId="5B8B8A87" w14:textId="2CE1DB63" w:rsidR="00BC488B" w:rsidRDefault="00BC488B"/>
    <w:p w14:paraId="6FAA324A" w14:textId="4A95F3B5" w:rsidR="00BC488B" w:rsidRDefault="00BC488B"/>
    <w:p w14:paraId="75B34203" w14:textId="4919125E" w:rsidR="00BC488B" w:rsidRDefault="00BC488B"/>
    <w:p w14:paraId="61E278A3" w14:textId="5B10A1E4" w:rsidR="00BC488B" w:rsidRDefault="00BC488B"/>
    <w:p w14:paraId="281F8C9C" w14:textId="77777777" w:rsidR="00BC488B" w:rsidRDefault="00BC488B"/>
    <w:p w14:paraId="2A813CC4" w14:textId="77777777" w:rsidR="008A58DD" w:rsidRDefault="008A58DD" w:rsidP="008A58DD">
      <w:pPr>
        <w:pStyle w:val="Heading1"/>
      </w:pPr>
      <w:bookmarkStart w:id="174" w:name="_Toc33510355"/>
      <w:r>
        <w:t>Bibliography</w:t>
      </w:r>
      <w:bookmarkEnd w:id="174"/>
    </w:p>
    <w:p w14:paraId="3B04F0AA" w14:textId="77777777" w:rsidR="008A58DD" w:rsidRPr="008A58DD" w:rsidRDefault="008A58DD" w:rsidP="008A58DD"/>
    <w:p w14:paraId="2080CBA3"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nd figures | European Blind Union [WWW Document], 2019. URL http://www.euroblind.org/about-blindness-and-partial-sight/facts-and-figures (accessed 10.19.19).</w:t>
      </w:r>
    </w:p>
    <w:p w14:paraId="0810F38D"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bout sight loss [WWW Document], 2016. NCBI. URL https://www.ncbi.ie/facts-about-sightloss/ (accessed 10.19.19).</w:t>
      </w:r>
    </w:p>
    <w:p w14:paraId="0D5C18B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Vision impairment and blindness [WWW Document], 2019. URL https://www.who.int/news-room/fact-sheets/detail/blindness-and-visual-impairment (accessed 10.19.19).</w:t>
      </w:r>
    </w:p>
    <w:p w14:paraId="212C78E0" w14:textId="237926E6"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Bill Holton, 2019. </w:t>
      </w:r>
      <w:r w:rsidR="00EC144B" w:rsidRPr="00C121EA">
        <w:rPr>
          <w:rFonts w:ascii="Calibri" w:hAnsi="Calibri" w:cs="Calibri"/>
          <w:szCs w:val="24"/>
        </w:rPr>
        <w:t>Smartphone GPS Navigation | American Foundation for the Blind. URL https://www.afb.org/blindness-and-low-vision/using-technology/smartphone-gps-navigation-people-visual-impairments (accessed 10.19.19).</w:t>
      </w:r>
    </w:p>
    <w:p w14:paraId="4225E7CA"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The Miniguide, an ultrasonic mobility aid, electronic travel aid (ETA) [WWW Document], 2019. URL http://www.gdp-research.com.au/minig_1.htm (accessed 11.01.19).</w:t>
      </w:r>
    </w:p>
    <w:p w14:paraId="433A15F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MaxiAids | Ray Electronic Mobility Aid for the Blind [WWW Document], 2019. URL https://www.maxiaids.com/ray-electronic-mobility-aid-for-the-blind (accessed 11.01.19).</w:t>
      </w:r>
    </w:p>
    <w:p w14:paraId="266A4A1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CareTec - Products for the Blind and Visually Impaired: Ray® - the handy mobility aid! [WWW Document], 2019. URL http://www.caretec.at/Mobility.148.0.html?&amp;cHash=a82f48fd87&amp;detail=3131 (accessed 11.01.19).</w:t>
      </w:r>
    </w:p>
    <w:p w14:paraId="56A89976" w14:textId="77777777" w:rsidR="00EC144B" w:rsidRPr="00C121EA" w:rsidRDefault="00EC144B" w:rsidP="00EC144B">
      <w:pPr>
        <w:pStyle w:val="ListParagraph"/>
        <w:numPr>
          <w:ilvl w:val="0"/>
          <w:numId w:val="6"/>
        </w:numPr>
        <w:rPr>
          <w:rFonts w:cstheme="minorHAnsi"/>
        </w:rPr>
      </w:pPr>
      <w:r w:rsidRPr="00C121EA">
        <w:rPr>
          <w:rFonts w:cstheme="minorHAnsi"/>
        </w:rPr>
        <w:t xml:space="preserve">C. Ezhilarasi, R. Jeyameenachi, Mr. A.R. Aravind, 2017. A Raspberry Pi Based Assistive Aid for Visually Impaired Users. Volume 3 Issue 2. </w:t>
      </w:r>
    </w:p>
    <w:p w14:paraId="1D14268D" w14:textId="77777777" w:rsidR="00EC144B" w:rsidRPr="00C121EA" w:rsidRDefault="00EC144B" w:rsidP="00EC144B">
      <w:pPr>
        <w:pStyle w:val="ListParagraph"/>
        <w:numPr>
          <w:ilvl w:val="0"/>
          <w:numId w:val="6"/>
        </w:numPr>
        <w:rPr>
          <w:rFonts w:cstheme="minorHAnsi"/>
        </w:rPr>
      </w:pPr>
      <w:r w:rsidRPr="00C121EA">
        <w:rPr>
          <w:rFonts w:eastAsia="Arial" w:cstheme="minorHAnsi"/>
        </w:rPr>
        <w:t xml:space="preserve">Shankar Sivan, Gopu Darson, 2016. </w:t>
      </w:r>
      <w:r w:rsidRPr="00C121EA">
        <w:rPr>
          <w:rFonts w:cstheme="minorHAnsi"/>
        </w:rPr>
        <w:t xml:space="preserve">Computer Vision based Assistive Technology For Blind and Visually Impaired People. </w:t>
      </w:r>
    </w:p>
    <w:p w14:paraId="2917AB2B" w14:textId="77777777" w:rsidR="00EC144B" w:rsidRPr="00C121EA" w:rsidRDefault="00EC144B" w:rsidP="00EC144B">
      <w:pPr>
        <w:pStyle w:val="ListParagraph"/>
        <w:numPr>
          <w:ilvl w:val="0"/>
          <w:numId w:val="6"/>
        </w:numPr>
        <w:rPr>
          <w:rFonts w:cstheme="minorHAnsi"/>
        </w:rPr>
      </w:pPr>
      <w:r w:rsidRPr="00C121EA">
        <w:rPr>
          <w:rFonts w:cstheme="minorHAnsi"/>
        </w:rPr>
        <w:t xml:space="preserve">Anushree Harsur, Chitra.M, 2015. Voice Based Navigation System for Blind People Using Ultrasonic Sensor. International Journal on Recent and Innovation Trends in Computing and Communication. Volume 3 Issue 6. </w:t>
      </w:r>
    </w:p>
    <w:p w14:paraId="0C0E5017" w14:textId="77777777" w:rsidR="00EC144B" w:rsidRPr="00C121EA" w:rsidRDefault="00EC144B" w:rsidP="00EC144B">
      <w:pPr>
        <w:pStyle w:val="ListParagraph"/>
        <w:numPr>
          <w:ilvl w:val="0"/>
          <w:numId w:val="6"/>
        </w:numPr>
        <w:rPr>
          <w:rFonts w:cstheme="minorHAnsi"/>
        </w:rPr>
      </w:pPr>
      <w:r w:rsidRPr="00C121EA">
        <w:rPr>
          <w:rFonts w:cstheme="minorHAnsi"/>
        </w:rPr>
        <w:t xml:space="preserve">Ayush Wattal, Ashutosh Ojha, Manoj Kumar, 2016. Obstacle Detection for Visually Impaired Using Raspberry Pi and Ultrasonic Sensors. National Conference on Product Design. </w:t>
      </w:r>
    </w:p>
    <w:p w14:paraId="1C233010" w14:textId="77777777" w:rsidR="00EC144B" w:rsidRPr="00C121EA" w:rsidRDefault="00EC144B" w:rsidP="00EC144B">
      <w:pPr>
        <w:pStyle w:val="ListParagraph"/>
        <w:numPr>
          <w:ilvl w:val="0"/>
          <w:numId w:val="6"/>
        </w:numPr>
        <w:rPr>
          <w:rFonts w:cstheme="minorHAnsi"/>
        </w:rPr>
      </w:pPr>
      <w:r w:rsidRPr="00C121EA">
        <w:rPr>
          <w:rFonts w:cstheme="minorHAnsi"/>
        </w:rPr>
        <w:t xml:space="preserve">V.S.S.Kaushalya, K.D.D.P.Premarathne, H.M.Shadir, P.Krithika, S.G.S.Fernando, 2016. Automated Help aid for Visually Impaired People using Obstacle Detection and GPS Technology. International Journal of Scientific and Research Publications. Volume 6 Issue 11. </w:t>
      </w:r>
    </w:p>
    <w:p w14:paraId="0CF7A803"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What is a Raspberry Pi? [WWW Document], 2019. Raspberry Pi. URL https://www.raspberrypi.org/help/what-is-a-raspberry-pi/ (accessed 11.03.19).</w:t>
      </w:r>
    </w:p>
    <w:p w14:paraId="13F53889"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Raspberry Pi 3 Model B [WWW Document], 2019. Pi Hut. URL https://thepihut.com/products/raspberry-pi-3-model-b (accessed 11.03.19).</w:t>
      </w:r>
    </w:p>
    <w:p w14:paraId="41869126"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Installing operating system images - Raspberry Pi Documentation [WWW Document], 2019. URL https://www.raspberrypi.org/documentation/installation/installing-images/ (accessed 11.03.19).</w:t>
      </w:r>
    </w:p>
    <w:p w14:paraId="627B2D2E"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lastRenderedPageBreak/>
        <w:t>NOOBS - Raspberry Pi Documentation [WWW Document], 2019. URL https://www.raspberrypi.org/documentation/installation/noobs.md (accessed 11.03.19).</w:t>
      </w:r>
    </w:p>
    <w:p w14:paraId="2A811767"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Getting started with the Camera Module - Introduction | Raspberry Pi Projects [WWW Document], 2019. URL https://projects.raspberrypi.org/en/projects/getting-started-with-picamera (accessed 11.03.19).</w:t>
      </w:r>
    </w:p>
    <w:p w14:paraId="356B8E27"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About – OpenCV [WWW Document], 2019. URL https://opencv.org/about/ (accessed 11.03.19).</w:t>
      </w:r>
    </w:p>
    <w:p w14:paraId="7A394FC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Image Recognition With TensorFlow on Raspberry Pi, 2019. Image Recognition With TensorFlow on Raspberry Pi [WWW Document]. Instructables. URL https://www.instructables.com/id/Image-Recognition-With-TensorFlow-on-Raspberry-Pi/ (accessed 11.03.19).</w:t>
      </w:r>
    </w:p>
    <w:p w14:paraId="03B738F4" w14:textId="112D524F"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Martin Heller, 2019. </w:t>
      </w:r>
      <w:r w:rsidR="00EC144B" w:rsidRPr="00C121EA">
        <w:rPr>
          <w:rFonts w:ascii="Calibri" w:hAnsi="Calibri" w:cs="Calibri"/>
          <w:szCs w:val="24"/>
        </w:rPr>
        <w:t>What is Keras? The deep neural network API explained | InfoWorld. URL https://www.infoworld.com/article/3336192/what-is-keras-the-deep-neural-network-api-explained.html (accessed 11.03.19).</w:t>
      </w:r>
    </w:p>
    <w:p w14:paraId="78C4E587" w14:textId="77777777" w:rsidR="00EC144B" w:rsidRPr="00C121EA" w:rsidRDefault="00EC144B" w:rsidP="00EC144B">
      <w:pPr>
        <w:pStyle w:val="ListParagraph"/>
        <w:numPr>
          <w:ilvl w:val="0"/>
          <w:numId w:val="6"/>
        </w:numPr>
      </w:pPr>
      <w:r w:rsidRPr="00C121EA">
        <w:t xml:space="preserve">What Is Object Detection? [WWW Document], 2019. URL </w:t>
      </w:r>
      <w:hyperlink r:id="rId51" w:history="1">
        <w:r w:rsidRPr="00C121EA">
          <w:rPr>
            <w:rStyle w:val="Hyperlink"/>
            <w:color w:val="auto"/>
            <w:u w:val="none"/>
          </w:rPr>
          <w:t>https://uk.mathworks.com/discovery/object-detection.html</w:t>
        </w:r>
      </w:hyperlink>
      <w:r w:rsidRPr="00C121EA">
        <w:t xml:space="preserve">  (accessed 18.11.2019)</w:t>
      </w:r>
    </w:p>
    <w:p w14:paraId="34A66F3E" w14:textId="3A4C1E16" w:rsidR="00EC144B" w:rsidRPr="00C121EA" w:rsidRDefault="00030818" w:rsidP="00EC144B">
      <w:pPr>
        <w:pStyle w:val="ListParagraph"/>
        <w:numPr>
          <w:ilvl w:val="0"/>
          <w:numId w:val="6"/>
        </w:numPr>
      </w:pPr>
      <w:r>
        <w:t xml:space="preserve">Pulkit Sharma, 2019. </w:t>
      </w:r>
      <w:r w:rsidR="00EC144B" w:rsidRPr="00C121EA">
        <w:t xml:space="preserve">Step-by-Step Implementation of Mask R-CNN for Image Segmentation. URL </w:t>
      </w:r>
      <w:hyperlink r:id="rId52" w:history="1">
        <w:r w:rsidR="00EC144B" w:rsidRPr="00C121EA">
          <w:rPr>
            <w:rStyle w:val="Hyperlink"/>
            <w:color w:val="auto"/>
            <w:u w:val="none"/>
          </w:rPr>
          <w:t>https://www.analyticsvidhya.com/blog/2019/07/computer-vision-implementing-mask-r-cnn-image-segmentation/</w:t>
        </w:r>
      </w:hyperlink>
      <w:r w:rsidR="00EC144B" w:rsidRPr="00C121EA">
        <w:t xml:space="preserve"> (accessed 18.11.2019)</w:t>
      </w:r>
    </w:p>
    <w:p w14:paraId="70067975" w14:textId="77777777" w:rsidR="00EC144B" w:rsidRPr="00C121EA" w:rsidRDefault="00EC144B" w:rsidP="00EC144B">
      <w:pPr>
        <w:pStyle w:val="ListParagraph"/>
        <w:numPr>
          <w:ilvl w:val="0"/>
          <w:numId w:val="6"/>
        </w:numPr>
      </w:pPr>
      <w:r w:rsidRPr="00C121EA">
        <w:t xml:space="preserve">matterport/Mask_RCNN: Mask R-CNN for object detection and instance segmentation on Keras and TensorFlow, 2017. URL </w:t>
      </w:r>
      <w:hyperlink r:id="rId53" w:history="1">
        <w:r w:rsidRPr="00C121EA">
          <w:rPr>
            <w:rStyle w:val="Hyperlink"/>
            <w:color w:val="auto"/>
            <w:u w:val="none"/>
          </w:rPr>
          <w:t>https://github.com/matterport/Mask_RCNN</w:t>
        </w:r>
      </w:hyperlink>
      <w:r w:rsidRPr="00C121EA">
        <w:t xml:space="preserve"> (accessed 06.12.2019)</w:t>
      </w:r>
    </w:p>
    <w:p w14:paraId="436E78D6" w14:textId="77777777" w:rsidR="00EC144B" w:rsidRPr="00C121EA" w:rsidRDefault="00EC144B" w:rsidP="00EC144B">
      <w:pPr>
        <w:pStyle w:val="ListParagraph"/>
        <w:numPr>
          <w:ilvl w:val="0"/>
          <w:numId w:val="6"/>
        </w:numPr>
      </w:pPr>
      <w:r w:rsidRPr="00C121EA">
        <w:t>Thushan Ganegedara</w:t>
      </w:r>
      <w:r w:rsidRPr="00C121EA">
        <w:rPr>
          <w:rFonts w:ascii="Calibri" w:hAnsi="Calibri" w:cs="Calibri"/>
          <w:szCs w:val="24"/>
        </w:rPr>
        <w:t>,</w:t>
      </w:r>
      <w:r w:rsidRPr="00C121EA">
        <w:t xml:space="preserve"> 2019. Intuitive Guide to Convolutional Neural Networks, 2019. URL </w:t>
      </w:r>
      <w:hyperlink r:id="rId54" w:history="1">
        <w:r w:rsidRPr="00C121EA">
          <w:rPr>
            <w:rStyle w:val="Hyperlink"/>
            <w:color w:val="auto"/>
            <w:u w:val="none"/>
          </w:rPr>
          <w:t>https://towardsdatascience.com/light-on-math-machine-learning-intuitive-guide-to-convolution-neural-networks-e3f054dd5daa</w:t>
        </w:r>
      </w:hyperlink>
      <w:r w:rsidRPr="00C121EA">
        <w:t xml:space="preserve"> (accessed 18.11.2019)</w:t>
      </w:r>
    </w:p>
    <w:p w14:paraId="001E82FC" w14:textId="7B3D1A6D" w:rsidR="00EC144B" w:rsidRPr="00C121EA" w:rsidRDefault="0092332F" w:rsidP="00EC144B">
      <w:pPr>
        <w:pStyle w:val="ListParagraph"/>
        <w:numPr>
          <w:ilvl w:val="0"/>
          <w:numId w:val="6"/>
        </w:numPr>
      </w:pPr>
      <w:r>
        <w:t xml:space="preserve">Pulkit Sharma, 2018. </w:t>
      </w:r>
      <w:r w:rsidR="00EC144B" w:rsidRPr="00C121EA">
        <w:t>Implementing Faster R-CNN in Python for Object Detectio</w:t>
      </w:r>
      <w:r>
        <w:t>n</w:t>
      </w:r>
      <w:r w:rsidR="00EC144B" w:rsidRPr="00C121EA">
        <w:t xml:space="preserve">. URL </w:t>
      </w:r>
      <w:hyperlink r:id="rId55" w:history="1">
        <w:r w:rsidR="00EC144B" w:rsidRPr="00515017">
          <w:rPr>
            <w:rStyle w:val="Hyperlink"/>
            <w:color w:val="auto"/>
            <w:u w:val="none"/>
          </w:rPr>
          <w:t>https://www.analyticsvidhya.com/blog/2018/11/implementation-faster-r-cnn-python-object-detection/</w:t>
        </w:r>
      </w:hyperlink>
      <w:r w:rsidR="00EC144B" w:rsidRPr="00C121EA">
        <w:t xml:space="preserve"> (accessed 18.11.2019)</w:t>
      </w:r>
    </w:p>
    <w:p w14:paraId="2D93BDD6" w14:textId="77777777" w:rsidR="00EC144B" w:rsidRPr="00C121EA" w:rsidRDefault="00EC144B" w:rsidP="00EC144B">
      <w:pPr>
        <w:pStyle w:val="ListParagraph"/>
        <w:numPr>
          <w:ilvl w:val="0"/>
          <w:numId w:val="6"/>
        </w:numPr>
      </w:pPr>
      <w:r w:rsidRPr="00C121EA">
        <w:t xml:space="preserve">Waleed Abdulla, 2018. Splash of Color: Instance Segmentation with Mask R-CNN and TensorFlow. URL </w:t>
      </w:r>
      <w:hyperlink r:id="rId56" w:history="1">
        <w:r w:rsidRPr="00C121EA">
          <w:rPr>
            <w:rStyle w:val="Hyperlink"/>
            <w:color w:val="auto"/>
            <w:u w:val="none"/>
          </w:rPr>
          <w:t>https://engineering.matterport.com/splash-of-color-instance-segmentation-with-mask-r-cnn-and-tensorflow-7c761e238b46</w:t>
        </w:r>
      </w:hyperlink>
      <w:r w:rsidRPr="00C121EA">
        <w:t xml:space="preserve"> (accessed 18.11.2019)</w:t>
      </w:r>
    </w:p>
    <w:p w14:paraId="17E68EBE"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LeanKit, 2019. Top 6 Software Development Methodologies [WWW Document]. LeanKit. URL https://leankit.com/blog/2019/03/top-6-software-development-methodologies/ (accessed 10.19.19). </w:t>
      </w:r>
    </w:p>
    <w:p w14:paraId="02FEC247" w14:textId="18B54AD9" w:rsidR="00EC144B" w:rsidRPr="002A3FA6" w:rsidRDefault="00845E9D"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Paul Dolman-</w:t>
      </w:r>
      <w:proofErr w:type="spellStart"/>
      <w:r w:rsidRPr="002A3FA6">
        <w:rPr>
          <w:rFonts w:ascii="Calibri" w:hAnsi="Calibri" w:cs="Calibri"/>
          <w:szCs w:val="24"/>
        </w:rPr>
        <w:t>Darrall</w:t>
      </w:r>
      <w:proofErr w:type="spellEnd"/>
      <w:r w:rsidRPr="002A3FA6">
        <w:rPr>
          <w:rFonts w:ascii="Calibri" w:hAnsi="Calibri" w:cs="Calibri"/>
          <w:szCs w:val="24"/>
        </w:rPr>
        <w:t xml:space="preserve">, 2019. </w:t>
      </w:r>
      <w:r w:rsidR="00EC144B" w:rsidRPr="002A3FA6">
        <w:rPr>
          <w:rFonts w:ascii="Calibri" w:hAnsi="Calibri" w:cs="Calibri"/>
          <w:szCs w:val="24"/>
        </w:rPr>
        <w:t>Scrum - the diagram. Emergn. URL https://www.emergn.com/blog/scrum-the-diagram/ (accessed 11.03.19).</w:t>
      </w:r>
      <w:r w:rsidR="00EC144B" w:rsidRPr="002A3FA6">
        <w:fldChar w:fldCharType="begin"/>
      </w:r>
      <w:r w:rsidR="00EC144B" w:rsidRPr="002A3FA6">
        <w:instrText xml:space="preserve"> ADDIN ZOTERO_BIBL {"uncited":[],"omitted":[],"custom":[]} CSL_BIBLIOGRAPHY </w:instrText>
      </w:r>
      <w:r w:rsidR="00EC144B" w:rsidRPr="002A3FA6">
        <w:fldChar w:fldCharType="separate"/>
      </w:r>
    </w:p>
    <w:p w14:paraId="026FDA90"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What is Waterfall Model in software testing and what are advantages and disadvantages of Waterfall Model [WWW Document], 2015. Testingfreak. URL http://testingfreak.com/waterfall-model-software-testing-advantages-disadvantages-waterfall-model/ (accessed 11.03.19).</w:t>
      </w:r>
    </w:p>
    <w:p w14:paraId="182085B5" w14:textId="77777777" w:rsidR="00EC144B" w:rsidRPr="002A3FA6" w:rsidRDefault="00EC144B" w:rsidP="00EC144B">
      <w:pPr>
        <w:pStyle w:val="ListParagraph"/>
        <w:numPr>
          <w:ilvl w:val="0"/>
          <w:numId w:val="6"/>
        </w:numPr>
      </w:pPr>
      <w:r w:rsidRPr="002A3FA6">
        <w:fldChar w:fldCharType="end"/>
      </w:r>
      <w:r w:rsidRPr="002A3FA6">
        <w:t>Feature Driven Development Methodology [WWW Document], 2018. URL https://newline.tech/blog/feature-driven-development-methodology/ (accessed 11.03.19).</w:t>
      </w:r>
    </w:p>
    <w:p w14:paraId="12225D67" w14:textId="6B890331" w:rsidR="00EC144B" w:rsidRDefault="00EC144B" w:rsidP="00EC144B">
      <w:pPr>
        <w:pStyle w:val="ListParagraph"/>
        <w:numPr>
          <w:ilvl w:val="0"/>
          <w:numId w:val="6"/>
        </w:numPr>
      </w:pPr>
      <w:r>
        <w:t xml:space="preserve">Claude Vincent, </w:t>
      </w:r>
      <w:r w:rsidRPr="00FF51C5">
        <w:t>François</w:t>
      </w:r>
      <w:r>
        <w:t xml:space="preserve"> Routhier, </w:t>
      </w:r>
      <w:r w:rsidRPr="00FF51C5">
        <w:t>Valérie</w:t>
      </w:r>
      <w:r>
        <w:t xml:space="preserve"> Martel, </w:t>
      </w:r>
      <w:r w:rsidRPr="00FF51C5">
        <w:t>Marie-Ève</w:t>
      </w:r>
      <w:r>
        <w:t xml:space="preserve"> Mottard, </w:t>
      </w:r>
      <w:r w:rsidRPr="00FF51C5">
        <w:t>Frédéric</w:t>
      </w:r>
      <w:r>
        <w:t xml:space="preserve"> Dumont, Lise </w:t>
      </w:r>
      <w:r w:rsidRPr="00FF51C5">
        <w:t>Côté</w:t>
      </w:r>
      <w:r>
        <w:t xml:space="preserve">, Danielle </w:t>
      </w:r>
      <w:r w:rsidRPr="00FF51C5">
        <w:t>Cloutier</w:t>
      </w:r>
      <w:r>
        <w:t xml:space="preserve">, 2014. </w:t>
      </w:r>
      <w:r w:rsidRPr="00FF51C5">
        <w:t>Field testing of two electronic mobility aid devices for persons who are deaf-blind</w:t>
      </w:r>
      <w:r>
        <w:t xml:space="preserve">. </w:t>
      </w:r>
      <w:r w:rsidRPr="00FF51C5">
        <w:t>Disability and Rehabilitation. Assistive Technology</w:t>
      </w:r>
      <w:r>
        <w:t xml:space="preserve">. Volume 9 Issue 5. URL </w:t>
      </w:r>
      <w:hyperlink r:id="rId57" w:history="1">
        <w:r w:rsidRPr="00FF51C5">
          <w:rPr>
            <w:rStyle w:val="Hyperlink"/>
            <w:color w:val="auto"/>
            <w:u w:val="none"/>
          </w:rPr>
          <w:t>https://www.ncbi.nlm.nih.gov/pubmed/24266810</w:t>
        </w:r>
      </w:hyperlink>
      <w:r>
        <w:t xml:space="preserve"> (accessed 07.12.19)</w:t>
      </w:r>
    </w:p>
    <w:p w14:paraId="024C7168" w14:textId="4D52D500" w:rsidR="00E15179" w:rsidRDefault="00103CD0" w:rsidP="00EC144B">
      <w:pPr>
        <w:pStyle w:val="ListParagraph"/>
        <w:numPr>
          <w:ilvl w:val="0"/>
          <w:numId w:val="6"/>
        </w:numPr>
      </w:pPr>
      <w:r>
        <w:t>What is Computer Vision? – Definition from Techopedia [WWW Document], 2020</w:t>
      </w:r>
      <w:r w:rsidR="00507992">
        <w:t xml:space="preserve">. URL </w:t>
      </w:r>
      <w:hyperlink r:id="rId58" w:history="1">
        <w:r w:rsidR="00507992" w:rsidRPr="008A0FC7">
          <w:rPr>
            <w:rStyle w:val="Hyperlink"/>
            <w:color w:val="auto"/>
            <w:u w:val="none"/>
          </w:rPr>
          <w:t>https://www.techopedia.com/definition/32309/computer-vision</w:t>
        </w:r>
      </w:hyperlink>
      <w:r w:rsidR="00507992" w:rsidRPr="008A0FC7">
        <w:t xml:space="preserve"> (ac</w:t>
      </w:r>
      <w:r w:rsidR="00507992">
        <w:t>cessed 11.02.20_</w:t>
      </w:r>
    </w:p>
    <w:p w14:paraId="51E0BF93" w14:textId="70C8B942" w:rsidR="00E15179" w:rsidRDefault="006A5E15" w:rsidP="00EC144B">
      <w:pPr>
        <w:pStyle w:val="ListParagraph"/>
        <w:numPr>
          <w:ilvl w:val="0"/>
          <w:numId w:val="6"/>
        </w:numPr>
      </w:pPr>
      <w:r>
        <w:lastRenderedPageBreak/>
        <w:t xml:space="preserve">Jason </w:t>
      </w:r>
      <w:r w:rsidR="00EA0A67">
        <w:t xml:space="preserve">Brownlee, 2020. A Gentle Introduction to Computer Vision. URL </w:t>
      </w:r>
      <w:hyperlink r:id="rId59" w:history="1">
        <w:r w:rsidR="00EA0A67" w:rsidRPr="00EA0A67">
          <w:rPr>
            <w:rStyle w:val="Hyperlink"/>
            <w:color w:val="auto"/>
            <w:u w:val="none"/>
          </w:rPr>
          <w:t>https://machinelearningmastery.com/what-is-computer-vision/</w:t>
        </w:r>
      </w:hyperlink>
      <w:r w:rsidR="00EA0A67">
        <w:t xml:space="preserve"> (accessed 11.02.20)</w:t>
      </w:r>
    </w:p>
    <w:p w14:paraId="0B15D2D9" w14:textId="6B01A29F" w:rsidR="00356D34" w:rsidRDefault="006A5E15" w:rsidP="00EC144B">
      <w:pPr>
        <w:pStyle w:val="ListParagraph"/>
        <w:numPr>
          <w:ilvl w:val="0"/>
          <w:numId w:val="6"/>
        </w:numPr>
      </w:pPr>
      <w:r>
        <w:t xml:space="preserve">James </w:t>
      </w:r>
      <w:r w:rsidR="00EA0A67">
        <w:t xml:space="preserve">Le, 2018. The 5 Computer Vision Techniques That Will Change How You See The World. URL </w:t>
      </w:r>
      <w:hyperlink r:id="rId60" w:history="1">
        <w:r w:rsidR="00EA0A67" w:rsidRPr="00EA0A67">
          <w:rPr>
            <w:rStyle w:val="Hyperlink"/>
            <w:color w:val="auto"/>
            <w:u w:val="none"/>
          </w:rPr>
          <w:t>https://heartbeat.fritz.ai/the-5-computer-vision-techniques-that-will-change-how-you-see-the-world-1ee19334354b</w:t>
        </w:r>
      </w:hyperlink>
      <w:r w:rsidR="00EA0A67">
        <w:t xml:space="preserve"> (accessed 11.02.20)</w:t>
      </w:r>
    </w:p>
    <w:p w14:paraId="4585E707" w14:textId="6B420097" w:rsidR="00356D34" w:rsidRDefault="009C3460" w:rsidP="00EC144B">
      <w:pPr>
        <w:pStyle w:val="ListParagraph"/>
        <w:numPr>
          <w:ilvl w:val="0"/>
          <w:numId w:val="6"/>
        </w:numPr>
      </w:pPr>
      <w:r>
        <w:t xml:space="preserve">Best Guide To Know About Computer Vision Techniques [WWW Document], 2019. URL </w:t>
      </w:r>
      <w:hyperlink r:id="rId61" w:history="1">
        <w:r w:rsidRPr="009C3460">
          <w:rPr>
            <w:rStyle w:val="Hyperlink"/>
            <w:color w:val="auto"/>
            <w:u w:val="none"/>
          </w:rPr>
          <w:t>https://blog.eduonix.com/artificial-intelligence/understanding-computer-vision-techniques/</w:t>
        </w:r>
      </w:hyperlink>
      <w:r w:rsidRPr="009C3460">
        <w:t xml:space="preserve"> </w:t>
      </w:r>
      <w:r>
        <w:t>(accessed 11.02.20)</w:t>
      </w:r>
    </w:p>
    <w:p w14:paraId="303E62CE" w14:textId="1C226FE1" w:rsidR="00566539" w:rsidRDefault="006A5E15" w:rsidP="00EC144B">
      <w:pPr>
        <w:pStyle w:val="ListParagraph"/>
        <w:numPr>
          <w:ilvl w:val="0"/>
          <w:numId w:val="6"/>
        </w:numPr>
      </w:pPr>
      <w:proofErr w:type="spellStart"/>
      <w:r>
        <w:t>Natallia</w:t>
      </w:r>
      <w:proofErr w:type="spellEnd"/>
      <w:r>
        <w:t xml:space="preserve"> </w:t>
      </w:r>
      <w:proofErr w:type="spellStart"/>
      <w:r w:rsidR="009C3460">
        <w:t>Sakovich</w:t>
      </w:r>
      <w:proofErr w:type="spellEnd"/>
      <w:r w:rsidR="009C3460">
        <w:t>, 2020</w:t>
      </w:r>
      <w:r>
        <w:t xml:space="preserve">. Best programming languages for image recognition | </w:t>
      </w:r>
      <w:proofErr w:type="spellStart"/>
      <w:r>
        <w:t>SaM</w:t>
      </w:r>
      <w:proofErr w:type="spellEnd"/>
      <w:r>
        <w:t xml:space="preserve"> Solutions. URL </w:t>
      </w:r>
      <w:hyperlink r:id="rId62" w:history="1">
        <w:r w:rsidRPr="006A5E15">
          <w:rPr>
            <w:rStyle w:val="Hyperlink"/>
            <w:color w:val="auto"/>
            <w:u w:val="none"/>
          </w:rPr>
          <w:t>https://www.sam-solutions.com/blog/image-recognition-which-programming-language-to-choose/</w:t>
        </w:r>
      </w:hyperlink>
      <w:r w:rsidRPr="006A5E15">
        <w:t xml:space="preserve"> (accessed 11.02.20)</w:t>
      </w:r>
    </w:p>
    <w:p w14:paraId="706CD0A5" w14:textId="6B7D46D8" w:rsidR="0023497F" w:rsidRDefault="006A5E15" w:rsidP="00EC144B">
      <w:pPr>
        <w:pStyle w:val="ListParagraph"/>
        <w:numPr>
          <w:ilvl w:val="0"/>
          <w:numId w:val="6"/>
        </w:numPr>
      </w:pPr>
      <w:r>
        <w:t xml:space="preserve">Hugo Mayo, </w:t>
      </w:r>
      <w:proofErr w:type="spellStart"/>
      <w:r>
        <w:t>Hashan</w:t>
      </w:r>
      <w:proofErr w:type="spellEnd"/>
      <w:r>
        <w:t xml:space="preserve"> </w:t>
      </w:r>
      <w:proofErr w:type="spellStart"/>
      <w:r>
        <w:t>Punchihewa</w:t>
      </w:r>
      <w:proofErr w:type="spellEnd"/>
      <w:r>
        <w:t xml:space="preserve">, Julie Emile, Jack Morrison, 2018. Convolutional Neural Networks, URL </w:t>
      </w:r>
      <w:hyperlink r:id="rId63" w:history="1">
        <w:r w:rsidRPr="006A5E15">
          <w:rPr>
            <w:rStyle w:val="Hyperlink"/>
            <w:color w:val="auto"/>
            <w:u w:val="none"/>
          </w:rPr>
          <w:t>https://www.doc.ic.ac.uk/~jce317/introduction-cnns.html</w:t>
        </w:r>
      </w:hyperlink>
      <w:r w:rsidRPr="006A5E15">
        <w:t xml:space="preserve"> </w:t>
      </w:r>
      <w:r>
        <w:t>(accessed 11.02.20)</w:t>
      </w:r>
    </w:p>
    <w:p w14:paraId="57F41B26" w14:textId="65F96795" w:rsidR="0023497F" w:rsidRDefault="006A5E15" w:rsidP="00EC144B">
      <w:pPr>
        <w:pStyle w:val="ListParagraph"/>
        <w:numPr>
          <w:ilvl w:val="0"/>
          <w:numId w:val="6"/>
        </w:numPr>
      </w:pPr>
      <w:r>
        <w:t xml:space="preserve">Pulkit Sharma, 2018. A Step-by-Step Introduction to the Basic Object Detection Algorithms (Part 1). URL </w:t>
      </w:r>
      <w:hyperlink r:id="rId64" w:history="1">
        <w:r w:rsidRPr="006A5E15">
          <w:rPr>
            <w:rStyle w:val="Hyperlink"/>
            <w:color w:val="auto"/>
            <w:u w:val="none"/>
          </w:rPr>
          <w:t>https://www.analyticsvidhya.com/blog/2018/10/a-step-by-step-introduction-to-the-basic-object-detection-algorithms-part-1/</w:t>
        </w:r>
      </w:hyperlink>
      <w:r w:rsidRPr="006A5E15">
        <w:t xml:space="preserve"> </w:t>
      </w:r>
      <w:r>
        <w:t>(accessed 11.02.20)</w:t>
      </w:r>
    </w:p>
    <w:p w14:paraId="3B3A9E3C" w14:textId="30145EC6" w:rsidR="00751BD2" w:rsidRDefault="006A5E15" w:rsidP="00EC144B">
      <w:pPr>
        <w:pStyle w:val="ListParagraph"/>
        <w:numPr>
          <w:ilvl w:val="0"/>
          <w:numId w:val="6"/>
        </w:numPr>
      </w:pPr>
      <w:r>
        <w:t xml:space="preserve">Matthijs </w:t>
      </w:r>
      <w:proofErr w:type="spellStart"/>
      <w:r>
        <w:t>Hollemans</w:t>
      </w:r>
      <w:proofErr w:type="spellEnd"/>
      <w:r>
        <w:t xml:space="preserve">, 2018. MobileNet version 2. URL </w:t>
      </w:r>
      <w:hyperlink r:id="rId65" w:history="1">
        <w:r w:rsidRPr="006A5E15">
          <w:rPr>
            <w:rStyle w:val="Hyperlink"/>
            <w:color w:val="auto"/>
            <w:u w:val="none"/>
          </w:rPr>
          <w:t>https://machinethink.net/blog/mobilenet-v2/</w:t>
        </w:r>
      </w:hyperlink>
      <w:r w:rsidRPr="006A5E15">
        <w:t xml:space="preserve"> </w:t>
      </w:r>
      <w:r>
        <w:t>(accessed 11.02.20)</w:t>
      </w:r>
    </w:p>
    <w:p w14:paraId="18849418" w14:textId="16F7CCEE" w:rsidR="00814666" w:rsidRDefault="00814666" w:rsidP="00814666">
      <w:pPr>
        <w:pStyle w:val="ListParagraph"/>
        <w:numPr>
          <w:ilvl w:val="0"/>
          <w:numId w:val="6"/>
        </w:numPr>
      </w:pPr>
      <w:r>
        <w:t>HC-SR04 Ultrasonic Range Sensor on the Raspberry Pi – The Pi Hut [WWW Document], 2013. URL</w:t>
      </w:r>
      <w:r w:rsidRPr="00814666">
        <w:t xml:space="preserve"> </w:t>
      </w:r>
      <w:hyperlink r:id="rId66" w:history="1">
        <w:r w:rsidRPr="00814666">
          <w:rPr>
            <w:rStyle w:val="Hyperlink"/>
            <w:color w:val="auto"/>
            <w:u w:val="none"/>
          </w:rPr>
          <w:t>https://thepihut.com/blogs/raspberry-pi-tutorials/hc-sr04-ultrasonic-range-sensor-on-the-raspberry-pi</w:t>
        </w:r>
      </w:hyperlink>
      <w:r>
        <w:t xml:space="preserve"> (accessed 01.03.20)</w:t>
      </w:r>
    </w:p>
    <w:p w14:paraId="2AE50A73" w14:textId="6E33D11A" w:rsidR="00047019" w:rsidRPr="008B04A9" w:rsidRDefault="00F10020" w:rsidP="00047019">
      <w:pPr>
        <w:pStyle w:val="ListParagraph"/>
        <w:numPr>
          <w:ilvl w:val="0"/>
          <w:numId w:val="6"/>
        </w:numPr>
      </w:pPr>
      <w:r>
        <w:t>Complete Guide for Ultrasonic Sensor HC-SR04 with Ar</w:t>
      </w:r>
      <w:r w:rsidR="00D74E67">
        <w:t xml:space="preserve">duino | Random Nerd Tutorials [WWW Document], 2015. URL </w:t>
      </w:r>
      <w:hyperlink r:id="rId67" w:history="1">
        <w:r w:rsidR="00D74E67" w:rsidRPr="00D74E67">
          <w:rPr>
            <w:rStyle w:val="Hyperlink"/>
            <w:color w:val="auto"/>
            <w:u w:val="none"/>
          </w:rPr>
          <w:t>https://randomnerdtutorials.com/complete-guide-for-ultrasonic-sensor-hc-sr04/</w:t>
        </w:r>
      </w:hyperlink>
      <w:r w:rsidR="00D74E67">
        <w:t xml:space="preserve"> (accessed 01.03.20)</w:t>
      </w:r>
    </w:p>
    <w:p w14:paraId="47916BD8" w14:textId="77777777" w:rsidR="008A58DD" w:rsidRPr="008A58DD" w:rsidRDefault="008A58DD" w:rsidP="008A58DD"/>
    <w:sectPr w:rsidR="008A58DD" w:rsidRPr="008A5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9D85CD" w14:textId="77777777" w:rsidR="00733FC6" w:rsidRDefault="00733FC6">
      <w:pPr>
        <w:spacing w:after="0" w:line="240" w:lineRule="auto"/>
      </w:pPr>
      <w:r>
        <w:separator/>
      </w:r>
    </w:p>
  </w:endnote>
  <w:endnote w:type="continuationSeparator" w:id="0">
    <w:p w14:paraId="6982F0BA" w14:textId="77777777" w:rsidR="00733FC6" w:rsidRDefault="00733F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751B" w14:textId="77777777" w:rsidR="000C1FF5" w:rsidRDefault="000C1FF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736466" w14:textId="77777777" w:rsidR="000C1FF5" w:rsidRDefault="000C1FF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24A7D" w14:textId="77777777" w:rsidR="000C1FF5" w:rsidRDefault="000C1FF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18086D6" w14:textId="77777777" w:rsidR="000C1FF5" w:rsidRDefault="000C1FF5">
    <w:pPr>
      <w:pStyle w:val="Footer"/>
      <w:ind w:right="360"/>
      <w:jc w:val="right"/>
      <w:rPr>
        <w:rStyle w:val="PageNumber"/>
      </w:rPr>
    </w:pPr>
  </w:p>
  <w:p w14:paraId="5AC18905" w14:textId="77777777" w:rsidR="000C1FF5" w:rsidRDefault="000C1FF5">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F36BD5" w14:textId="77777777" w:rsidR="00733FC6" w:rsidRDefault="00733FC6">
      <w:pPr>
        <w:spacing w:after="0" w:line="240" w:lineRule="auto"/>
      </w:pPr>
      <w:r>
        <w:separator/>
      </w:r>
    </w:p>
  </w:footnote>
  <w:footnote w:type="continuationSeparator" w:id="0">
    <w:p w14:paraId="73C2D259" w14:textId="77777777" w:rsidR="00733FC6" w:rsidRDefault="00733F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BF1477C"/>
    <w:multiLevelType w:val="hybridMultilevel"/>
    <w:tmpl w:val="5464DAA0"/>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E0342B2"/>
    <w:multiLevelType w:val="hybridMultilevel"/>
    <w:tmpl w:val="B2BC4ACA"/>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B6773CD"/>
    <w:multiLevelType w:val="hybridMultilevel"/>
    <w:tmpl w:val="DE6A34B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B776917"/>
    <w:multiLevelType w:val="hybridMultilevel"/>
    <w:tmpl w:val="9F08A602"/>
    <w:lvl w:ilvl="0" w:tplc="AFCA55C4">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29CF30D1"/>
    <w:multiLevelType w:val="hybridMultilevel"/>
    <w:tmpl w:val="8BFA676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3AAE6E56"/>
    <w:multiLevelType w:val="hybridMultilevel"/>
    <w:tmpl w:val="45F8AC72"/>
    <w:lvl w:ilvl="0" w:tplc="76B6C9C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3ED52875"/>
    <w:multiLevelType w:val="hybridMultilevel"/>
    <w:tmpl w:val="9DF2F446"/>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466B2FFA"/>
    <w:multiLevelType w:val="hybridMultilevel"/>
    <w:tmpl w:val="F27296CC"/>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532D370B"/>
    <w:multiLevelType w:val="hybridMultilevel"/>
    <w:tmpl w:val="692671D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555274CB"/>
    <w:multiLevelType w:val="hybridMultilevel"/>
    <w:tmpl w:val="646E298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55BB25B4"/>
    <w:multiLevelType w:val="hybridMultilevel"/>
    <w:tmpl w:val="8E46AAE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E594733"/>
    <w:multiLevelType w:val="hybridMultilevel"/>
    <w:tmpl w:val="53CC528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623D09E5"/>
    <w:multiLevelType w:val="hybridMultilevel"/>
    <w:tmpl w:val="7C344CA2"/>
    <w:lvl w:ilvl="0" w:tplc="76B6C9CA">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640D0CA8"/>
    <w:multiLevelType w:val="hybridMultilevel"/>
    <w:tmpl w:val="6B10DD16"/>
    <w:lvl w:ilvl="0" w:tplc="8376E0B6">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711F11D0"/>
    <w:multiLevelType w:val="hybridMultilevel"/>
    <w:tmpl w:val="12E09A82"/>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7CE23424"/>
    <w:multiLevelType w:val="hybridMultilevel"/>
    <w:tmpl w:val="8834C3D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12"/>
  </w:num>
  <w:num w:numId="2">
    <w:abstractNumId w:val="0"/>
  </w:num>
  <w:num w:numId="3">
    <w:abstractNumId w:val="4"/>
  </w:num>
  <w:num w:numId="4">
    <w:abstractNumId w:val="15"/>
  </w:num>
  <w:num w:numId="5">
    <w:abstractNumId w:val="10"/>
  </w:num>
  <w:num w:numId="6">
    <w:abstractNumId w:val="17"/>
  </w:num>
  <w:num w:numId="7">
    <w:abstractNumId w:val="19"/>
  </w:num>
  <w:num w:numId="8">
    <w:abstractNumId w:val="18"/>
  </w:num>
  <w:num w:numId="9">
    <w:abstractNumId w:val="3"/>
  </w:num>
  <w:num w:numId="10">
    <w:abstractNumId w:val="13"/>
  </w:num>
  <w:num w:numId="11">
    <w:abstractNumId w:val="5"/>
  </w:num>
  <w:num w:numId="12">
    <w:abstractNumId w:val="2"/>
  </w:num>
  <w:num w:numId="13">
    <w:abstractNumId w:val="11"/>
  </w:num>
  <w:num w:numId="14">
    <w:abstractNumId w:val="8"/>
  </w:num>
  <w:num w:numId="15">
    <w:abstractNumId w:val="7"/>
  </w:num>
  <w:num w:numId="16">
    <w:abstractNumId w:val="1"/>
  </w:num>
  <w:num w:numId="17">
    <w:abstractNumId w:val="9"/>
  </w:num>
  <w:num w:numId="18">
    <w:abstractNumId w:val="14"/>
  </w:num>
  <w:num w:numId="19">
    <w:abstractNumId w:val="6"/>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4D7F"/>
    <w:rsid w:val="00020113"/>
    <w:rsid w:val="000234F2"/>
    <w:rsid w:val="00030818"/>
    <w:rsid w:val="00036440"/>
    <w:rsid w:val="000419AB"/>
    <w:rsid w:val="00043D62"/>
    <w:rsid w:val="00047019"/>
    <w:rsid w:val="000532C0"/>
    <w:rsid w:val="00053C15"/>
    <w:rsid w:val="000566F8"/>
    <w:rsid w:val="0006611C"/>
    <w:rsid w:val="00070F0A"/>
    <w:rsid w:val="0008327D"/>
    <w:rsid w:val="000919A0"/>
    <w:rsid w:val="000A3204"/>
    <w:rsid w:val="000C1FF5"/>
    <w:rsid w:val="000C34F5"/>
    <w:rsid w:val="000C4B01"/>
    <w:rsid w:val="000C5040"/>
    <w:rsid w:val="000D424C"/>
    <w:rsid w:val="000D5070"/>
    <w:rsid w:val="000D7606"/>
    <w:rsid w:val="000E2AE6"/>
    <w:rsid w:val="000E3670"/>
    <w:rsid w:val="000F26DA"/>
    <w:rsid w:val="000F30A8"/>
    <w:rsid w:val="000F3948"/>
    <w:rsid w:val="00102F0E"/>
    <w:rsid w:val="001031D7"/>
    <w:rsid w:val="00103CD0"/>
    <w:rsid w:val="00104081"/>
    <w:rsid w:val="00125C45"/>
    <w:rsid w:val="00131F89"/>
    <w:rsid w:val="00132639"/>
    <w:rsid w:val="00146A99"/>
    <w:rsid w:val="00151300"/>
    <w:rsid w:val="00153538"/>
    <w:rsid w:val="001537B8"/>
    <w:rsid w:val="0016343D"/>
    <w:rsid w:val="001644DA"/>
    <w:rsid w:val="0017062D"/>
    <w:rsid w:val="00185D0B"/>
    <w:rsid w:val="0019583D"/>
    <w:rsid w:val="00196222"/>
    <w:rsid w:val="001A11DA"/>
    <w:rsid w:val="001A1B36"/>
    <w:rsid w:val="001A200F"/>
    <w:rsid w:val="001A733D"/>
    <w:rsid w:val="001D24F0"/>
    <w:rsid w:val="001F70AA"/>
    <w:rsid w:val="00201123"/>
    <w:rsid w:val="00204E8B"/>
    <w:rsid w:val="002057C9"/>
    <w:rsid w:val="00211316"/>
    <w:rsid w:val="0021447D"/>
    <w:rsid w:val="00217477"/>
    <w:rsid w:val="002178CA"/>
    <w:rsid w:val="002339DE"/>
    <w:rsid w:val="0023497F"/>
    <w:rsid w:val="002456A6"/>
    <w:rsid w:val="002478CC"/>
    <w:rsid w:val="00254A9E"/>
    <w:rsid w:val="002562F7"/>
    <w:rsid w:val="002636E3"/>
    <w:rsid w:val="00267BD1"/>
    <w:rsid w:val="00271802"/>
    <w:rsid w:val="00272AED"/>
    <w:rsid w:val="0027393C"/>
    <w:rsid w:val="00282E57"/>
    <w:rsid w:val="002939E0"/>
    <w:rsid w:val="002A1FFD"/>
    <w:rsid w:val="002A2992"/>
    <w:rsid w:val="002A3FA6"/>
    <w:rsid w:val="002B0912"/>
    <w:rsid w:val="002B3205"/>
    <w:rsid w:val="002B7AA4"/>
    <w:rsid w:val="002D37DD"/>
    <w:rsid w:val="002E6896"/>
    <w:rsid w:val="00306C53"/>
    <w:rsid w:val="0031566B"/>
    <w:rsid w:val="00323B1E"/>
    <w:rsid w:val="003258A9"/>
    <w:rsid w:val="00335554"/>
    <w:rsid w:val="00351D8A"/>
    <w:rsid w:val="00352AB9"/>
    <w:rsid w:val="00356D34"/>
    <w:rsid w:val="0036123B"/>
    <w:rsid w:val="00367D2C"/>
    <w:rsid w:val="00377D53"/>
    <w:rsid w:val="00386151"/>
    <w:rsid w:val="00386A9B"/>
    <w:rsid w:val="003A097B"/>
    <w:rsid w:val="003A1E9D"/>
    <w:rsid w:val="003B7C6A"/>
    <w:rsid w:val="003C149C"/>
    <w:rsid w:val="003C6F49"/>
    <w:rsid w:val="003D562A"/>
    <w:rsid w:val="003E58CF"/>
    <w:rsid w:val="003F01B6"/>
    <w:rsid w:val="00404581"/>
    <w:rsid w:val="00404ACA"/>
    <w:rsid w:val="004154AA"/>
    <w:rsid w:val="00426041"/>
    <w:rsid w:val="004261DC"/>
    <w:rsid w:val="0042661F"/>
    <w:rsid w:val="00433034"/>
    <w:rsid w:val="0043390C"/>
    <w:rsid w:val="004371A5"/>
    <w:rsid w:val="00440388"/>
    <w:rsid w:val="0044071B"/>
    <w:rsid w:val="0044169C"/>
    <w:rsid w:val="00443DDE"/>
    <w:rsid w:val="0044717F"/>
    <w:rsid w:val="004530C2"/>
    <w:rsid w:val="004563B3"/>
    <w:rsid w:val="00465D5D"/>
    <w:rsid w:val="004A4F63"/>
    <w:rsid w:val="004B38F3"/>
    <w:rsid w:val="004B4B29"/>
    <w:rsid w:val="004C7A38"/>
    <w:rsid w:val="004D5037"/>
    <w:rsid w:val="004D6198"/>
    <w:rsid w:val="004F51F7"/>
    <w:rsid w:val="004F6853"/>
    <w:rsid w:val="0050270D"/>
    <w:rsid w:val="0050495D"/>
    <w:rsid w:val="00507992"/>
    <w:rsid w:val="00511DCD"/>
    <w:rsid w:val="00515017"/>
    <w:rsid w:val="00524A76"/>
    <w:rsid w:val="00536DA2"/>
    <w:rsid w:val="0054161E"/>
    <w:rsid w:val="00546D17"/>
    <w:rsid w:val="005524B5"/>
    <w:rsid w:val="0056171D"/>
    <w:rsid w:val="00566539"/>
    <w:rsid w:val="005856BD"/>
    <w:rsid w:val="00590C81"/>
    <w:rsid w:val="005A2BE6"/>
    <w:rsid w:val="005C0838"/>
    <w:rsid w:val="005C3970"/>
    <w:rsid w:val="005C4478"/>
    <w:rsid w:val="005D0839"/>
    <w:rsid w:val="005D23EB"/>
    <w:rsid w:val="005D3B2D"/>
    <w:rsid w:val="005E0499"/>
    <w:rsid w:val="005E4103"/>
    <w:rsid w:val="005E5E05"/>
    <w:rsid w:val="005F080A"/>
    <w:rsid w:val="005F45ED"/>
    <w:rsid w:val="005F76B3"/>
    <w:rsid w:val="0060160B"/>
    <w:rsid w:val="0060516C"/>
    <w:rsid w:val="006156E2"/>
    <w:rsid w:val="00625D9F"/>
    <w:rsid w:val="00627A24"/>
    <w:rsid w:val="00637E34"/>
    <w:rsid w:val="006406D7"/>
    <w:rsid w:val="006678C1"/>
    <w:rsid w:val="00673F98"/>
    <w:rsid w:val="006936EC"/>
    <w:rsid w:val="0069390A"/>
    <w:rsid w:val="006A46F2"/>
    <w:rsid w:val="006A5AD2"/>
    <w:rsid w:val="006A5E15"/>
    <w:rsid w:val="006A63A7"/>
    <w:rsid w:val="006B2B19"/>
    <w:rsid w:val="006B4DEC"/>
    <w:rsid w:val="006D0A5D"/>
    <w:rsid w:val="006E0DFD"/>
    <w:rsid w:val="006E1809"/>
    <w:rsid w:val="006E2F4C"/>
    <w:rsid w:val="006E5217"/>
    <w:rsid w:val="006E7123"/>
    <w:rsid w:val="006E7DC4"/>
    <w:rsid w:val="00705ECE"/>
    <w:rsid w:val="007069FA"/>
    <w:rsid w:val="00713E68"/>
    <w:rsid w:val="0071691E"/>
    <w:rsid w:val="0073269B"/>
    <w:rsid w:val="00733FC6"/>
    <w:rsid w:val="00736941"/>
    <w:rsid w:val="00745E38"/>
    <w:rsid w:val="00751BD2"/>
    <w:rsid w:val="00755EB9"/>
    <w:rsid w:val="00761814"/>
    <w:rsid w:val="0076318E"/>
    <w:rsid w:val="007655BA"/>
    <w:rsid w:val="00771014"/>
    <w:rsid w:val="007819BF"/>
    <w:rsid w:val="00781D53"/>
    <w:rsid w:val="00787664"/>
    <w:rsid w:val="0079038B"/>
    <w:rsid w:val="00796FAA"/>
    <w:rsid w:val="00797F47"/>
    <w:rsid w:val="007A04E3"/>
    <w:rsid w:val="007A7F1C"/>
    <w:rsid w:val="007B01AD"/>
    <w:rsid w:val="007B31C9"/>
    <w:rsid w:val="007B63DE"/>
    <w:rsid w:val="007C2F0A"/>
    <w:rsid w:val="007D18AE"/>
    <w:rsid w:val="007D34D3"/>
    <w:rsid w:val="007D7322"/>
    <w:rsid w:val="007D7E99"/>
    <w:rsid w:val="007E29F0"/>
    <w:rsid w:val="007E5F96"/>
    <w:rsid w:val="007F1A9D"/>
    <w:rsid w:val="007F3450"/>
    <w:rsid w:val="007F4915"/>
    <w:rsid w:val="007F4CED"/>
    <w:rsid w:val="007F7B62"/>
    <w:rsid w:val="008032BD"/>
    <w:rsid w:val="00804330"/>
    <w:rsid w:val="00806CC7"/>
    <w:rsid w:val="00814666"/>
    <w:rsid w:val="00814CE1"/>
    <w:rsid w:val="008232AB"/>
    <w:rsid w:val="00823F8E"/>
    <w:rsid w:val="00845E9D"/>
    <w:rsid w:val="00846C95"/>
    <w:rsid w:val="00856FE1"/>
    <w:rsid w:val="0086397A"/>
    <w:rsid w:val="00870C97"/>
    <w:rsid w:val="0087235D"/>
    <w:rsid w:val="00872B28"/>
    <w:rsid w:val="00873CDD"/>
    <w:rsid w:val="00882B9D"/>
    <w:rsid w:val="00896A7D"/>
    <w:rsid w:val="008A0FC7"/>
    <w:rsid w:val="008A4DAC"/>
    <w:rsid w:val="008A58DD"/>
    <w:rsid w:val="008A73E3"/>
    <w:rsid w:val="008B2AB3"/>
    <w:rsid w:val="008B7D0C"/>
    <w:rsid w:val="008C1077"/>
    <w:rsid w:val="008C2A68"/>
    <w:rsid w:val="008D4F36"/>
    <w:rsid w:val="008D580C"/>
    <w:rsid w:val="008D6808"/>
    <w:rsid w:val="008E609A"/>
    <w:rsid w:val="008E6A33"/>
    <w:rsid w:val="008F3F09"/>
    <w:rsid w:val="0090422F"/>
    <w:rsid w:val="00906C91"/>
    <w:rsid w:val="0091011C"/>
    <w:rsid w:val="0092332F"/>
    <w:rsid w:val="00927CF5"/>
    <w:rsid w:val="00945AA8"/>
    <w:rsid w:val="009541D8"/>
    <w:rsid w:val="0095488E"/>
    <w:rsid w:val="00960575"/>
    <w:rsid w:val="0096072E"/>
    <w:rsid w:val="00962A65"/>
    <w:rsid w:val="00966B30"/>
    <w:rsid w:val="00967FD0"/>
    <w:rsid w:val="00973CB5"/>
    <w:rsid w:val="0097571E"/>
    <w:rsid w:val="0097636B"/>
    <w:rsid w:val="00976DEF"/>
    <w:rsid w:val="00977465"/>
    <w:rsid w:val="0098585C"/>
    <w:rsid w:val="00995E79"/>
    <w:rsid w:val="009B697E"/>
    <w:rsid w:val="009C3460"/>
    <w:rsid w:val="009D62C1"/>
    <w:rsid w:val="009E53F4"/>
    <w:rsid w:val="009E69C8"/>
    <w:rsid w:val="00A03125"/>
    <w:rsid w:val="00A057AA"/>
    <w:rsid w:val="00A105C3"/>
    <w:rsid w:val="00A11DD7"/>
    <w:rsid w:val="00A14C1F"/>
    <w:rsid w:val="00A16567"/>
    <w:rsid w:val="00A33C10"/>
    <w:rsid w:val="00A3643E"/>
    <w:rsid w:val="00A4163A"/>
    <w:rsid w:val="00A42CB2"/>
    <w:rsid w:val="00A51F4C"/>
    <w:rsid w:val="00A52F67"/>
    <w:rsid w:val="00A53B6D"/>
    <w:rsid w:val="00A64E85"/>
    <w:rsid w:val="00A703C7"/>
    <w:rsid w:val="00A93A4F"/>
    <w:rsid w:val="00A967EE"/>
    <w:rsid w:val="00A979BD"/>
    <w:rsid w:val="00A97B71"/>
    <w:rsid w:val="00AA141F"/>
    <w:rsid w:val="00AA51A4"/>
    <w:rsid w:val="00AA58E5"/>
    <w:rsid w:val="00AA6064"/>
    <w:rsid w:val="00AC53A9"/>
    <w:rsid w:val="00AD25E1"/>
    <w:rsid w:val="00AE3AE9"/>
    <w:rsid w:val="00AE4B47"/>
    <w:rsid w:val="00AE4C85"/>
    <w:rsid w:val="00AE568C"/>
    <w:rsid w:val="00AE7820"/>
    <w:rsid w:val="00AE7CFE"/>
    <w:rsid w:val="00AF0806"/>
    <w:rsid w:val="00B0060B"/>
    <w:rsid w:val="00B02E16"/>
    <w:rsid w:val="00B0523F"/>
    <w:rsid w:val="00B10251"/>
    <w:rsid w:val="00B27A9D"/>
    <w:rsid w:val="00B357F9"/>
    <w:rsid w:val="00B40A29"/>
    <w:rsid w:val="00B424FC"/>
    <w:rsid w:val="00B42FCE"/>
    <w:rsid w:val="00B44E39"/>
    <w:rsid w:val="00B47ECE"/>
    <w:rsid w:val="00B50FFF"/>
    <w:rsid w:val="00B51717"/>
    <w:rsid w:val="00B57847"/>
    <w:rsid w:val="00B6110A"/>
    <w:rsid w:val="00B63DB5"/>
    <w:rsid w:val="00B67191"/>
    <w:rsid w:val="00B70FB1"/>
    <w:rsid w:val="00B717C0"/>
    <w:rsid w:val="00B7306C"/>
    <w:rsid w:val="00B73FFB"/>
    <w:rsid w:val="00B76737"/>
    <w:rsid w:val="00B81F2C"/>
    <w:rsid w:val="00B83E78"/>
    <w:rsid w:val="00B84730"/>
    <w:rsid w:val="00B910A9"/>
    <w:rsid w:val="00B917AD"/>
    <w:rsid w:val="00B91B2E"/>
    <w:rsid w:val="00B948C5"/>
    <w:rsid w:val="00B966D9"/>
    <w:rsid w:val="00BA00E6"/>
    <w:rsid w:val="00BA2D0A"/>
    <w:rsid w:val="00BB556E"/>
    <w:rsid w:val="00BB6658"/>
    <w:rsid w:val="00BC488B"/>
    <w:rsid w:val="00BC4C48"/>
    <w:rsid w:val="00BD49CA"/>
    <w:rsid w:val="00BD5475"/>
    <w:rsid w:val="00BD7564"/>
    <w:rsid w:val="00C06DB4"/>
    <w:rsid w:val="00C07187"/>
    <w:rsid w:val="00C1497E"/>
    <w:rsid w:val="00C155E4"/>
    <w:rsid w:val="00C20C94"/>
    <w:rsid w:val="00C26BF7"/>
    <w:rsid w:val="00C34238"/>
    <w:rsid w:val="00C457FA"/>
    <w:rsid w:val="00C5041E"/>
    <w:rsid w:val="00C616C6"/>
    <w:rsid w:val="00C62F8F"/>
    <w:rsid w:val="00C64374"/>
    <w:rsid w:val="00C70984"/>
    <w:rsid w:val="00C7469F"/>
    <w:rsid w:val="00C8375C"/>
    <w:rsid w:val="00C95B85"/>
    <w:rsid w:val="00CB2689"/>
    <w:rsid w:val="00CB301C"/>
    <w:rsid w:val="00CB3642"/>
    <w:rsid w:val="00CB5E8D"/>
    <w:rsid w:val="00CC09F8"/>
    <w:rsid w:val="00CC29C9"/>
    <w:rsid w:val="00CD1B76"/>
    <w:rsid w:val="00CD587E"/>
    <w:rsid w:val="00CE027B"/>
    <w:rsid w:val="00CE1C53"/>
    <w:rsid w:val="00CE2247"/>
    <w:rsid w:val="00CE36A9"/>
    <w:rsid w:val="00CE46C6"/>
    <w:rsid w:val="00CE4C66"/>
    <w:rsid w:val="00D01599"/>
    <w:rsid w:val="00D06A67"/>
    <w:rsid w:val="00D1595A"/>
    <w:rsid w:val="00D2444E"/>
    <w:rsid w:val="00D24D23"/>
    <w:rsid w:val="00D26812"/>
    <w:rsid w:val="00D2797A"/>
    <w:rsid w:val="00D33196"/>
    <w:rsid w:val="00D3482C"/>
    <w:rsid w:val="00D40D2B"/>
    <w:rsid w:val="00D4693E"/>
    <w:rsid w:val="00D56A7C"/>
    <w:rsid w:val="00D70CEC"/>
    <w:rsid w:val="00D74E67"/>
    <w:rsid w:val="00D87A87"/>
    <w:rsid w:val="00D904F9"/>
    <w:rsid w:val="00D9100D"/>
    <w:rsid w:val="00D929CC"/>
    <w:rsid w:val="00DA5599"/>
    <w:rsid w:val="00DB03DD"/>
    <w:rsid w:val="00DD2C3F"/>
    <w:rsid w:val="00DD3727"/>
    <w:rsid w:val="00DE294E"/>
    <w:rsid w:val="00DE7301"/>
    <w:rsid w:val="00DE7B20"/>
    <w:rsid w:val="00DF0CF3"/>
    <w:rsid w:val="00DF4451"/>
    <w:rsid w:val="00E006F9"/>
    <w:rsid w:val="00E0271A"/>
    <w:rsid w:val="00E15179"/>
    <w:rsid w:val="00E17493"/>
    <w:rsid w:val="00E21B8F"/>
    <w:rsid w:val="00E22C2D"/>
    <w:rsid w:val="00E352E0"/>
    <w:rsid w:val="00E47C50"/>
    <w:rsid w:val="00E64176"/>
    <w:rsid w:val="00E67279"/>
    <w:rsid w:val="00E67877"/>
    <w:rsid w:val="00E75FB1"/>
    <w:rsid w:val="00E8197A"/>
    <w:rsid w:val="00E81FBF"/>
    <w:rsid w:val="00EA0A67"/>
    <w:rsid w:val="00EA6FF6"/>
    <w:rsid w:val="00EC144B"/>
    <w:rsid w:val="00EC3A66"/>
    <w:rsid w:val="00EC4567"/>
    <w:rsid w:val="00EC5776"/>
    <w:rsid w:val="00ED371A"/>
    <w:rsid w:val="00ED574C"/>
    <w:rsid w:val="00ED62EA"/>
    <w:rsid w:val="00ED6567"/>
    <w:rsid w:val="00ED75CC"/>
    <w:rsid w:val="00EE0F30"/>
    <w:rsid w:val="00EE2561"/>
    <w:rsid w:val="00EE5638"/>
    <w:rsid w:val="00EE596D"/>
    <w:rsid w:val="00EF4EA5"/>
    <w:rsid w:val="00EF7F84"/>
    <w:rsid w:val="00F00692"/>
    <w:rsid w:val="00F04348"/>
    <w:rsid w:val="00F10020"/>
    <w:rsid w:val="00F125F2"/>
    <w:rsid w:val="00F172B2"/>
    <w:rsid w:val="00F1749F"/>
    <w:rsid w:val="00F32CEC"/>
    <w:rsid w:val="00F35684"/>
    <w:rsid w:val="00F422C6"/>
    <w:rsid w:val="00F4779A"/>
    <w:rsid w:val="00F47819"/>
    <w:rsid w:val="00F5725D"/>
    <w:rsid w:val="00F65553"/>
    <w:rsid w:val="00F75F34"/>
    <w:rsid w:val="00F92FAE"/>
    <w:rsid w:val="00F96EE9"/>
    <w:rsid w:val="00F97301"/>
    <w:rsid w:val="00FB400B"/>
    <w:rsid w:val="00FC53BD"/>
    <w:rsid w:val="00FD4DBB"/>
    <w:rsid w:val="00FD7BD6"/>
    <w:rsid w:val="00FE454B"/>
    <w:rsid w:val="00FF60C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3B7CB"/>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03C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paragraph" w:styleId="Caption">
    <w:name w:val="caption"/>
    <w:basedOn w:val="Normal"/>
    <w:next w:val="Normal"/>
    <w:uiPriority w:val="35"/>
    <w:unhideWhenUsed/>
    <w:qFormat/>
    <w:rsid w:val="00F04348"/>
    <w:pPr>
      <w:spacing w:after="200" w:line="240" w:lineRule="auto"/>
    </w:pPr>
    <w:rPr>
      <w:i/>
      <w:iCs/>
      <w:color w:val="44546A" w:themeColor="text2"/>
      <w:sz w:val="18"/>
      <w:szCs w:val="18"/>
    </w:rPr>
  </w:style>
  <w:style w:type="paragraph" w:customStyle="1" w:styleId="BodyA">
    <w:name w:val="Body A"/>
    <w:rsid w:val="00F04348"/>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F043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contentpara">
    <w:name w:val="commentcontentpara"/>
    <w:basedOn w:val="Normal"/>
    <w:rsid w:val="00F04348"/>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Header">
    <w:name w:val="header"/>
    <w:basedOn w:val="Normal"/>
    <w:link w:val="HeaderChar"/>
    <w:uiPriority w:val="99"/>
    <w:unhideWhenUsed/>
    <w:rsid w:val="00091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9A0"/>
  </w:style>
  <w:style w:type="character" w:customStyle="1" w:styleId="None">
    <w:name w:val="None"/>
    <w:rsid w:val="006406D7"/>
  </w:style>
  <w:style w:type="character" w:customStyle="1" w:styleId="Heading3Char">
    <w:name w:val="Heading 3 Char"/>
    <w:basedOn w:val="DefaultParagraphFont"/>
    <w:link w:val="Heading3"/>
    <w:uiPriority w:val="9"/>
    <w:rsid w:val="00A703C7"/>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A703C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03C7"/>
    <w:rPr>
      <w:rFonts w:eastAsiaTheme="minorEastAsia"/>
      <w:color w:val="5A5A5A" w:themeColor="text1" w:themeTint="A5"/>
      <w:spacing w:val="15"/>
    </w:rPr>
  </w:style>
  <w:style w:type="character" w:styleId="IntenseEmphasis">
    <w:name w:val="Intense Emphasis"/>
    <w:basedOn w:val="DefaultParagraphFont"/>
    <w:uiPriority w:val="21"/>
    <w:qFormat/>
    <w:rsid w:val="00A703C7"/>
    <w:rPr>
      <w:i/>
      <w:iCs/>
      <w:color w:val="5B9BD5" w:themeColor="accent1"/>
    </w:rPr>
  </w:style>
  <w:style w:type="paragraph" w:styleId="TOC3">
    <w:name w:val="toc 3"/>
    <w:basedOn w:val="Normal"/>
    <w:next w:val="Normal"/>
    <w:autoRedefine/>
    <w:uiPriority w:val="39"/>
    <w:unhideWhenUsed/>
    <w:rsid w:val="00F125F2"/>
    <w:pPr>
      <w:spacing w:after="100"/>
      <w:ind w:left="440"/>
    </w:pPr>
  </w:style>
  <w:style w:type="paragraph" w:styleId="Bibliography">
    <w:name w:val="Bibliography"/>
    <w:basedOn w:val="Normal"/>
    <w:next w:val="Normal"/>
    <w:uiPriority w:val="37"/>
    <w:semiHidden/>
    <w:unhideWhenUsed/>
    <w:rsid w:val="00EC144B"/>
  </w:style>
  <w:style w:type="paragraph" w:styleId="TableofFigures">
    <w:name w:val="table of figures"/>
    <w:basedOn w:val="Normal"/>
    <w:next w:val="Normal"/>
    <w:uiPriority w:val="99"/>
    <w:unhideWhenUsed/>
    <w:rsid w:val="000D424C"/>
    <w:pPr>
      <w:spacing w:after="0"/>
    </w:pPr>
  </w:style>
  <w:style w:type="character" w:styleId="UnresolvedMention">
    <w:name w:val="Unresolved Mention"/>
    <w:basedOn w:val="DefaultParagraphFont"/>
    <w:uiPriority w:val="99"/>
    <w:semiHidden/>
    <w:unhideWhenUsed/>
    <w:rsid w:val="00507992"/>
    <w:rPr>
      <w:color w:val="605E5C"/>
      <w:shd w:val="clear" w:color="auto" w:fill="E1DFDD"/>
    </w:rPr>
  </w:style>
  <w:style w:type="character" w:customStyle="1" w:styleId="as">
    <w:name w:val="as"/>
    <w:basedOn w:val="DefaultParagraphFont"/>
    <w:rsid w:val="00EA0A67"/>
  </w:style>
  <w:style w:type="character" w:styleId="CommentReference">
    <w:name w:val="annotation reference"/>
    <w:basedOn w:val="DefaultParagraphFont"/>
    <w:uiPriority w:val="99"/>
    <w:semiHidden/>
    <w:unhideWhenUsed/>
    <w:rsid w:val="00A979BD"/>
    <w:rPr>
      <w:sz w:val="16"/>
      <w:szCs w:val="16"/>
    </w:rPr>
  </w:style>
  <w:style w:type="paragraph" w:styleId="CommentText">
    <w:name w:val="annotation text"/>
    <w:basedOn w:val="Normal"/>
    <w:link w:val="CommentTextChar"/>
    <w:uiPriority w:val="99"/>
    <w:semiHidden/>
    <w:unhideWhenUsed/>
    <w:rsid w:val="00A979BD"/>
    <w:pPr>
      <w:spacing w:line="240" w:lineRule="auto"/>
    </w:pPr>
    <w:rPr>
      <w:sz w:val="20"/>
      <w:szCs w:val="20"/>
    </w:rPr>
  </w:style>
  <w:style w:type="character" w:customStyle="1" w:styleId="CommentTextChar">
    <w:name w:val="Comment Text Char"/>
    <w:basedOn w:val="DefaultParagraphFont"/>
    <w:link w:val="CommentText"/>
    <w:uiPriority w:val="99"/>
    <w:semiHidden/>
    <w:rsid w:val="00A979BD"/>
    <w:rPr>
      <w:sz w:val="20"/>
      <w:szCs w:val="20"/>
    </w:rPr>
  </w:style>
  <w:style w:type="paragraph" w:styleId="CommentSubject">
    <w:name w:val="annotation subject"/>
    <w:basedOn w:val="CommentText"/>
    <w:next w:val="CommentText"/>
    <w:link w:val="CommentSubjectChar"/>
    <w:uiPriority w:val="99"/>
    <w:semiHidden/>
    <w:unhideWhenUsed/>
    <w:rsid w:val="00A979BD"/>
    <w:rPr>
      <w:b/>
      <w:bCs/>
    </w:rPr>
  </w:style>
  <w:style w:type="character" w:customStyle="1" w:styleId="CommentSubjectChar">
    <w:name w:val="Comment Subject Char"/>
    <w:basedOn w:val="CommentTextChar"/>
    <w:link w:val="CommentSubject"/>
    <w:uiPriority w:val="99"/>
    <w:semiHidden/>
    <w:rsid w:val="00A979BD"/>
    <w:rPr>
      <w:b/>
      <w:bCs/>
      <w:sz w:val="20"/>
      <w:szCs w:val="20"/>
    </w:rPr>
  </w:style>
  <w:style w:type="paragraph" w:styleId="BalloonText">
    <w:name w:val="Balloon Text"/>
    <w:basedOn w:val="Normal"/>
    <w:link w:val="BalloonTextChar"/>
    <w:uiPriority w:val="99"/>
    <w:semiHidden/>
    <w:unhideWhenUsed/>
    <w:rsid w:val="00A97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9B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59983">
      <w:bodyDiv w:val="1"/>
      <w:marLeft w:val="0"/>
      <w:marRight w:val="0"/>
      <w:marTop w:val="0"/>
      <w:marBottom w:val="0"/>
      <w:divBdr>
        <w:top w:val="none" w:sz="0" w:space="0" w:color="auto"/>
        <w:left w:val="none" w:sz="0" w:space="0" w:color="auto"/>
        <w:bottom w:val="none" w:sz="0" w:space="0" w:color="auto"/>
        <w:right w:val="none" w:sz="0" w:space="0" w:color="auto"/>
      </w:divBdr>
      <w:divsChild>
        <w:div w:id="1725448663">
          <w:marLeft w:val="0"/>
          <w:marRight w:val="0"/>
          <w:marTop w:val="0"/>
          <w:marBottom w:val="0"/>
          <w:divBdr>
            <w:top w:val="none" w:sz="0" w:space="0" w:color="auto"/>
            <w:left w:val="none" w:sz="0" w:space="0" w:color="auto"/>
            <w:bottom w:val="none" w:sz="0" w:space="0" w:color="auto"/>
            <w:right w:val="none" w:sz="0" w:space="0" w:color="auto"/>
          </w:divBdr>
        </w:div>
      </w:divsChild>
    </w:div>
    <w:div w:id="205720955">
      <w:bodyDiv w:val="1"/>
      <w:marLeft w:val="0"/>
      <w:marRight w:val="0"/>
      <w:marTop w:val="0"/>
      <w:marBottom w:val="0"/>
      <w:divBdr>
        <w:top w:val="none" w:sz="0" w:space="0" w:color="auto"/>
        <w:left w:val="none" w:sz="0" w:space="0" w:color="auto"/>
        <w:bottom w:val="none" w:sz="0" w:space="0" w:color="auto"/>
        <w:right w:val="none" w:sz="0" w:space="0" w:color="auto"/>
      </w:divBdr>
      <w:divsChild>
        <w:div w:id="1477264929">
          <w:marLeft w:val="0"/>
          <w:marRight w:val="0"/>
          <w:marTop w:val="0"/>
          <w:marBottom w:val="0"/>
          <w:divBdr>
            <w:top w:val="none" w:sz="0" w:space="0" w:color="auto"/>
            <w:left w:val="none" w:sz="0" w:space="0" w:color="auto"/>
            <w:bottom w:val="none" w:sz="0" w:space="0" w:color="auto"/>
            <w:right w:val="none" w:sz="0" w:space="0" w:color="auto"/>
          </w:divBdr>
        </w:div>
      </w:divsChild>
    </w:div>
    <w:div w:id="367074093">
      <w:bodyDiv w:val="1"/>
      <w:marLeft w:val="0"/>
      <w:marRight w:val="0"/>
      <w:marTop w:val="0"/>
      <w:marBottom w:val="0"/>
      <w:divBdr>
        <w:top w:val="none" w:sz="0" w:space="0" w:color="auto"/>
        <w:left w:val="none" w:sz="0" w:space="0" w:color="auto"/>
        <w:bottom w:val="none" w:sz="0" w:space="0" w:color="auto"/>
        <w:right w:val="none" w:sz="0" w:space="0" w:color="auto"/>
      </w:divBdr>
      <w:divsChild>
        <w:div w:id="1454522460">
          <w:marLeft w:val="0"/>
          <w:marRight w:val="0"/>
          <w:marTop w:val="0"/>
          <w:marBottom w:val="0"/>
          <w:divBdr>
            <w:top w:val="none" w:sz="0" w:space="0" w:color="auto"/>
            <w:left w:val="none" w:sz="0" w:space="0" w:color="auto"/>
            <w:bottom w:val="none" w:sz="0" w:space="0" w:color="auto"/>
            <w:right w:val="none" w:sz="0" w:space="0" w:color="auto"/>
          </w:divBdr>
        </w:div>
      </w:divsChild>
    </w:div>
    <w:div w:id="445929889">
      <w:bodyDiv w:val="1"/>
      <w:marLeft w:val="0"/>
      <w:marRight w:val="0"/>
      <w:marTop w:val="0"/>
      <w:marBottom w:val="0"/>
      <w:divBdr>
        <w:top w:val="none" w:sz="0" w:space="0" w:color="auto"/>
        <w:left w:val="none" w:sz="0" w:space="0" w:color="auto"/>
        <w:bottom w:val="none" w:sz="0" w:space="0" w:color="auto"/>
        <w:right w:val="none" w:sz="0" w:space="0" w:color="auto"/>
      </w:divBdr>
      <w:divsChild>
        <w:div w:id="2124961872">
          <w:marLeft w:val="0"/>
          <w:marRight w:val="0"/>
          <w:marTop w:val="0"/>
          <w:marBottom w:val="0"/>
          <w:divBdr>
            <w:top w:val="none" w:sz="0" w:space="0" w:color="auto"/>
            <w:left w:val="none" w:sz="0" w:space="0" w:color="auto"/>
            <w:bottom w:val="none" w:sz="0" w:space="0" w:color="auto"/>
            <w:right w:val="none" w:sz="0" w:space="0" w:color="auto"/>
          </w:divBdr>
        </w:div>
      </w:divsChild>
    </w:div>
    <w:div w:id="453646087">
      <w:bodyDiv w:val="1"/>
      <w:marLeft w:val="0"/>
      <w:marRight w:val="0"/>
      <w:marTop w:val="0"/>
      <w:marBottom w:val="0"/>
      <w:divBdr>
        <w:top w:val="none" w:sz="0" w:space="0" w:color="auto"/>
        <w:left w:val="none" w:sz="0" w:space="0" w:color="auto"/>
        <w:bottom w:val="none" w:sz="0" w:space="0" w:color="auto"/>
        <w:right w:val="none" w:sz="0" w:space="0" w:color="auto"/>
      </w:divBdr>
      <w:divsChild>
        <w:div w:id="944464066">
          <w:marLeft w:val="0"/>
          <w:marRight w:val="0"/>
          <w:marTop w:val="0"/>
          <w:marBottom w:val="0"/>
          <w:divBdr>
            <w:top w:val="none" w:sz="0" w:space="0" w:color="auto"/>
            <w:left w:val="none" w:sz="0" w:space="0" w:color="auto"/>
            <w:bottom w:val="none" w:sz="0" w:space="0" w:color="auto"/>
            <w:right w:val="none" w:sz="0" w:space="0" w:color="auto"/>
          </w:divBdr>
        </w:div>
      </w:divsChild>
    </w:div>
    <w:div w:id="591401788">
      <w:bodyDiv w:val="1"/>
      <w:marLeft w:val="0"/>
      <w:marRight w:val="0"/>
      <w:marTop w:val="0"/>
      <w:marBottom w:val="0"/>
      <w:divBdr>
        <w:top w:val="none" w:sz="0" w:space="0" w:color="auto"/>
        <w:left w:val="none" w:sz="0" w:space="0" w:color="auto"/>
        <w:bottom w:val="none" w:sz="0" w:space="0" w:color="auto"/>
        <w:right w:val="none" w:sz="0" w:space="0" w:color="auto"/>
      </w:divBdr>
      <w:divsChild>
        <w:div w:id="1066956886">
          <w:marLeft w:val="0"/>
          <w:marRight w:val="0"/>
          <w:marTop w:val="0"/>
          <w:marBottom w:val="0"/>
          <w:divBdr>
            <w:top w:val="none" w:sz="0" w:space="0" w:color="auto"/>
            <w:left w:val="none" w:sz="0" w:space="0" w:color="auto"/>
            <w:bottom w:val="none" w:sz="0" w:space="0" w:color="auto"/>
            <w:right w:val="none" w:sz="0" w:space="0" w:color="auto"/>
          </w:divBdr>
        </w:div>
      </w:divsChild>
    </w:div>
    <w:div w:id="598950321">
      <w:bodyDiv w:val="1"/>
      <w:marLeft w:val="0"/>
      <w:marRight w:val="0"/>
      <w:marTop w:val="0"/>
      <w:marBottom w:val="0"/>
      <w:divBdr>
        <w:top w:val="none" w:sz="0" w:space="0" w:color="auto"/>
        <w:left w:val="none" w:sz="0" w:space="0" w:color="auto"/>
        <w:bottom w:val="none" w:sz="0" w:space="0" w:color="auto"/>
        <w:right w:val="none" w:sz="0" w:space="0" w:color="auto"/>
      </w:divBdr>
      <w:divsChild>
        <w:div w:id="1546986172">
          <w:marLeft w:val="0"/>
          <w:marRight w:val="0"/>
          <w:marTop w:val="0"/>
          <w:marBottom w:val="0"/>
          <w:divBdr>
            <w:top w:val="none" w:sz="0" w:space="0" w:color="auto"/>
            <w:left w:val="none" w:sz="0" w:space="0" w:color="auto"/>
            <w:bottom w:val="none" w:sz="0" w:space="0" w:color="auto"/>
            <w:right w:val="none" w:sz="0" w:space="0" w:color="auto"/>
          </w:divBdr>
        </w:div>
      </w:divsChild>
    </w:div>
    <w:div w:id="846677107">
      <w:bodyDiv w:val="1"/>
      <w:marLeft w:val="0"/>
      <w:marRight w:val="0"/>
      <w:marTop w:val="0"/>
      <w:marBottom w:val="0"/>
      <w:divBdr>
        <w:top w:val="none" w:sz="0" w:space="0" w:color="auto"/>
        <w:left w:val="none" w:sz="0" w:space="0" w:color="auto"/>
        <w:bottom w:val="none" w:sz="0" w:space="0" w:color="auto"/>
        <w:right w:val="none" w:sz="0" w:space="0" w:color="auto"/>
      </w:divBdr>
    </w:div>
    <w:div w:id="1087264395">
      <w:bodyDiv w:val="1"/>
      <w:marLeft w:val="0"/>
      <w:marRight w:val="0"/>
      <w:marTop w:val="0"/>
      <w:marBottom w:val="0"/>
      <w:divBdr>
        <w:top w:val="none" w:sz="0" w:space="0" w:color="auto"/>
        <w:left w:val="none" w:sz="0" w:space="0" w:color="auto"/>
        <w:bottom w:val="none" w:sz="0" w:space="0" w:color="auto"/>
        <w:right w:val="none" w:sz="0" w:space="0" w:color="auto"/>
      </w:divBdr>
      <w:divsChild>
        <w:div w:id="547379885">
          <w:marLeft w:val="0"/>
          <w:marRight w:val="0"/>
          <w:marTop w:val="0"/>
          <w:marBottom w:val="0"/>
          <w:divBdr>
            <w:top w:val="none" w:sz="0" w:space="0" w:color="auto"/>
            <w:left w:val="none" w:sz="0" w:space="0" w:color="auto"/>
            <w:bottom w:val="none" w:sz="0" w:space="0" w:color="auto"/>
            <w:right w:val="none" w:sz="0" w:space="0" w:color="auto"/>
          </w:divBdr>
        </w:div>
      </w:divsChild>
    </w:div>
    <w:div w:id="1126585234">
      <w:bodyDiv w:val="1"/>
      <w:marLeft w:val="0"/>
      <w:marRight w:val="0"/>
      <w:marTop w:val="0"/>
      <w:marBottom w:val="0"/>
      <w:divBdr>
        <w:top w:val="none" w:sz="0" w:space="0" w:color="auto"/>
        <w:left w:val="none" w:sz="0" w:space="0" w:color="auto"/>
        <w:bottom w:val="none" w:sz="0" w:space="0" w:color="auto"/>
        <w:right w:val="none" w:sz="0" w:space="0" w:color="auto"/>
      </w:divBdr>
      <w:divsChild>
        <w:div w:id="1569219266">
          <w:marLeft w:val="0"/>
          <w:marRight w:val="0"/>
          <w:marTop w:val="0"/>
          <w:marBottom w:val="0"/>
          <w:divBdr>
            <w:top w:val="none" w:sz="0" w:space="0" w:color="auto"/>
            <w:left w:val="none" w:sz="0" w:space="0" w:color="auto"/>
            <w:bottom w:val="none" w:sz="0" w:space="0" w:color="auto"/>
            <w:right w:val="none" w:sz="0" w:space="0" w:color="auto"/>
          </w:divBdr>
        </w:div>
      </w:divsChild>
    </w:div>
    <w:div w:id="1363749889">
      <w:bodyDiv w:val="1"/>
      <w:marLeft w:val="0"/>
      <w:marRight w:val="0"/>
      <w:marTop w:val="0"/>
      <w:marBottom w:val="0"/>
      <w:divBdr>
        <w:top w:val="none" w:sz="0" w:space="0" w:color="auto"/>
        <w:left w:val="none" w:sz="0" w:space="0" w:color="auto"/>
        <w:bottom w:val="none" w:sz="0" w:space="0" w:color="auto"/>
        <w:right w:val="none" w:sz="0" w:space="0" w:color="auto"/>
      </w:divBdr>
      <w:divsChild>
        <w:div w:id="2102295439">
          <w:marLeft w:val="0"/>
          <w:marRight w:val="0"/>
          <w:marTop w:val="0"/>
          <w:marBottom w:val="0"/>
          <w:divBdr>
            <w:top w:val="none" w:sz="0" w:space="0" w:color="auto"/>
            <w:left w:val="none" w:sz="0" w:space="0" w:color="auto"/>
            <w:bottom w:val="none" w:sz="0" w:space="0" w:color="auto"/>
            <w:right w:val="none" w:sz="0" w:space="0" w:color="auto"/>
          </w:divBdr>
        </w:div>
      </w:divsChild>
    </w:div>
    <w:div w:id="1442382690">
      <w:bodyDiv w:val="1"/>
      <w:marLeft w:val="0"/>
      <w:marRight w:val="0"/>
      <w:marTop w:val="0"/>
      <w:marBottom w:val="0"/>
      <w:divBdr>
        <w:top w:val="none" w:sz="0" w:space="0" w:color="auto"/>
        <w:left w:val="none" w:sz="0" w:space="0" w:color="auto"/>
        <w:bottom w:val="none" w:sz="0" w:space="0" w:color="auto"/>
        <w:right w:val="none" w:sz="0" w:space="0" w:color="auto"/>
      </w:divBdr>
      <w:divsChild>
        <w:div w:id="1089039783">
          <w:marLeft w:val="0"/>
          <w:marRight w:val="0"/>
          <w:marTop w:val="0"/>
          <w:marBottom w:val="0"/>
          <w:divBdr>
            <w:top w:val="none" w:sz="0" w:space="0" w:color="auto"/>
            <w:left w:val="none" w:sz="0" w:space="0" w:color="auto"/>
            <w:bottom w:val="none" w:sz="0" w:space="0" w:color="auto"/>
            <w:right w:val="none" w:sz="0" w:space="0" w:color="auto"/>
          </w:divBdr>
        </w:div>
      </w:divsChild>
    </w:div>
    <w:div w:id="1466502777">
      <w:bodyDiv w:val="1"/>
      <w:marLeft w:val="0"/>
      <w:marRight w:val="0"/>
      <w:marTop w:val="0"/>
      <w:marBottom w:val="0"/>
      <w:divBdr>
        <w:top w:val="none" w:sz="0" w:space="0" w:color="auto"/>
        <w:left w:val="none" w:sz="0" w:space="0" w:color="auto"/>
        <w:bottom w:val="none" w:sz="0" w:space="0" w:color="auto"/>
        <w:right w:val="none" w:sz="0" w:space="0" w:color="auto"/>
      </w:divBdr>
      <w:divsChild>
        <w:div w:id="1114249987">
          <w:marLeft w:val="0"/>
          <w:marRight w:val="0"/>
          <w:marTop w:val="0"/>
          <w:marBottom w:val="0"/>
          <w:divBdr>
            <w:top w:val="none" w:sz="0" w:space="0" w:color="auto"/>
            <w:left w:val="none" w:sz="0" w:space="0" w:color="auto"/>
            <w:bottom w:val="none" w:sz="0" w:space="0" w:color="auto"/>
            <w:right w:val="none" w:sz="0" w:space="0" w:color="auto"/>
          </w:divBdr>
        </w:div>
      </w:divsChild>
    </w:div>
    <w:div w:id="1530148158">
      <w:bodyDiv w:val="1"/>
      <w:marLeft w:val="0"/>
      <w:marRight w:val="0"/>
      <w:marTop w:val="0"/>
      <w:marBottom w:val="0"/>
      <w:divBdr>
        <w:top w:val="none" w:sz="0" w:space="0" w:color="auto"/>
        <w:left w:val="none" w:sz="0" w:space="0" w:color="auto"/>
        <w:bottom w:val="none" w:sz="0" w:space="0" w:color="auto"/>
        <w:right w:val="none" w:sz="0" w:space="0" w:color="auto"/>
      </w:divBdr>
      <w:divsChild>
        <w:div w:id="1051735049">
          <w:marLeft w:val="0"/>
          <w:marRight w:val="0"/>
          <w:marTop w:val="0"/>
          <w:marBottom w:val="0"/>
          <w:divBdr>
            <w:top w:val="none" w:sz="0" w:space="0" w:color="auto"/>
            <w:left w:val="none" w:sz="0" w:space="0" w:color="auto"/>
            <w:bottom w:val="none" w:sz="0" w:space="0" w:color="auto"/>
            <w:right w:val="none" w:sz="0" w:space="0" w:color="auto"/>
          </w:divBdr>
        </w:div>
      </w:divsChild>
    </w:div>
    <w:div w:id="1592424748">
      <w:bodyDiv w:val="1"/>
      <w:marLeft w:val="0"/>
      <w:marRight w:val="0"/>
      <w:marTop w:val="0"/>
      <w:marBottom w:val="0"/>
      <w:divBdr>
        <w:top w:val="none" w:sz="0" w:space="0" w:color="auto"/>
        <w:left w:val="none" w:sz="0" w:space="0" w:color="auto"/>
        <w:bottom w:val="none" w:sz="0" w:space="0" w:color="auto"/>
        <w:right w:val="none" w:sz="0" w:space="0" w:color="auto"/>
      </w:divBdr>
      <w:divsChild>
        <w:div w:id="2118329512">
          <w:marLeft w:val="0"/>
          <w:marRight w:val="0"/>
          <w:marTop w:val="0"/>
          <w:marBottom w:val="0"/>
          <w:divBdr>
            <w:top w:val="none" w:sz="0" w:space="0" w:color="auto"/>
            <w:left w:val="none" w:sz="0" w:space="0" w:color="auto"/>
            <w:bottom w:val="none" w:sz="0" w:space="0" w:color="auto"/>
            <w:right w:val="none" w:sz="0" w:space="0" w:color="auto"/>
          </w:divBdr>
        </w:div>
      </w:divsChild>
    </w:div>
    <w:div w:id="1623077742">
      <w:bodyDiv w:val="1"/>
      <w:marLeft w:val="0"/>
      <w:marRight w:val="0"/>
      <w:marTop w:val="0"/>
      <w:marBottom w:val="0"/>
      <w:divBdr>
        <w:top w:val="none" w:sz="0" w:space="0" w:color="auto"/>
        <w:left w:val="none" w:sz="0" w:space="0" w:color="auto"/>
        <w:bottom w:val="none" w:sz="0" w:space="0" w:color="auto"/>
        <w:right w:val="none" w:sz="0" w:space="0" w:color="auto"/>
      </w:divBdr>
      <w:divsChild>
        <w:div w:id="487474967">
          <w:marLeft w:val="0"/>
          <w:marRight w:val="0"/>
          <w:marTop w:val="0"/>
          <w:marBottom w:val="0"/>
          <w:divBdr>
            <w:top w:val="none" w:sz="0" w:space="0" w:color="auto"/>
            <w:left w:val="none" w:sz="0" w:space="0" w:color="auto"/>
            <w:bottom w:val="none" w:sz="0" w:space="0" w:color="auto"/>
            <w:right w:val="none" w:sz="0" w:space="0" w:color="auto"/>
          </w:divBdr>
        </w:div>
      </w:divsChild>
    </w:div>
    <w:div w:id="1644770507">
      <w:bodyDiv w:val="1"/>
      <w:marLeft w:val="0"/>
      <w:marRight w:val="0"/>
      <w:marTop w:val="0"/>
      <w:marBottom w:val="0"/>
      <w:divBdr>
        <w:top w:val="none" w:sz="0" w:space="0" w:color="auto"/>
        <w:left w:val="none" w:sz="0" w:space="0" w:color="auto"/>
        <w:bottom w:val="none" w:sz="0" w:space="0" w:color="auto"/>
        <w:right w:val="none" w:sz="0" w:space="0" w:color="auto"/>
      </w:divBdr>
      <w:divsChild>
        <w:div w:id="1965501262">
          <w:marLeft w:val="0"/>
          <w:marRight w:val="0"/>
          <w:marTop w:val="0"/>
          <w:marBottom w:val="0"/>
          <w:divBdr>
            <w:top w:val="none" w:sz="0" w:space="0" w:color="auto"/>
            <w:left w:val="none" w:sz="0" w:space="0" w:color="auto"/>
            <w:bottom w:val="none" w:sz="0" w:space="0" w:color="auto"/>
            <w:right w:val="none" w:sz="0" w:space="0" w:color="auto"/>
          </w:divBdr>
        </w:div>
      </w:divsChild>
    </w:div>
    <w:div w:id="1687631434">
      <w:bodyDiv w:val="1"/>
      <w:marLeft w:val="0"/>
      <w:marRight w:val="0"/>
      <w:marTop w:val="0"/>
      <w:marBottom w:val="0"/>
      <w:divBdr>
        <w:top w:val="none" w:sz="0" w:space="0" w:color="auto"/>
        <w:left w:val="none" w:sz="0" w:space="0" w:color="auto"/>
        <w:bottom w:val="none" w:sz="0" w:space="0" w:color="auto"/>
        <w:right w:val="none" w:sz="0" w:space="0" w:color="auto"/>
      </w:divBdr>
      <w:divsChild>
        <w:div w:id="1762557056">
          <w:marLeft w:val="0"/>
          <w:marRight w:val="0"/>
          <w:marTop w:val="0"/>
          <w:marBottom w:val="0"/>
          <w:divBdr>
            <w:top w:val="none" w:sz="0" w:space="0" w:color="auto"/>
            <w:left w:val="none" w:sz="0" w:space="0" w:color="auto"/>
            <w:bottom w:val="none" w:sz="0" w:space="0" w:color="auto"/>
            <w:right w:val="none" w:sz="0" w:space="0" w:color="auto"/>
          </w:divBdr>
        </w:div>
      </w:divsChild>
    </w:div>
    <w:div w:id="1850676113">
      <w:bodyDiv w:val="1"/>
      <w:marLeft w:val="0"/>
      <w:marRight w:val="0"/>
      <w:marTop w:val="0"/>
      <w:marBottom w:val="0"/>
      <w:divBdr>
        <w:top w:val="none" w:sz="0" w:space="0" w:color="auto"/>
        <w:left w:val="none" w:sz="0" w:space="0" w:color="auto"/>
        <w:bottom w:val="none" w:sz="0" w:space="0" w:color="auto"/>
        <w:right w:val="none" w:sz="0" w:space="0" w:color="auto"/>
      </w:divBdr>
      <w:divsChild>
        <w:div w:id="1647272142">
          <w:marLeft w:val="0"/>
          <w:marRight w:val="0"/>
          <w:marTop w:val="0"/>
          <w:marBottom w:val="0"/>
          <w:divBdr>
            <w:top w:val="none" w:sz="0" w:space="0" w:color="auto"/>
            <w:left w:val="none" w:sz="0" w:space="0" w:color="auto"/>
            <w:bottom w:val="none" w:sz="0" w:space="0" w:color="auto"/>
            <w:right w:val="none" w:sz="0" w:space="0" w:color="auto"/>
          </w:divBdr>
        </w:div>
      </w:divsChild>
    </w:div>
    <w:div w:id="2061973771">
      <w:bodyDiv w:val="1"/>
      <w:marLeft w:val="0"/>
      <w:marRight w:val="0"/>
      <w:marTop w:val="0"/>
      <w:marBottom w:val="0"/>
      <w:divBdr>
        <w:top w:val="none" w:sz="0" w:space="0" w:color="auto"/>
        <w:left w:val="none" w:sz="0" w:space="0" w:color="auto"/>
        <w:bottom w:val="none" w:sz="0" w:space="0" w:color="auto"/>
        <w:right w:val="none" w:sz="0" w:space="0" w:color="auto"/>
      </w:divBdr>
      <w:divsChild>
        <w:div w:id="1501045409">
          <w:marLeft w:val="0"/>
          <w:marRight w:val="0"/>
          <w:marTop w:val="0"/>
          <w:marBottom w:val="0"/>
          <w:divBdr>
            <w:top w:val="none" w:sz="0" w:space="0" w:color="auto"/>
            <w:left w:val="none" w:sz="0" w:space="0" w:color="auto"/>
            <w:bottom w:val="none" w:sz="0" w:space="0" w:color="auto"/>
            <w:right w:val="none" w:sz="0" w:space="0" w:color="auto"/>
          </w:divBdr>
        </w:div>
      </w:divsChild>
    </w:div>
    <w:div w:id="2074351828">
      <w:bodyDiv w:val="1"/>
      <w:marLeft w:val="0"/>
      <w:marRight w:val="0"/>
      <w:marTop w:val="0"/>
      <w:marBottom w:val="0"/>
      <w:divBdr>
        <w:top w:val="none" w:sz="0" w:space="0" w:color="auto"/>
        <w:left w:val="none" w:sz="0" w:space="0" w:color="auto"/>
        <w:bottom w:val="none" w:sz="0" w:space="0" w:color="auto"/>
        <w:right w:val="none" w:sz="0" w:space="0" w:color="auto"/>
      </w:divBdr>
      <w:divsChild>
        <w:div w:id="1892769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hyperlink" Target="https://www.analyticsvidhya.com/blog/2018/11/implementation-faster-r-cnn-python-object-detection/" TargetMode="External"/><Relationship Id="rId63" Type="http://schemas.openxmlformats.org/officeDocument/2006/relationships/hyperlink" Target="https://www.doc.ic.ac.uk/~jce317/introduction-cnns.html"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hyperlink" Target="https://github.com/matterport/Mask_RCNN" TargetMode="External"/><Relationship Id="rId58" Type="http://schemas.openxmlformats.org/officeDocument/2006/relationships/hyperlink" Target="https://www.techopedia.com/definition/32309/computer-vision" TargetMode="External"/><Relationship Id="rId66" Type="http://schemas.openxmlformats.org/officeDocument/2006/relationships/hyperlink" Target="https://thepihut.com/blogs/raspberry-pi-tutorials/hc-sr04-ultrasonic-range-sensor-on-the-raspberry-pi"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hyperlink" Target="https://www.ncbi.nlm.nih.gov/pubmed/24266810" TargetMode="External"/><Relationship Id="rId61" Type="http://schemas.openxmlformats.org/officeDocument/2006/relationships/hyperlink" Target="https://blog.eduonix.com/artificial-intelligence/understanding-computer-vision-techniques/" TargetMode="Externa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hyperlink" Target="https://www.analyticsvidhya.com/blog/2019/07/computer-vision-implementing-mask-r-cnn-image-segmentation/" TargetMode="External"/><Relationship Id="rId60" Type="http://schemas.openxmlformats.org/officeDocument/2006/relationships/hyperlink" Target="https://heartbeat.fritz.ai/the-5-computer-vision-techniques-that-will-change-how-you-see-the-world-1ee19334354b" TargetMode="External"/><Relationship Id="rId65" Type="http://schemas.openxmlformats.org/officeDocument/2006/relationships/hyperlink" Target="https://machinethink.net/blog/mobilenet-v2/"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hyperlink" Target="https://engineering.matterport.com/splash-of-color-instance-segmentation-with-mask-r-cnn-and-tensorflow-7c761e238b46" TargetMode="External"/><Relationship Id="rId64" Type="http://schemas.openxmlformats.org/officeDocument/2006/relationships/hyperlink" Target="https://www.analyticsvidhya.com/blog/2018/10/a-step-by-step-introduction-to-the-basic-object-detection-algorithms-part-1/" TargetMode="Externa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uk.mathworks.com/discovery/object-detection.html"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7.png"/><Relationship Id="rId59" Type="http://schemas.openxmlformats.org/officeDocument/2006/relationships/hyperlink" Target="https://machinelearningmastery.com/what-is-computer-vision/" TargetMode="External"/><Relationship Id="rId67" Type="http://schemas.openxmlformats.org/officeDocument/2006/relationships/hyperlink" Target="https://randomnerdtutorials.com/complete-guide-for-ultrasonic-sensor-hc-sr04/" TargetMode="External"/><Relationship Id="rId20" Type="http://schemas.openxmlformats.org/officeDocument/2006/relationships/image" Target="media/image11.jpeg"/><Relationship Id="rId41" Type="http://schemas.openxmlformats.org/officeDocument/2006/relationships/image" Target="media/image32.jpeg"/><Relationship Id="rId54" Type="http://schemas.openxmlformats.org/officeDocument/2006/relationships/hyperlink" Target="https://towardsdatascience.com/light-on-math-machine-learning-intuitive-guide-to-convolution-neural-networks-e3f054dd5daa" TargetMode="External"/><Relationship Id="rId62" Type="http://schemas.openxmlformats.org/officeDocument/2006/relationships/hyperlink" Target="https://www.sam-solutions.com/blog/image-recognition-which-programming-language-to-choo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797CBD-5C16-4057-833E-3946960CCD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0</TotalTime>
  <Pages>73</Pages>
  <Words>18639</Words>
  <Characters>106247</Characters>
  <Application>Microsoft Office Word</Application>
  <DocSecurity>0</DocSecurity>
  <Lines>885</Lines>
  <Paragraphs>249</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24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Jennie Nolan</cp:lastModifiedBy>
  <cp:revision>360</cp:revision>
  <dcterms:created xsi:type="dcterms:W3CDTF">2019-10-08T19:24:00Z</dcterms:created>
  <dcterms:modified xsi:type="dcterms:W3CDTF">2020-03-07T17:04:00Z</dcterms:modified>
</cp:coreProperties>
</file>